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EFFA656" w14:textId="52DF4FE9" w:rsidR="00125DBA" w:rsidRPr="00125DBA" w:rsidRDefault="00125DBA" w:rsidP="00012C61">
      <w:pPr>
        <w:pStyle w:val="Heading1"/>
        <w:numPr>
          <w:ilvl w:val="0"/>
          <w:numId w:val="0"/>
        </w:numPr>
        <w:ind w:left="425" w:hanging="425"/>
        <w:jc w:val="center"/>
        <w:rPr>
          <w:sz w:val="36"/>
          <w:szCs w:val="36"/>
        </w:rPr>
      </w:pPr>
      <w:bookmarkStart w:id="0" w:name="OLE_LINK3"/>
      <w:r w:rsidRPr="00125DBA">
        <w:rPr>
          <w:sz w:val="36"/>
          <w:szCs w:val="36"/>
        </w:rPr>
        <w:t>Supplementary Information</w:t>
      </w:r>
      <w:r w:rsidR="00646A9A">
        <w:rPr>
          <w:rFonts w:hint="eastAsia"/>
          <w:sz w:val="36"/>
          <w:szCs w:val="36"/>
        </w:rPr>
        <w:t xml:space="preserve"> </w:t>
      </w:r>
      <w:r w:rsidR="00646A9A">
        <w:rPr>
          <w:sz w:val="36"/>
          <w:szCs w:val="36"/>
        </w:rPr>
        <w:t>for</w:t>
      </w:r>
      <w:r w:rsidR="00646A9A">
        <w:rPr>
          <w:rFonts w:hint="eastAsia"/>
          <w:sz w:val="36"/>
          <w:szCs w:val="36"/>
        </w:rPr>
        <w:t xml:space="preserve"> </w:t>
      </w:r>
      <w:r w:rsidR="006B33AF" w:rsidRPr="006B33AF">
        <w:rPr>
          <w:sz w:val="36"/>
          <w:szCs w:val="36"/>
        </w:rPr>
        <w:t>''A Systematic Method for Fouling Morphology Analysis''</w:t>
      </w:r>
    </w:p>
    <w:p w14:paraId="70F60470" w14:textId="77777777" w:rsidR="001A74D6" w:rsidRPr="007E5896" w:rsidRDefault="001A74D6" w:rsidP="001A74D6">
      <w:pPr>
        <w:snapToGrid w:val="0"/>
        <w:spacing w:before="240" w:after="120" w:line="360" w:lineRule="auto"/>
        <w:ind w:firstLineChars="0" w:firstLine="0"/>
        <w:jc w:val="center"/>
        <w:rPr>
          <w:color w:val="000000"/>
          <w:sz w:val="22"/>
          <w:vertAlign w:val="superscript"/>
        </w:rPr>
      </w:pPr>
      <w:bookmarkStart w:id="1" w:name="_Hlk130113957"/>
      <w:bookmarkEnd w:id="0"/>
      <w:r w:rsidRPr="007E5896">
        <w:t>Yipeng Yao</w:t>
      </w:r>
      <w:r w:rsidRPr="007E5896">
        <w:rPr>
          <w:vertAlign w:val="superscript"/>
        </w:rPr>
        <w:t xml:space="preserve"> 1, 2, 3, </w:t>
      </w:r>
      <w:r w:rsidRPr="007E5896">
        <w:rPr>
          <w:b/>
          <w:bCs/>
        </w:rPr>
        <w:t>*</w:t>
      </w:r>
      <w:r w:rsidRPr="007E5896">
        <w:t>, Zhiqiang Han</w:t>
      </w:r>
      <w:r w:rsidRPr="007E5896">
        <w:rPr>
          <w:vertAlign w:val="superscript"/>
        </w:rPr>
        <w:t xml:space="preserve"> 2, 3, </w:t>
      </w:r>
      <w:r w:rsidRPr="007E5896">
        <w:rPr>
          <w:b/>
          <w:bCs/>
        </w:rPr>
        <w:t>**</w:t>
      </w:r>
      <w:r w:rsidRPr="007E5896">
        <w:t>, Liping Luo</w:t>
      </w:r>
      <w:r w:rsidRPr="007E5896">
        <w:rPr>
          <w:vertAlign w:val="superscript"/>
        </w:rPr>
        <w:t xml:space="preserve"> 2</w:t>
      </w:r>
      <w:r w:rsidRPr="007E5896">
        <w:t>, Hai Du</w:t>
      </w:r>
      <w:r w:rsidRPr="007E5896">
        <w:rPr>
          <w:vertAlign w:val="superscript"/>
        </w:rPr>
        <w:t xml:space="preserve"> 2</w:t>
      </w:r>
      <w:r w:rsidRPr="007E5896">
        <w:t>, Wei Tian</w:t>
      </w:r>
      <w:r w:rsidRPr="007E5896">
        <w:rPr>
          <w:vertAlign w:val="superscript"/>
        </w:rPr>
        <w:t xml:space="preserve"> 2</w:t>
      </w:r>
      <w:r w:rsidRPr="007E5896">
        <w:t xml:space="preserve">, </w:t>
      </w:r>
      <w:bookmarkStart w:id="2" w:name="_Hlk134816071"/>
      <w:proofErr w:type="spellStart"/>
      <w:r w:rsidRPr="007E5896">
        <w:t>Xueshun</w:t>
      </w:r>
      <w:proofErr w:type="spellEnd"/>
      <w:r w:rsidRPr="007E5896">
        <w:t xml:space="preserve"> Wu</w:t>
      </w:r>
      <w:r w:rsidRPr="007E5896">
        <w:rPr>
          <w:vertAlign w:val="superscript"/>
        </w:rPr>
        <w:t xml:space="preserve"> 2</w:t>
      </w:r>
      <w:r w:rsidRPr="007E5896">
        <w:t xml:space="preserve">, </w:t>
      </w:r>
      <w:proofErr w:type="spellStart"/>
      <w:r w:rsidRPr="007E5896">
        <w:rPr>
          <w:rFonts w:hint="eastAsia"/>
        </w:rPr>
        <w:t>Zinong</w:t>
      </w:r>
      <w:proofErr w:type="spellEnd"/>
      <w:r w:rsidRPr="007E5896">
        <w:rPr>
          <w:rFonts w:hint="eastAsia"/>
        </w:rPr>
        <w:t xml:space="preserve"> Zuo</w:t>
      </w:r>
      <w:r w:rsidRPr="007E5896">
        <w:rPr>
          <w:vertAlign w:val="superscript"/>
        </w:rPr>
        <w:t xml:space="preserve"> 2</w:t>
      </w:r>
      <w:r w:rsidRPr="007E5896">
        <w:rPr>
          <w:rFonts w:hint="eastAsia"/>
        </w:rPr>
        <w:t xml:space="preserve">, </w:t>
      </w:r>
      <w:r w:rsidRPr="007E5896">
        <w:t xml:space="preserve">Marie-Eve Duprez </w:t>
      </w:r>
      <w:r w:rsidRPr="007E5896">
        <w:rPr>
          <w:vertAlign w:val="superscript"/>
        </w:rPr>
        <w:t>1</w:t>
      </w:r>
      <w:r w:rsidRPr="007E5896">
        <w:t xml:space="preserve">, Guy De </w:t>
      </w:r>
      <w:proofErr w:type="spellStart"/>
      <w:r w:rsidRPr="007E5896">
        <w:t>Weireld</w:t>
      </w:r>
      <w:bookmarkEnd w:id="2"/>
      <w:proofErr w:type="spellEnd"/>
      <w:r w:rsidRPr="007E5896">
        <w:rPr>
          <w:vertAlign w:val="superscript"/>
        </w:rPr>
        <w:t xml:space="preserve"> 1</w:t>
      </w:r>
    </w:p>
    <w:p w14:paraId="3E5CF317" w14:textId="77777777" w:rsidR="008A07DE" w:rsidRPr="007E5896" w:rsidRDefault="008A07DE" w:rsidP="008A07DE">
      <w:pPr>
        <w:spacing w:before="120"/>
        <w:ind w:left="284" w:firstLineChars="0" w:hanging="284"/>
        <w:rPr>
          <w:rFonts w:eastAsia="宋体"/>
          <w:szCs w:val="24"/>
        </w:rPr>
      </w:pPr>
      <w:r w:rsidRPr="007E5896">
        <w:rPr>
          <w:rFonts w:eastAsia="宋体"/>
          <w:szCs w:val="24"/>
        </w:rPr>
        <w:t>1. Thermodynamics and Mathematical Physics Unit, Faculty of Engineering, University of Mons, Place du Parc 20, Mons, 7000, Belgium</w:t>
      </w:r>
    </w:p>
    <w:p w14:paraId="0EE69705" w14:textId="77777777" w:rsidR="008A07DE" w:rsidRPr="007E5896" w:rsidRDefault="008A07DE" w:rsidP="008A07DE">
      <w:pPr>
        <w:spacing w:before="120"/>
        <w:ind w:left="284" w:firstLineChars="0" w:hanging="284"/>
        <w:rPr>
          <w:rFonts w:eastAsia="宋体"/>
          <w:szCs w:val="24"/>
        </w:rPr>
      </w:pPr>
      <w:r w:rsidRPr="007E5896">
        <w:rPr>
          <w:rFonts w:eastAsia="宋体"/>
          <w:szCs w:val="24"/>
        </w:rPr>
        <w:t xml:space="preserve">2. Key Laboratory of Fluid and Power Machinery, Ministry of Education, </w:t>
      </w:r>
      <w:proofErr w:type="spellStart"/>
      <w:r w:rsidRPr="007E5896">
        <w:rPr>
          <w:rFonts w:eastAsia="宋体"/>
          <w:szCs w:val="24"/>
        </w:rPr>
        <w:t>Xihua</w:t>
      </w:r>
      <w:proofErr w:type="spellEnd"/>
      <w:r w:rsidRPr="007E5896">
        <w:rPr>
          <w:rFonts w:eastAsia="宋体"/>
          <w:szCs w:val="24"/>
        </w:rPr>
        <w:t xml:space="preserve"> University, Chengdu 610039, China</w:t>
      </w:r>
    </w:p>
    <w:p w14:paraId="3F3C503E" w14:textId="77777777" w:rsidR="008A07DE" w:rsidRPr="007E5896" w:rsidRDefault="008A07DE" w:rsidP="008A07DE">
      <w:pPr>
        <w:spacing w:before="120"/>
        <w:ind w:left="284" w:firstLineChars="0" w:hanging="284"/>
        <w:rPr>
          <w:rFonts w:eastAsia="宋体"/>
          <w:szCs w:val="24"/>
        </w:rPr>
      </w:pPr>
      <w:r w:rsidRPr="007E5896">
        <w:rPr>
          <w:rFonts w:eastAsia="宋体" w:hint="eastAsia"/>
          <w:szCs w:val="24"/>
        </w:rPr>
        <w:t>3</w:t>
      </w:r>
      <w:r w:rsidRPr="007E5896">
        <w:rPr>
          <w:rFonts w:eastAsia="宋体"/>
          <w:szCs w:val="24"/>
        </w:rPr>
        <w:t xml:space="preserve">. Engineering Research </w:t>
      </w:r>
      <w:proofErr w:type="spellStart"/>
      <w:r w:rsidRPr="007E5896">
        <w:rPr>
          <w:rFonts w:eastAsia="宋体"/>
          <w:szCs w:val="24"/>
        </w:rPr>
        <w:t>Center</w:t>
      </w:r>
      <w:proofErr w:type="spellEnd"/>
      <w:r w:rsidRPr="007E5896">
        <w:rPr>
          <w:rFonts w:eastAsia="宋体"/>
          <w:szCs w:val="24"/>
        </w:rPr>
        <w:t xml:space="preserve"> of Ministry of Education for Intelligent Air-Ground Fusion Vehicles and Control, </w:t>
      </w:r>
      <w:proofErr w:type="spellStart"/>
      <w:r w:rsidRPr="007E5896">
        <w:rPr>
          <w:rFonts w:eastAsia="宋体"/>
          <w:szCs w:val="24"/>
        </w:rPr>
        <w:t>Xihua</w:t>
      </w:r>
      <w:proofErr w:type="spellEnd"/>
      <w:r w:rsidRPr="007E5896">
        <w:rPr>
          <w:rFonts w:eastAsia="宋体"/>
          <w:szCs w:val="24"/>
        </w:rPr>
        <w:t xml:space="preserve"> University, Chengdu 610039, China</w:t>
      </w:r>
    </w:p>
    <w:p w14:paraId="07DF218F" w14:textId="77777777" w:rsidR="008A07DE" w:rsidRPr="007E5896" w:rsidRDefault="008A07DE" w:rsidP="008A07DE">
      <w:pPr>
        <w:spacing w:beforeLines="50" w:before="163"/>
        <w:ind w:left="284" w:firstLineChars="0" w:hanging="284"/>
        <w:rPr>
          <w:rFonts w:eastAsia="宋体"/>
          <w:szCs w:val="24"/>
        </w:rPr>
      </w:pPr>
      <w:r w:rsidRPr="007E5896">
        <w:rPr>
          <w:rFonts w:eastAsia="宋体"/>
          <w:szCs w:val="24"/>
        </w:rPr>
        <w:t>* Corresponding author</w:t>
      </w:r>
      <w:r w:rsidRPr="007E5896">
        <w:rPr>
          <w:rFonts w:eastAsia="宋体" w:hint="eastAsia"/>
          <w:szCs w:val="24"/>
        </w:rPr>
        <w:t>:</w:t>
      </w:r>
    </w:p>
    <w:p w14:paraId="161725EC" w14:textId="77777777" w:rsidR="008A07DE" w:rsidRPr="007E5896" w:rsidRDefault="008A07DE" w:rsidP="008A07DE">
      <w:pPr>
        <w:spacing w:line="360" w:lineRule="auto"/>
        <w:ind w:left="284" w:firstLineChars="0" w:firstLine="0"/>
        <w:rPr>
          <w:rFonts w:eastAsia="宋体"/>
          <w:szCs w:val="24"/>
        </w:rPr>
      </w:pPr>
      <w:bookmarkStart w:id="3" w:name="_Hlk176343566"/>
      <w:r w:rsidRPr="007E5896">
        <w:rPr>
          <w:rFonts w:eastAsia="宋体"/>
          <w:szCs w:val="24"/>
        </w:rPr>
        <w:t xml:space="preserve">E-mail address: </w:t>
      </w:r>
      <w:bookmarkEnd w:id="3"/>
      <w:r>
        <w:fldChar w:fldCharType="begin"/>
      </w:r>
      <w:r>
        <w:instrText>HYPERLINK "mailto:yipeng.yao@umons.ac.be"</w:instrText>
      </w:r>
      <w:r>
        <w:fldChar w:fldCharType="separate"/>
      </w:r>
      <w:r w:rsidRPr="007E5896">
        <w:rPr>
          <w:rStyle w:val="Hyperlink"/>
          <w:szCs w:val="24"/>
        </w:rPr>
        <w:t>yipeng.yao@umons.ac.be</w:t>
      </w:r>
      <w:r>
        <w:rPr>
          <w:rStyle w:val="Hyperlink"/>
          <w:szCs w:val="24"/>
        </w:rPr>
        <w:fldChar w:fldCharType="end"/>
      </w:r>
      <w:r w:rsidRPr="007E5896">
        <w:rPr>
          <w:color w:val="2196D1"/>
          <w:szCs w:val="24"/>
        </w:rPr>
        <w:t xml:space="preserve"> </w:t>
      </w:r>
      <w:r w:rsidRPr="007E5896">
        <w:rPr>
          <w:color w:val="000000"/>
          <w:szCs w:val="24"/>
        </w:rPr>
        <w:t>(Yipeng Yao).</w:t>
      </w:r>
    </w:p>
    <w:p w14:paraId="11168057" w14:textId="77777777" w:rsidR="008A07DE" w:rsidRDefault="008A07DE" w:rsidP="008A07DE">
      <w:pPr>
        <w:spacing w:beforeLines="50" w:before="163"/>
        <w:ind w:left="284" w:firstLineChars="0" w:hanging="284"/>
        <w:rPr>
          <w:rFonts w:eastAsia="宋体"/>
          <w:szCs w:val="24"/>
        </w:rPr>
      </w:pPr>
      <w:r w:rsidRPr="007E5896">
        <w:rPr>
          <w:rFonts w:eastAsia="宋体"/>
          <w:szCs w:val="24"/>
        </w:rPr>
        <w:t>** Corresponding author</w:t>
      </w:r>
      <w:r w:rsidRPr="007E5896">
        <w:rPr>
          <w:rFonts w:eastAsia="宋体" w:hint="eastAsia"/>
          <w:szCs w:val="24"/>
        </w:rPr>
        <w:t>:</w:t>
      </w:r>
    </w:p>
    <w:p w14:paraId="497C4970" w14:textId="0CFCAE3F" w:rsidR="00C16E4D" w:rsidRPr="007E5896" w:rsidRDefault="008A07DE" w:rsidP="00120467">
      <w:pPr>
        <w:spacing w:line="360" w:lineRule="auto"/>
        <w:ind w:left="284" w:firstLineChars="0" w:firstLine="0"/>
        <w:rPr>
          <w:rFonts w:eastAsia="宋体"/>
          <w:szCs w:val="24"/>
        </w:rPr>
      </w:pPr>
      <w:r w:rsidRPr="007E5896">
        <w:rPr>
          <w:rFonts w:eastAsia="宋体"/>
          <w:szCs w:val="24"/>
        </w:rPr>
        <w:t>E-mail address:</w:t>
      </w:r>
      <w:r>
        <w:rPr>
          <w:rFonts w:eastAsia="宋体" w:hint="eastAsia"/>
          <w:szCs w:val="24"/>
        </w:rPr>
        <w:t xml:space="preserve"> </w:t>
      </w:r>
      <w:hyperlink r:id="rId11" w:history="1">
        <w:r w:rsidRPr="00CD47EE">
          <w:rPr>
            <w:rStyle w:val="Hyperlink"/>
            <w:rFonts w:eastAsia="宋体"/>
            <w:szCs w:val="24"/>
          </w:rPr>
          <w:t>hanzq@mail.xhu.edu.cn</w:t>
        </w:r>
      </w:hyperlink>
      <w:r>
        <w:rPr>
          <w:rFonts w:eastAsia="宋体" w:hint="eastAsia"/>
          <w:szCs w:val="24"/>
        </w:rPr>
        <w:t xml:space="preserve"> (</w:t>
      </w:r>
      <w:r w:rsidRPr="007E5896">
        <w:t>Zhiqiang Han</w:t>
      </w:r>
      <w:r>
        <w:rPr>
          <w:rFonts w:eastAsia="宋体" w:hint="eastAsia"/>
          <w:szCs w:val="24"/>
        </w:rPr>
        <w:t>).</w:t>
      </w:r>
      <w:bookmarkEnd w:id="1"/>
    </w:p>
    <w:p w14:paraId="429EB21F" w14:textId="77777777" w:rsidR="00227CC3" w:rsidRDefault="00227CC3" w:rsidP="00CE383F">
      <w:pPr>
        <w:pStyle w:val="a5"/>
        <w:spacing w:before="163"/>
        <w:rPr>
          <w:bCs/>
          <w:color w:val="0066FF"/>
        </w:rPr>
        <w:sectPr w:rsidR="00227CC3" w:rsidSect="00227CC3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  <w:bookmarkStart w:id="4" w:name="_Ref155634325"/>
    </w:p>
    <w:p w14:paraId="1BAF088B" w14:textId="3B31168E" w:rsidR="00C803DE" w:rsidRPr="007E5896" w:rsidRDefault="00702B01" w:rsidP="00CE383F">
      <w:pPr>
        <w:pStyle w:val="a5"/>
        <w:spacing w:before="163"/>
      </w:pPr>
      <w:r w:rsidRPr="00794107">
        <w:rPr>
          <w:b/>
          <w:color w:val="0000FF"/>
        </w:rPr>
        <w:lastRenderedPageBreak/>
        <w:t xml:space="preserve">Table </w:t>
      </w:r>
      <w:r w:rsidR="00951737" w:rsidRPr="00794107">
        <w:rPr>
          <w:rFonts w:hint="eastAsia"/>
          <w:b/>
          <w:color w:val="0000FF"/>
        </w:rPr>
        <w:t>S</w:t>
      </w:r>
      <w:r w:rsidRPr="00794107">
        <w:rPr>
          <w:b/>
          <w:color w:val="0000FF"/>
        </w:rPr>
        <w:fldChar w:fldCharType="begin"/>
      </w:r>
      <w:r w:rsidRPr="00794107">
        <w:rPr>
          <w:b/>
          <w:color w:val="0000FF"/>
        </w:rPr>
        <w:instrText xml:space="preserve"> SEQ Table \* ARABIC </w:instrText>
      </w:r>
      <w:r w:rsidRPr="00794107">
        <w:rPr>
          <w:b/>
          <w:color w:val="0000FF"/>
        </w:rPr>
        <w:fldChar w:fldCharType="separate"/>
      </w:r>
      <w:r w:rsidR="00227CC3" w:rsidRPr="00794107">
        <w:rPr>
          <w:b/>
          <w:noProof/>
          <w:color w:val="0000FF"/>
        </w:rPr>
        <w:t>1</w:t>
      </w:r>
      <w:r w:rsidRPr="00794107">
        <w:rPr>
          <w:b/>
          <w:color w:val="0000FF"/>
        </w:rPr>
        <w:fldChar w:fldCharType="end"/>
      </w:r>
      <w:bookmarkEnd w:id="4"/>
      <w:r w:rsidRPr="00794107">
        <w:rPr>
          <w:b/>
          <w:color w:val="0000FF"/>
        </w:rPr>
        <w:t>.</w:t>
      </w:r>
      <w:r w:rsidRPr="007E5896">
        <w:t xml:space="preserve"> </w:t>
      </w:r>
      <w:r w:rsidR="008E7FB6" w:rsidRPr="007E5896">
        <w:t>The</w:t>
      </w:r>
      <w:r w:rsidR="00377B59">
        <w:rPr>
          <w:rFonts w:hint="eastAsia"/>
        </w:rPr>
        <w:t xml:space="preserve"> meta</w:t>
      </w:r>
      <w:r w:rsidR="00F966F2">
        <w:rPr>
          <w:rFonts w:hint="eastAsia"/>
        </w:rPr>
        <w:t xml:space="preserve"> </w:t>
      </w:r>
      <w:r w:rsidR="007C4B6F">
        <w:t>information</w:t>
      </w:r>
      <w:r w:rsidR="00EE10E3">
        <w:rPr>
          <w:rFonts w:hint="eastAsia"/>
        </w:rPr>
        <w:t xml:space="preserve"> of</w:t>
      </w:r>
      <w:r w:rsidR="008E7FB6" w:rsidRPr="007E5896">
        <w:t xml:space="preserve"> </w:t>
      </w:r>
      <w:r w:rsidR="00F67BCA">
        <w:rPr>
          <w:rFonts w:hint="eastAsia"/>
        </w:rPr>
        <w:t>characterisation</w:t>
      </w:r>
      <w:r w:rsidR="00481FA0" w:rsidRPr="007E5896">
        <w:t xml:space="preserve"> </w:t>
      </w:r>
      <w:r w:rsidRPr="007E5896">
        <w:t>for EGR cooler fouling</w:t>
      </w:r>
      <w:r w:rsidR="00033CB5" w:rsidRPr="007E5896">
        <w:t xml:space="preserve"> morphology</w:t>
      </w:r>
      <w:r w:rsidR="00CF6C6D" w:rsidRPr="007E5896">
        <w:rPr>
          <w:rStyle w:val="a4"/>
        </w:rPr>
        <w:t>.</w:t>
      </w:r>
    </w:p>
    <w:tbl>
      <w:tblPr>
        <w:tblStyle w:val="TableGrid"/>
        <w:tblW w:w="13984" w:type="dxa"/>
        <w:jc w:val="center"/>
        <w:tblLook w:val="04A0" w:firstRow="1" w:lastRow="0" w:firstColumn="1" w:lastColumn="0" w:noHBand="0" w:noVBand="1"/>
      </w:tblPr>
      <w:tblGrid>
        <w:gridCol w:w="1447"/>
        <w:gridCol w:w="2131"/>
        <w:gridCol w:w="1828"/>
        <w:gridCol w:w="6693"/>
        <w:gridCol w:w="1885"/>
      </w:tblGrid>
      <w:tr w:rsidR="00826C64" w:rsidRPr="007E5896" w14:paraId="76C8E0D5" w14:textId="77777777" w:rsidTr="00C6289B">
        <w:trPr>
          <w:jc w:val="center"/>
        </w:trPr>
        <w:tc>
          <w:tcPr>
            <w:tcW w:w="1447" w:type="dxa"/>
            <w:vAlign w:val="center"/>
          </w:tcPr>
          <w:p w14:paraId="47221765" w14:textId="4257CBF8" w:rsidR="00702B01" w:rsidRPr="007E5896" w:rsidRDefault="00D51FF6" w:rsidP="009B3AED">
            <w:pPr>
              <w:adjustRightInd w:val="0"/>
              <w:ind w:firstLineChars="0" w:firstLine="0"/>
              <w:jc w:val="center"/>
            </w:pPr>
            <w:r w:rsidRPr="007E5896">
              <w:rPr>
                <w:rFonts w:eastAsia="宋体" w:hint="eastAsia"/>
              </w:rPr>
              <w:t>S</w:t>
            </w:r>
            <w:r w:rsidRPr="007E5896">
              <w:rPr>
                <w:rFonts w:eastAsia="宋体"/>
              </w:rPr>
              <w:t>cale</w:t>
            </w:r>
          </w:p>
        </w:tc>
        <w:tc>
          <w:tcPr>
            <w:tcW w:w="2131" w:type="dxa"/>
            <w:vAlign w:val="center"/>
          </w:tcPr>
          <w:p w14:paraId="01E859EF" w14:textId="1683DB04" w:rsidR="00702B01" w:rsidRPr="007E5896" w:rsidRDefault="00702B01" w:rsidP="00C6289B">
            <w:pPr>
              <w:adjustRightInd w:val="0"/>
              <w:snapToGrid w:val="0"/>
              <w:ind w:firstLineChars="0" w:firstLine="0"/>
              <w:jc w:val="center"/>
            </w:pPr>
            <w:r w:rsidRPr="007E5896">
              <w:t>Object</w:t>
            </w:r>
          </w:p>
        </w:tc>
        <w:tc>
          <w:tcPr>
            <w:tcW w:w="1828" w:type="dxa"/>
            <w:vAlign w:val="center"/>
          </w:tcPr>
          <w:p w14:paraId="49CEC9F0" w14:textId="79DF6BDC" w:rsidR="00702B01" w:rsidRPr="007E5896" w:rsidRDefault="00DA46C0" w:rsidP="009B3AED">
            <w:pPr>
              <w:adjustRightInd w:val="0"/>
              <w:ind w:firstLineChars="0" w:firstLine="0"/>
              <w:jc w:val="center"/>
            </w:pPr>
            <w:r w:rsidRPr="007E5896">
              <w:t>C</w:t>
            </w:r>
            <w:r w:rsidRPr="007E5896">
              <w:rPr>
                <w:rFonts w:hint="eastAsia"/>
              </w:rPr>
              <w:t>ategory</w:t>
            </w:r>
          </w:p>
        </w:tc>
        <w:tc>
          <w:tcPr>
            <w:tcW w:w="6693" w:type="dxa"/>
            <w:vAlign w:val="center"/>
          </w:tcPr>
          <w:p w14:paraId="1D25EB29" w14:textId="0373549F" w:rsidR="00702B01" w:rsidRPr="007E5896" w:rsidRDefault="00AD3492" w:rsidP="009B3AED">
            <w:pPr>
              <w:adjustRightInd w:val="0"/>
              <w:ind w:firstLineChars="0" w:firstLine="0"/>
              <w:jc w:val="center"/>
            </w:pPr>
            <w:r w:rsidRPr="007E5896">
              <w:t>T</w:t>
            </w:r>
            <w:r w:rsidRPr="007E5896">
              <w:rPr>
                <w:rFonts w:hint="eastAsia"/>
              </w:rPr>
              <w:t>ypical</w:t>
            </w:r>
            <w:r w:rsidRPr="007E5896">
              <w:t xml:space="preserve"> description </w:t>
            </w:r>
            <w:r w:rsidRPr="007E5896">
              <w:rPr>
                <w:rFonts w:hint="eastAsia"/>
              </w:rPr>
              <w:t>words</w:t>
            </w:r>
          </w:p>
        </w:tc>
        <w:tc>
          <w:tcPr>
            <w:tcW w:w="1885" w:type="dxa"/>
            <w:shd w:val="clear" w:color="auto" w:fill="auto"/>
            <w:vAlign w:val="center"/>
          </w:tcPr>
          <w:p w14:paraId="52BB4EBF" w14:textId="44821B8B" w:rsidR="00702B01" w:rsidRPr="006D18F8" w:rsidRDefault="00267120" w:rsidP="009B3AED">
            <w:pPr>
              <w:adjustRightInd w:val="0"/>
              <w:ind w:firstLineChars="0" w:firstLine="0"/>
              <w:jc w:val="center"/>
            </w:pPr>
            <w:r w:rsidRPr="006D18F8">
              <w:rPr>
                <w:rFonts w:hint="eastAsia"/>
              </w:rPr>
              <w:t>C</w:t>
            </w:r>
            <w:r w:rsidRPr="006D18F8">
              <w:t xml:space="preserve">haracterisation </w:t>
            </w:r>
            <w:r w:rsidR="003603C2" w:rsidRPr="006D18F8">
              <w:rPr>
                <w:rFonts w:hint="eastAsia"/>
              </w:rPr>
              <w:t>techniques</w:t>
            </w:r>
          </w:p>
        </w:tc>
      </w:tr>
      <w:tr w:rsidR="00826C64" w:rsidRPr="007E5896" w14:paraId="52A24695" w14:textId="77777777" w:rsidTr="00C6289B">
        <w:trPr>
          <w:jc w:val="center"/>
        </w:trPr>
        <w:tc>
          <w:tcPr>
            <w:tcW w:w="1447" w:type="dxa"/>
            <w:vMerge w:val="restart"/>
            <w:vAlign w:val="center"/>
          </w:tcPr>
          <w:p w14:paraId="5F8834B6" w14:textId="09DA5B60" w:rsidR="00225D4B" w:rsidRPr="007E5896" w:rsidRDefault="00225D4B" w:rsidP="00225D4B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 w:hint="eastAsia"/>
              </w:rPr>
              <w:t>M</w:t>
            </w:r>
            <w:r w:rsidRPr="007E5896">
              <w:rPr>
                <w:rFonts w:eastAsia="宋体"/>
              </w:rPr>
              <w:t>acro</w:t>
            </w:r>
            <w:r w:rsidRPr="007E5896">
              <w:rPr>
                <w:rFonts w:cs="Calibri"/>
              </w:rPr>
              <w:t>scopic</w:t>
            </w:r>
          </w:p>
        </w:tc>
        <w:tc>
          <w:tcPr>
            <w:tcW w:w="2131" w:type="dxa"/>
            <w:vMerge w:val="restart"/>
            <w:vAlign w:val="center"/>
          </w:tcPr>
          <w:p w14:paraId="075B1B7D" w14:textId="4E66A6C8" w:rsidR="00225D4B" w:rsidRPr="007E5896" w:rsidRDefault="00225D4B" w:rsidP="00C6289B">
            <w:pPr>
              <w:adjustRightInd w:val="0"/>
              <w:snapToGrid w:val="0"/>
              <w:ind w:firstLineChars="0" w:firstLine="0"/>
              <w:jc w:val="center"/>
            </w:pPr>
            <w:r w:rsidRPr="007E5896">
              <w:t>Fouling layer</w:t>
            </w:r>
          </w:p>
        </w:tc>
        <w:tc>
          <w:tcPr>
            <w:tcW w:w="1828" w:type="dxa"/>
            <w:shd w:val="clear" w:color="auto" w:fill="auto"/>
            <w:vAlign w:val="center"/>
          </w:tcPr>
          <w:p w14:paraId="4D3A3711" w14:textId="6753773B" w:rsidR="00225D4B" w:rsidRPr="007E5896" w:rsidRDefault="00225D4B" w:rsidP="009B3AED">
            <w:pPr>
              <w:adjustRightInd w:val="0"/>
              <w:ind w:firstLineChars="0" w:firstLine="0"/>
              <w:jc w:val="center"/>
            </w:pPr>
            <w:r>
              <w:rPr>
                <w:rFonts w:hint="eastAsia"/>
              </w:rPr>
              <w:t>Size</w:t>
            </w:r>
          </w:p>
        </w:tc>
        <w:tc>
          <w:tcPr>
            <w:tcW w:w="6693" w:type="dxa"/>
            <w:shd w:val="clear" w:color="auto" w:fill="auto"/>
            <w:vAlign w:val="center"/>
          </w:tcPr>
          <w:p w14:paraId="4D5F6AE8" w14:textId="46C058A7" w:rsidR="00225D4B" w:rsidRPr="006D18F8" w:rsidRDefault="00923910" w:rsidP="00E84666">
            <w:pPr>
              <w:adjustRightInd w:val="0"/>
              <w:ind w:firstLineChars="0" w:firstLine="0"/>
              <w:jc w:val="left"/>
            </w:pPr>
            <w:r>
              <w:rPr>
                <w:rFonts w:hint="eastAsia"/>
              </w:rPr>
              <w:t xml:space="preserve">Thickness: </w:t>
            </w:r>
            <w:r w:rsidR="00BB2AA3">
              <w:rPr>
                <w:rFonts w:hint="eastAsia"/>
              </w:rPr>
              <w:t>68.32 - 130.6 um</w:t>
            </w:r>
            <w:r w:rsidR="0026538B">
              <w:rPr>
                <w:rFonts w:hint="eastAsia"/>
              </w:rPr>
              <w:t xml:space="preserve"> </w:t>
            </w:r>
            <w:r w:rsidR="0026538B">
              <w:fldChar w:fldCharType="begin"/>
            </w:r>
            <w:r w:rsidR="00E01D4E">
              <w:instrText xml:space="preserve"> ADDIN EN.CITE &lt;EndNote&gt;&lt;Cite&gt;&lt;Author&gt;Li&lt;/Author&gt;&lt;Year&gt;2022&lt;/Year&gt;&lt;RecNum&gt;1793&lt;/RecNum&gt;&lt;DisplayText&gt;[1]&lt;/DisplayText&gt;&lt;record&gt;&lt;rec-number&gt;1793&lt;/rec-number&gt;&lt;foreign-keys&gt;&lt;key app="EN" db-id="attsw02dqf9dr4eeepwxvw02t0s20fx929td" timestamp="1665756888"&gt;1793&lt;/key&gt;&lt;/foreign-keys&gt;&lt;ref-type name="Journal Article"&gt;17&lt;/ref-type&gt;&lt;contributors&gt;&lt;authors&gt;&lt;author&gt;Li, Jinhui&lt;/author&gt;&lt;author&gt;Zhang, Xun&lt;/author&gt;&lt;author&gt;Wu, Huan&lt;/author&gt;&lt;author&gt;Wu, Xueshun&lt;/author&gt;&lt;author&gt;Han, Zhiqiang&lt;/author&gt;&lt;author&gt;Tian, Wei&lt;/author&gt;&lt;/authors&gt;&lt;/contributors&gt;&lt;titles&gt;&lt;title&gt;Effect of Hydrocarbon Concentration on Particulate Deposition and Microstructure of the Deposit in Exhaust Gas Recirculation Cooler&lt;/title&gt;&lt;secondary-title&gt;International Journal of Automotive Technology&lt;/secondary-title&gt;&lt;/titles&gt;&lt;periodical&gt;&lt;full-title&gt;International Journal of Automotive Technology&lt;/full-title&gt;&lt;/periodical&gt;&lt;pages&gt;775-784&lt;/pages&gt;&lt;volume&gt;23&lt;/volume&gt;&lt;number&gt;3&lt;/number&gt;&lt;section&gt;775&lt;/section&gt;&lt;dates&gt;&lt;year&gt;2022&lt;/year&gt;&lt;/dates&gt;&lt;isbn&gt;1229-9138&amp;#xD;1976-3832&lt;/isbn&gt;&lt;urls&gt;&lt;related-urls&gt;&lt;url&gt;&lt;style face="underline" font="default" size="100%"&gt;https://link.springer.com/article/10.1007/s12239-022-0069-z&lt;/style&gt;&lt;/url&gt;&lt;/related-urls&gt;&lt;/urls&gt;&lt;electronic-resource-num&gt;10.1007/s12239-022-0069-z&lt;/electronic-resource-num&gt;&lt;/record&gt;&lt;/Cite&gt;&lt;/EndNote&gt;</w:instrText>
            </w:r>
            <w:r w:rsidR="0026538B">
              <w:fldChar w:fldCharType="separate"/>
            </w:r>
            <w:r w:rsidR="00E01D4E">
              <w:rPr>
                <w:noProof/>
              </w:rPr>
              <w:t>[</w:t>
            </w:r>
            <w:hyperlink w:anchor="_ENREF_1" w:tooltip="Li, 2022 #1793" w:history="1">
              <w:r w:rsidR="00826C64" w:rsidRPr="00826C64">
                <w:rPr>
                  <w:rStyle w:val="Hyperlink"/>
                </w:rPr>
                <w:t>1</w:t>
              </w:r>
            </w:hyperlink>
            <w:r w:rsidR="00E01D4E">
              <w:rPr>
                <w:noProof/>
              </w:rPr>
              <w:t>]</w:t>
            </w:r>
            <w:r w:rsidR="0026538B">
              <w:fldChar w:fldCharType="end"/>
            </w:r>
            <w:r w:rsidR="0026538B">
              <w:rPr>
                <w:rFonts w:hint="eastAsia"/>
              </w:rPr>
              <w:t xml:space="preserve">, </w:t>
            </w:r>
            <w:r w:rsidR="00B76B3A">
              <w:rPr>
                <w:rFonts w:hint="eastAsia"/>
              </w:rPr>
              <w:t>149</w:t>
            </w:r>
            <w:r w:rsidR="00183ABD">
              <w:rPr>
                <w:rFonts w:hint="eastAsia"/>
              </w:rPr>
              <w:t xml:space="preserve"> </w:t>
            </w:r>
            <w:r w:rsidR="00B76B3A">
              <w:rPr>
                <w:rFonts w:hint="eastAsia"/>
              </w:rPr>
              <w:t>-</w:t>
            </w:r>
            <w:r w:rsidR="00183ABD">
              <w:rPr>
                <w:rFonts w:hint="eastAsia"/>
              </w:rPr>
              <w:t xml:space="preserve"> </w:t>
            </w:r>
            <w:r w:rsidR="00B76B3A">
              <w:rPr>
                <w:rFonts w:hint="eastAsia"/>
              </w:rPr>
              <w:t xml:space="preserve">274 um </w:t>
            </w:r>
            <w:r w:rsidR="00B76B3A">
              <w:fldChar w:fldCharType="begin"/>
            </w:r>
            <w:r w:rsidR="00E01D4E">
              <w:instrText xml:space="preserve"> ADDIN EN.CITE &lt;EndNote&gt;&lt;Cite&gt;&lt;Author&gt;Paz&lt;/Author&gt;&lt;Year&gt;2020&lt;/Year&gt;&lt;RecNum&gt;1287&lt;/RecNum&gt;&lt;DisplayText&gt;[2]&lt;/DisplayText&gt;&lt;record&gt;&lt;rec-number&gt;1287&lt;/rec-number&gt;&lt;foreign-keys&gt;&lt;key app="EN" db-id="attsw02dqf9dr4eeepwxvw02t0s20fx929td" timestamp="1649485573"&gt;1287&lt;/key&gt;&lt;/foreign-keys&gt;&lt;ref-type name="Journal Article"&gt;17&lt;/ref-type&gt;&lt;contributors&gt;&lt;authors&gt;&lt;author&gt;Paz, C.&lt;/author&gt;&lt;author&gt;Suárez, E.&lt;/author&gt;&lt;author&gt;Vence, J.&lt;/author&gt;&lt;author&gt;Cabarcos, A.&lt;/author&gt;&lt;/authors&gt;&lt;/contributors&gt;&lt;titles&gt;&lt;title&gt;Fouling evolution on ribbed surfaces under EGR dry soot conditions: Experimental measurements and 3D model validation&lt;/title&gt;&lt;secondary-title&gt;International Journal of Thermal Sciences&lt;/secondary-title&gt;&lt;/titles&gt;&lt;periodical&gt;&lt;full-title&gt;International Journal of Thermal Sciences&lt;/full-title&gt;&lt;/periodical&gt;&lt;volume&gt;151&lt;/volume&gt;&lt;section&gt;106271&lt;/section&gt;&lt;dates&gt;&lt;year&gt;2020&lt;/year&gt;&lt;/dates&gt;&lt;isbn&gt;12900729&lt;/isbn&gt;&lt;urls&gt;&lt;related-urls&gt;&lt;url&gt;https://linkinghub.elsevier.com/retrieve/pii/S1290072919313109&lt;/url&gt;&lt;/related-urls&gt;&lt;/urls&gt;&lt;electronic-resource-num&gt;10.1016/j.ijthermalsci.2020.106271&lt;/electronic-resource-num&gt;&lt;/record&gt;&lt;/Cite&gt;&lt;/EndNote&gt;</w:instrText>
            </w:r>
            <w:r w:rsidR="00B76B3A">
              <w:fldChar w:fldCharType="separate"/>
            </w:r>
            <w:r w:rsidR="00E01D4E">
              <w:rPr>
                <w:noProof/>
              </w:rPr>
              <w:t>[</w:t>
            </w:r>
            <w:hyperlink w:anchor="_ENREF_2" w:tooltip="Paz, 2020 #1287" w:history="1">
              <w:r w:rsidR="00826C64" w:rsidRPr="00826C64">
                <w:rPr>
                  <w:rStyle w:val="Hyperlink"/>
                </w:rPr>
                <w:t>2</w:t>
              </w:r>
            </w:hyperlink>
            <w:r w:rsidR="00E01D4E">
              <w:rPr>
                <w:noProof/>
              </w:rPr>
              <w:t>]</w:t>
            </w:r>
            <w:r w:rsidR="00B76B3A">
              <w:fldChar w:fldCharType="end"/>
            </w:r>
            <w:r w:rsidR="00183ABD">
              <w:rPr>
                <w:rFonts w:hint="eastAsia"/>
              </w:rPr>
              <w:t xml:space="preserve">, </w:t>
            </w:r>
            <w:r w:rsidR="00C327F1">
              <w:rPr>
                <w:rFonts w:hint="eastAsia"/>
              </w:rPr>
              <w:t>0 - 250</w:t>
            </w:r>
            <w:r w:rsidR="00183ABD">
              <w:rPr>
                <w:rFonts w:hint="eastAsia"/>
              </w:rPr>
              <w:t xml:space="preserve"> um</w:t>
            </w:r>
            <w:r w:rsidR="00C327F1">
              <w:rPr>
                <w:rFonts w:hint="eastAsia"/>
              </w:rPr>
              <w:t xml:space="preserve"> </w:t>
            </w:r>
            <w:r w:rsidR="00C327F1">
              <w:fldChar w:fldCharType="begin"/>
            </w:r>
            <w:r w:rsidR="00E01D4E">
              <w:instrText xml:space="preserve"> ADDIN EN.CITE &lt;EndNote&gt;&lt;Cite&gt;&lt;Author&gt;Lance&lt;/Author&gt;&lt;Year&gt;2018&lt;/Year&gt;&lt;RecNum&gt;1307&lt;/RecNum&gt;&lt;DisplayText&gt;[3]&lt;/DisplayText&gt;&lt;record&gt;&lt;rec-number&gt;1307&lt;/rec-number&gt;&lt;foreign-keys&gt;&lt;key app="EN" db-id="attsw02dqf9dr4eeepwxvw02t0s20fx929td" timestamp="1649486544"&gt;1307&lt;/key&gt;&lt;/foreign-keys&gt;&lt;ref-type name="Journal Article"&gt;17&lt;/ref-type&gt;&lt;contributors&gt;&lt;authors&gt;&lt;author&gt;Lance, Michael J.&lt;/author&gt;&lt;author&gt;Mills, Zachary G.&lt;/author&gt;&lt;author&gt;Seylar, Joshua C.&lt;/author&gt;&lt;author&gt;Storey, John M. E.&lt;/author&gt;&lt;author&gt;Sluder, C. Scott&lt;/author&gt;&lt;/authors&gt;&lt;/contributors&gt;&lt;titles&gt;&lt;title&gt;The effect of engine operating conditions on exhaust gas recirculation cooler fouling&lt;/title&gt;&lt;secondary-title&gt;International Journal of Heat and Mass Transfer&lt;/secondary-title&gt;&lt;/titles&gt;&lt;periodical&gt;&lt;full-title&gt;International Journal of Heat and Mass Transfer&lt;/full-title&gt;&lt;/periodical&gt;&lt;pages&gt;509-520&lt;/pages&gt;&lt;volume&gt;126&lt;/volume&gt;&lt;section&gt;509&lt;/section&gt;&lt;dates&gt;&lt;year&gt;2018&lt;/year&gt;&lt;/dates&gt;&lt;isbn&gt;00179310&lt;/isbn&gt;&lt;urls&gt;&lt;related-urls&gt;&lt;url&gt;https://linkinghub.elsevier.com/retrieve</w:instrText>
            </w:r>
            <w:r w:rsidR="00E01D4E">
              <w:rPr>
                <w:rFonts w:hint="eastAsia"/>
              </w:rPr>
              <w:instrText>/pii/S0017931018303144&lt;/url&gt;&lt;/related-urls&gt;&lt;/urls&gt;&lt;electronic-resource-num&gt;10.1016/j.ijheatmasstransfer.2018.05.069&lt;/electronic-resource-num&gt;&lt;research-notes&gt;&lt;style face="normal" font="default" charset="134" size="100%"&gt;</w:instrText>
            </w:r>
            <w:r w:rsidR="00E01D4E">
              <w:rPr>
                <w:rFonts w:hint="eastAsia"/>
              </w:rPr>
              <w:instrText>五因素三水平对积碳影响的权重分析</w:instrText>
            </w:r>
            <w:r w:rsidR="00E01D4E">
              <w:rPr>
                <w:rFonts w:hint="eastAsia"/>
              </w:rPr>
              <w:instrText>&lt;/style&gt;&lt;/research-n</w:instrText>
            </w:r>
            <w:r w:rsidR="00E01D4E">
              <w:instrText>otes&gt;&lt;/record&gt;&lt;/Cite&gt;&lt;/EndNote&gt;</w:instrText>
            </w:r>
            <w:r w:rsidR="00C327F1">
              <w:fldChar w:fldCharType="separate"/>
            </w:r>
            <w:r w:rsidR="00E01D4E">
              <w:rPr>
                <w:noProof/>
              </w:rPr>
              <w:t>[</w:t>
            </w:r>
            <w:hyperlink w:anchor="_ENREF_3" w:tooltip="Lance, 2018 #1307" w:history="1">
              <w:r w:rsidR="00826C64" w:rsidRPr="00826C64">
                <w:rPr>
                  <w:rStyle w:val="Hyperlink"/>
                </w:rPr>
                <w:t>3</w:t>
              </w:r>
            </w:hyperlink>
            <w:r w:rsidR="00E01D4E">
              <w:rPr>
                <w:noProof/>
              </w:rPr>
              <w:t>]</w:t>
            </w:r>
            <w:r w:rsidR="00C327F1">
              <w:fldChar w:fldCharType="end"/>
            </w:r>
            <w:r w:rsidR="006D18F8">
              <w:rPr>
                <w:rFonts w:hint="eastAsia"/>
              </w:rPr>
              <w:t xml:space="preserve">, 26 </w:t>
            </w:r>
            <w:r w:rsidR="006D18F8">
              <w:t>–</w:t>
            </w:r>
            <w:r w:rsidR="006D18F8">
              <w:rPr>
                <w:rFonts w:hint="eastAsia"/>
              </w:rPr>
              <w:t xml:space="preserve"> 160 um </w:t>
            </w:r>
            <w:r w:rsidR="006D18F8">
              <w:fldChar w:fldCharType="begin"/>
            </w:r>
            <w:r w:rsidR="00826C64">
              <w:instrText xml:space="preserve"> ADDIN EN.CITE &lt;EndNote&gt;&lt;Cite&gt;&lt;Author&gt;Shibasaki&lt;/Author&gt;&lt;Year&gt;2010&lt;/Year&gt;&lt;RecNum&gt;2015&lt;/RecNum&gt;&lt;DisplayText&gt;[4]&lt;/DisplayText&gt;&lt;record&gt;&lt;rec-number&gt;2015&lt;/rec-number&gt;&lt;foreign-keys&gt;&lt;key app="EN" db-id="attsw02dqf9dr4eeepwxvw02t0s20fx929td" timestamp="1668993134"&gt;2015&lt;/key&gt;&lt;/foreign-keys&gt;&lt;ref-type name="Journal Article"&gt;17&lt;/ref-type&gt;&lt;contributors&gt;&lt;authors&gt;&lt;author&gt;Shibasaki, Y.&lt;/author&gt;&lt;author&gt;Sugimo, A.&lt;/author&gt;&lt;author&gt;Goto, N.&lt;/author&gt;&lt;author&gt;Arai, M.&lt;/author&gt;&lt;/authors&gt;&lt;/contributors&gt;&lt;titles&gt;&lt;title&gt;Evaluation of deposits in diesel EGR cooler (third report) Characterization of deposits layer&lt;/title&gt;&lt;secondary-title&gt;Transactions of the Society of Automotive Engineers of Japan&lt;/secondary-title&gt;&lt;/titles&gt;&lt;periodical&gt;&lt;full-title&gt;Transactions of the Society of Automotive Engineers of Japan&lt;/full-title&gt;&lt;/periodical&gt;&lt;pages&gt;1095-1100&lt;/pages&gt;&lt;volume&gt;41&lt;/volume&gt;&lt;dates&gt;&lt;year&gt;2010&lt;/year&gt;&lt;/dates&gt;&lt;urls&gt;&lt;/urls&gt;&lt;/record&gt;&lt;/Cite&gt;&lt;/EndNote&gt;</w:instrText>
            </w:r>
            <w:r w:rsidR="006D18F8">
              <w:fldChar w:fldCharType="separate"/>
            </w:r>
            <w:r w:rsidR="00E01D4E">
              <w:rPr>
                <w:noProof/>
              </w:rPr>
              <w:t>[</w:t>
            </w:r>
            <w:hyperlink w:anchor="_ENREF_4" w:tooltip="Shibasaki, 2010 #2015" w:history="1">
              <w:r w:rsidR="00826C64" w:rsidRPr="00826C64">
                <w:rPr>
                  <w:rStyle w:val="Hyperlink"/>
                </w:rPr>
                <w:t>4</w:t>
              </w:r>
            </w:hyperlink>
            <w:r w:rsidR="00E01D4E">
              <w:rPr>
                <w:noProof/>
              </w:rPr>
              <w:t>]</w:t>
            </w:r>
            <w:r w:rsidR="006D18F8">
              <w:fldChar w:fldCharType="end"/>
            </w:r>
          </w:p>
        </w:tc>
        <w:tc>
          <w:tcPr>
            <w:tcW w:w="1885" w:type="dxa"/>
            <w:vMerge w:val="restart"/>
            <w:vAlign w:val="center"/>
          </w:tcPr>
          <w:p w14:paraId="6A1C25C8" w14:textId="5A2EFF14" w:rsidR="00B60BDB" w:rsidRDefault="003561BC" w:rsidP="00225D4B">
            <w:pPr>
              <w:adjustRightInd w:val="0"/>
              <w:ind w:firstLineChars="0" w:firstLine="0"/>
              <w:jc w:val="center"/>
            </w:pPr>
            <w:r w:rsidRPr="006D18F8">
              <w:t xml:space="preserve">Visual inspection, optical microscope, </w:t>
            </w:r>
          </w:p>
          <w:p w14:paraId="0ED4B742" w14:textId="10BB353C" w:rsidR="00B60BDB" w:rsidRDefault="003561BC" w:rsidP="00225D4B">
            <w:pPr>
              <w:adjustRightInd w:val="0"/>
              <w:ind w:firstLineChars="0" w:firstLine="0"/>
              <w:jc w:val="center"/>
            </w:pPr>
            <w:r w:rsidRPr="00B60BDB">
              <w:t>Neutron tomography</w:t>
            </w:r>
            <w:r>
              <w:t>,</w:t>
            </w:r>
          </w:p>
          <w:p w14:paraId="6095170D" w14:textId="11C0520C" w:rsidR="00225D4B" w:rsidRPr="00E613A1" w:rsidRDefault="003561BC" w:rsidP="00225D4B">
            <w:pPr>
              <w:adjustRightInd w:val="0"/>
              <w:ind w:firstLineChars="0" w:firstLine="0"/>
              <w:jc w:val="center"/>
              <w:rPr>
                <w:highlight w:val="yellow"/>
              </w:rPr>
            </w:pPr>
            <w:r w:rsidRPr="00D26EE1">
              <w:t>Infrared thermography</w:t>
            </w:r>
          </w:p>
        </w:tc>
      </w:tr>
      <w:tr w:rsidR="00826C64" w:rsidRPr="007E5896" w14:paraId="519DA093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1366375B" w14:textId="2D57FECC" w:rsidR="00225D4B" w:rsidRPr="007E5896" w:rsidRDefault="00225D4B" w:rsidP="009B3AED">
            <w:pPr>
              <w:adjustRightInd w:val="0"/>
              <w:ind w:firstLineChars="0" w:firstLine="0"/>
              <w:jc w:val="center"/>
            </w:pPr>
          </w:p>
        </w:tc>
        <w:tc>
          <w:tcPr>
            <w:tcW w:w="2131" w:type="dxa"/>
            <w:vMerge/>
            <w:vAlign w:val="center"/>
          </w:tcPr>
          <w:p w14:paraId="536647CB" w14:textId="2AC0C8C5" w:rsidR="00225D4B" w:rsidRPr="007E5896" w:rsidRDefault="00225D4B" w:rsidP="00C6289B">
            <w:pPr>
              <w:adjustRightInd w:val="0"/>
              <w:snapToGri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15DD1742" w14:textId="77777777" w:rsidR="00225D4B" w:rsidRPr="007E5896" w:rsidRDefault="00225D4B" w:rsidP="009B3AED">
            <w:pPr>
              <w:adjustRightInd w:val="0"/>
              <w:ind w:firstLineChars="0" w:firstLine="0"/>
              <w:jc w:val="center"/>
            </w:pPr>
            <w:proofErr w:type="spellStart"/>
            <w:r w:rsidRPr="007E5896">
              <w:t>Color</w:t>
            </w:r>
            <w:proofErr w:type="spellEnd"/>
          </w:p>
        </w:tc>
        <w:tc>
          <w:tcPr>
            <w:tcW w:w="6693" w:type="dxa"/>
            <w:vAlign w:val="center"/>
          </w:tcPr>
          <w:p w14:paraId="5DD1F0A7" w14:textId="7ACC6549" w:rsidR="00225D4B" w:rsidRPr="007E5896" w:rsidRDefault="00225D4B" w:rsidP="00E84666">
            <w:pPr>
              <w:adjustRightInd w:val="0"/>
              <w:ind w:firstLineChars="0" w:firstLine="0"/>
              <w:jc w:val="left"/>
            </w:pPr>
            <w:r w:rsidRPr="007E5896">
              <w:t>Black</w:t>
            </w:r>
            <w:r w:rsidRPr="007E5896">
              <w:fldChar w:fldCharType="begin">
                <w:fldData xml:space="preserve">PEVuZE5vdGU+PENpdGU+PEF1dGhvcj5Ib2FyZDwvQXV0aG9yPjxZZWFyPjIwMDg8L1llYXI+PFJl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Ib2FyZDwvQXV0aG9yPjxZZWFyPjIwMDg8L1llYXI+PFJl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5" w:tooltip="Hoard, 2008 #1339" w:history="1">
              <w:r w:rsidR="00826C64" w:rsidRPr="00826C64">
                <w:rPr>
                  <w:rStyle w:val="Hyperlink"/>
                </w:rPr>
                <w:t>5-9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t>, yellow</w:t>
            </w:r>
            <w:r w:rsidRPr="007E5896">
              <w:fldChar w:fldCharType="begin">
                <w:fldData xml:space="preserve">PEVuZE5vdGU+PENpdGU+PEF1dGhvcj5IYW48L0F1dGhvcj48WWVhcj4yMDIzPC9ZZWFyPjxSZWNO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IYW48L0F1dGhvcj48WWVhcj4yMDIzPC9ZZWFyPjxSZWNO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10" w:tooltip="Han, 2023 #1608" w:history="1">
              <w:r w:rsidR="00826C64" w:rsidRPr="00826C64">
                <w:rPr>
                  <w:rStyle w:val="Hyperlink"/>
                </w:rPr>
                <w:t>10</w:t>
              </w:r>
            </w:hyperlink>
            <w:r w:rsidR="00E01D4E">
              <w:rPr>
                <w:noProof/>
              </w:rPr>
              <w:t xml:space="preserve">, </w:t>
            </w:r>
            <w:hyperlink w:anchor="_ENREF_11" w:tooltip="Yao, 2023 #2191" w:history="1">
              <w:r w:rsidR="00826C64" w:rsidRPr="00826C64">
                <w:rPr>
                  <w:rStyle w:val="Hyperlink"/>
                </w:rPr>
                <w:t>11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t>, brown</w:t>
            </w:r>
            <w:r w:rsidRPr="007E5896">
              <w:fldChar w:fldCharType="begin">
                <w:fldData xml:space="preserve">PEVuZE5vdGU+PENpdGU+PEF1dGhvcj5WZW5jZTwvQXV0aG9yPjxZZWFyPjIwMjM8L1llYXI+PFJl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=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WZW5jZTwvQXV0aG9yPjxZZWFyPjIwMjM8L1llYXI+PFJl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=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9" w:tooltip="Vence, 2023 #2204" w:history="1">
              <w:r w:rsidR="00826C64" w:rsidRPr="00826C64">
                <w:rPr>
                  <w:rStyle w:val="Hyperlink"/>
                </w:rPr>
                <w:t>9</w:t>
              </w:r>
            </w:hyperlink>
            <w:r w:rsidR="00E01D4E">
              <w:rPr>
                <w:noProof/>
              </w:rPr>
              <w:t xml:space="preserve">, </w:t>
            </w:r>
            <w:hyperlink w:anchor="_ENREF_11" w:tooltip="Yao, 2023 #2191" w:history="1">
              <w:r w:rsidR="00826C64" w:rsidRPr="00826C64">
                <w:rPr>
                  <w:rStyle w:val="Hyperlink"/>
                </w:rPr>
                <w:t>11</w:t>
              </w:r>
            </w:hyperlink>
            <w:r w:rsidR="00E01D4E">
              <w:rPr>
                <w:noProof/>
              </w:rPr>
              <w:t xml:space="preserve">, </w:t>
            </w:r>
            <w:hyperlink w:anchor="_ENREF_12" w:tooltip="Vence, 2023 #2060" w:history="1">
              <w:r w:rsidR="00826C64" w:rsidRPr="00826C64">
                <w:rPr>
                  <w:rStyle w:val="Hyperlink"/>
                </w:rPr>
                <w:t>12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rPr>
                <w:rFonts w:hint="eastAsia"/>
              </w:rPr>
              <w:t>,</w:t>
            </w:r>
            <w:r w:rsidRPr="007E5896">
              <w:t xml:space="preserve"> </w:t>
            </w:r>
            <w:r w:rsidRPr="007E5896">
              <w:rPr>
                <w:rFonts w:hint="eastAsia"/>
              </w:rPr>
              <w:t>g</w:t>
            </w:r>
            <w:r w:rsidRPr="007E5896">
              <w:t xml:space="preserve">old </w:t>
            </w:r>
            <w:r w:rsidRPr="007E5896">
              <w:fldChar w:fldCharType="begin"/>
            </w:r>
            <w:r w:rsidR="00E01D4E">
              <w:instrText xml:space="preserve"> ADDIN EN.CITE &lt;EndNote&gt;&lt;Cite&gt;&lt;Author&gt;Galindo&lt;/Author&gt;&lt;Year&gt;2020&lt;/Year&gt;&lt;RecNum&gt;1456&lt;/RecNum&gt;&lt;DisplayText&gt;[13]&lt;/DisplayText&gt;&lt;record&gt;&lt;rec-number&gt;1456&lt;/rec-number&gt;&lt;foreign-keys&gt;&lt;key app="EN" db-id="attsw02dqf9dr4eeepwxvw02t0s20fx929td" timestamp="1652319554"&gt;1456&lt;/key&gt;&lt;/foreign-keys&gt;&lt;ref-type name="Journal Article"&gt;17&lt;/ref-type&gt;&lt;contributors&gt;&lt;authors&gt;&lt;author&gt;Galindo, José&lt;/author&gt;&lt;author&gt;Dolz, Vicente&lt;/author&gt;&lt;author&gt;Monsalve-Serrano, Javier&lt;/author&gt;&lt;author&gt;Bernal Maldonado, Miguel Angel&lt;/author&gt;&lt;author&gt;Odillard, Laurent&lt;/author&gt;&lt;/authors&gt;&lt;/contributors&gt;&lt;titles&gt;&lt;title&gt;Advantages of using a cooler bypass in the low-pressure exhaust gas recirculation line of a compression ignition diesel engine operating at cold conditions&lt;/title&gt;&lt;secondary-title&gt;International Journal of Engine Research&lt;/secondary-title&gt;&lt;/titles&gt;&lt;periodical&gt;&lt;full-title&gt;International Journal of Engine Research&lt;/full-title&gt;&lt;/periodical&gt;&lt;pages&gt;1624-1635&lt;/pages&gt;&lt;volume&gt;22&lt;/volume&gt;&lt;number&gt;5&lt;/number&gt;&lt;section&gt;1624&lt;/section&gt;&lt;dates&gt;&lt;year&gt;2020&lt;/year&gt;&lt;/dates&gt;&lt;isbn&gt;1468-0874&amp;#xD;2041-3149&lt;/isbn&gt;&lt;urls&gt;&lt;/urls&gt;&lt;electronic-resource-num&gt;10.1177/1468087420914725&lt;/electronic-resource-num&gt;&lt;/record&gt;&lt;/Cite&gt;&lt;/EndNote&gt;</w:instrText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13" w:tooltip="Galindo, 2020 #1456" w:history="1">
              <w:r w:rsidR="00826C64" w:rsidRPr="00826C64">
                <w:rPr>
                  <w:rStyle w:val="Hyperlink"/>
                </w:rPr>
                <w:t>13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rPr>
                <w:rFonts w:hint="eastAsia"/>
              </w:rPr>
              <w:t>,</w:t>
            </w:r>
            <w:r w:rsidRPr="007E5896">
              <w:t xml:space="preserve"> </w:t>
            </w:r>
            <w:r w:rsidRPr="007E5896">
              <w:rPr>
                <w:rFonts w:hint="eastAsia"/>
              </w:rPr>
              <w:t>g</w:t>
            </w:r>
            <w:r w:rsidRPr="007E5896">
              <w:t xml:space="preserve">rey </w:t>
            </w:r>
            <w:r w:rsidRPr="007E5896">
              <w:fldChar w:fldCharType="begin">
                <w:fldData xml:space="preserve">PEVuZE5vdGU+PENpdGU+PEF1dGhvcj5Ib29tYW48L0F1dGhvcj48WWVhcj4yMDE2PC9ZZWFyPjxS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Ib29tYW48L0F1dGhvcj48WWVhcj4yMDE2PC9ZZWFyPjxS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14" w:tooltip="Hooman, 2016 #1297" w:history="1">
              <w:r w:rsidR="00826C64" w:rsidRPr="00826C64">
                <w:rPr>
                  <w:rStyle w:val="Hyperlink"/>
                </w:rPr>
                <w:t>14-16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rPr>
                <w:rFonts w:hint="eastAsia"/>
              </w:rPr>
              <w:t>,</w:t>
            </w:r>
            <w:r w:rsidRPr="007E5896">
              <w:t xml:space="preserve"> </w:t>
            </w:r>
            <w:r w:rsidRPr="007E5896">
              <w:rPr>
                <w:rFonts w:hint="eastAsia"/>
              </w:rPr>
              <w:t>w</w:t>
            </w:r>
            <w:r w:rsidRPr="007E5896">
              <w:t xml:space="preserve">hite </w:t>
            </w:r>
            <w:r w:rsidRPr="007E5896">
              <w:fldChar w:fldCharType="begin"/>
            </w:r>
            <w:r w:rsidR="00E01D4E">
              <w:instrText xml:space="preserve"> ADDIN EN.CITE &lt;EndNote&gt;&lt;Cite&gt;&lt;Author&gt;Fernández&lt;/Author&gt;&lt;Year&gt;2020&lt;/Year&gt;&lt;RecNum&gt;1536&lt;/RecNum&gt;&lt;DisplayText&gt;[17]&lt;/DisplayText&gt;&lt;record&gt;&lt;rec-number&gt;1536&lt;/rec-number&gt;&lt;foreign-keys&gt;&lt;key app="EN" db-id="attsw02dqf9dr4eeepwxvw02t0s20fx929td" timestamp="1656469831"&gt;1536&lt;/key&gt;&lt;/foreign-keys&gt;&lt;ref-type name="Thesis"&gt;32&lt;/ref-type&gt;&lt;contributors&gt;&lt;authors&gt;&lt;author&gt;Jesús Vence Fernández&lt;/author&gt;&lt;/authors&gt;&lt;/contributors&gt;&lt;titles&gt;&lt;title&gt;Contribuciones al estudio de formación de depósitos hidrocarbonados en intercambiadores de calor del sistema EGR: desarrollo de modelo y validación experimental.&lt;/title&gt;&lt;/titles&gt;&lt;volume&gt;Docteral&lt;/volume&gt;&lt;dates&gt;&lt;year&gt;2020&lt;/year&gt;&lt;/dates&gt;&lt;publisher&gt;&lt;style face="normal" font="default" size="100%"&gt;University&lt;/style&gt;&lt;style face="normal" font="default" charset="134" size="100%"&gt; &lt;/style&gt;&lt;style face="normal" font="default" size="100%"&gt;of&lt;/style&gt;&lt;style face="normal" font="default" charset="134" size="100%"&gt; &lt;/style&gt;&lt;style face="normal" font="default" size="100%"&gt;vigo&lt;/style&gt;&lt;/publisher&gt;&lt;urls&gt;&lt;related-urls&gt;&lt;url&gt;&lt;style face="underline" font="default" size="100%"&gt;http://www.investigo.biblioteca.uvigo.es/xmlui/handle/11093/1766&lt;/style&gt;&lt;/url&gt;&lt;/related-urls&gt;&lt;/urls&gt;&lt;/record&gt;&lt;/Cite&gt;&lt;/EndNote&gt;</w:instrText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17" w:tooltip="Fernández, 2020 #1536" w:history="1">
              <w:r w:rsidR="00826C64" w:rsidRPr="00826C64">
                <w:rPr>
                  <w:rStyle w:val="Hyperlink"/>
                </w:rPr>
                <w:t>17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5A0A20EA" w14:textId="10715663" w:rsidR="00225D4B" w:rsidRPr="00E613A1" w:rsidRDefault="00225D4B" w:rsidP="009B3AED">
            <w:pPr>
              <w:adjustRightInd w:val="0"/>
              <w:ind w:firstLineChars="0" w:firstLine="0"/>
              <w:jc w:val="center"/>
              <w:rPr>
                <w:highlight w:val="yellow"/>
              </w:rPr>
            </w:pPr>
          </w:p>
        </w:tc>
      </w:tr>
      <w:tr w:rsidR="00826C64" w:rsidRPr="007E5896" w14:paraId="19B8A503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48ED927D" w14:textId="77777777" w:rsidR="00225D4B" w:rsidRPr="007E5896" w:rsidRDefault="00225D4B" w:rsidP="00225D4B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5D19AE15" w14:textId="77777777" w:rsidR="00225D4B" w:rsidRPr="007E5896" w:rsidRDefault="00225D4B" w:rsidP="00C6289B">
            <w:pPr>
              <w:adjustRightInd w:val="0"/>
              <w:snapToGrid w:val="0"/>
              <w:ind w:firstLine="480"/>
              <w:jc w:val="center"/>
            </w:pPr>
          </w:p>
        </w:tc>
        <w:tc>
          <w:tcPr>
            <w:tcW w:w="1828" w:type="dxa"/>
            <w:shd w:val="clear" w:color="auto" w:fill="auto"/>
            <w:vAlign w:val="center"/>
          </w:tcPr>
          <w:p w14:paraId="3D385251" w14:textId="3131734B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  <w:r>
              <w:rPr>
                <w:rFonts w:eastAsia="宋体" w:hint="eastAsia"/>
              </w:rPr>
              <w:t>Shape</w:t>
            </w:r>
          </w:p>
        </w:tc>
        <w:tc>
          <w:tcPr>
            <w:tcW w:w="6693" w:type="dxa"/>
            <w:shd w:val="clear" w:color="auto" w:fill="auto"/>
            <w:vAlign w:val="center"/>
          </w:tcPr>
          <w:p w14:paraId="34BABC7A" w14:textId="5DC6C169" w:rsidR="00225D4B" w:rsidRPr="007E5896" w:rsidRDefault="00431B44" w:rsidP="00225D4B">
            <w:pPr>
              <w:adjustRightInd w:val="0"/>
              <w:ind w:firstLineChars="0" w:firstLine="0"/>
              <w:jc w:val="left"/>
            </w:pPr>
            <w:r>
              <w:rPr>
                <w:rFonts w:hint="eastAsia"/>
              </w:rPr>
              <w:t xml:space="preserve">Cross-section: </w:t>
            </w:r>
            <w:r w:rsidR="005A26E9" w:rsidRPr="005A26E9">
              <w:t xml:space="preserve">The top surface of the fouling is </w:t>
            </w:r>
            <w:r w:rsidR="00123546" w:rsidRPr="00123546">
              <w:t xml:space="preserve">roughly </w:t>
            </w:r>
            <w:r w:rsidR="005A26E9" w:rsidRPr="005A26E9">
              <w:t>parallel to the wall</w:t>
            </w:r>
            <w:r w:rsidR="005A26E9">
              <w:rPr>
                <w:rFonts w:hint="eastAsia"/>
              </w:rPr>
              <w:t xml:space="preserve"> </w:t>
            </w:r>
            <w:r w:rsidR="00435853">
              <w:fldChar w:fldCharType="begin">
                <w:fldData xml:space="preserve">PEVuZE5vdGU+PENpdGU+PEF1dGhvcj5TdHlsZXM8L0F1dGhvcj48WWVhcj4yMDEwPC9ZZWFyPjxS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TdHlsZXM8L0F1dGhvcj48WWVhcj4yMDEwPC9ZZWFyPjxS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="00435853">
              <w:fldChar w:fldCharType="separate"/>
            </w:r>
            <w:r w:rsidR="00E01D4E">
              <w:rPr>
                <w:noProof/>
              </w:rPr>
              <w:t>[</w:t>
            </w:r>
            <w:hyperlink w:anchor="_ENREF_18" w:tooltip="Styles, 2010 #1551" w:history="1">
              <w:r w:rsidR="00826C64" w:rsidRPr="00826C64">
                <w:rPr>
                  <w:rStyle w:val="Hyperlink"/>
                </w:rPr>
                <w:t>18</w:t>
              </w:r>
            </w:hyperlink>
            <w:r w:rsidR="00E01D4E">
              <w:rPr>
                <w:noProof/>
              </w:rPr>
              <w:t xml:space="preserve">, </w:t>
            </w:r>
            <w:hyperlink w:anchor="_ENREF_19" w:tooltip="Kuan, 2017 #1351" w:history="1">
              <w:r w:rsidR="00826C64" w:rsidRPr="00826C64">
                <w:rPr>
                  <w:rStyle w:val="Hyperlink"/>
                </w:rPr>
                <w:t>19</w:t>
              </w:r>
            </w:hyperlink>
            <w:r w:rsidR="00E01D4E">
              <w:rPr>
                <w:noProof/>
              </w:rPr>
              <w:t>]</w:t>
            </w:r>
            <w:r w:rsidR="00435853">
              <w:fldChar w:fldCharType="end"/>
            </w:r>
            <w:r w:rsidR="005A26E9" w:rsidRPr="005A26E9">
              <w:t>, and the top surface fluctuates and undulates regularly with the wall</w:t>
            </w:r>
            <w:r w:rsidR="007F71DC">
              <w:rPr>
                <w:rFonts w:hint="eastAsia"/>
              </w:rPr>
              <w:t xml:space="preserve"> </w:t>
            </w:r>
            <w:r w:rsidR="007F71DC">
              <w:fldChar w:fldCharType="begin">
                <w:fldData xml:space="preserve">PEVuZE5vdGU+PENpdGU+PEF1dGhvcj5MYW5jZTwvQXV0aG9yPjxZZWFyPjIwMTA8L1llYXI+PFJl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</w:fldData>
              </w:fldChar>
            </w:r>
            <w:r w:rsidR="00826C64">
              <w:instrText xml:space="preserve"> ADDIN EN.CITE </w:instrText>
            </w:r>
            <w:r w:rsidR="00826C64">
              <w:fldChar w:fldCharType="begin">
                <w:fldData xml:space="preserve">PEVuZE5vdGU+PENpdGU+PEF1dGhvcj5MYW5jZTwvQXV0aG9yPjxZZWFyPjIwMTA8L1llYXI+PFJl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</w:fldData>
              </w:fldChar>
            </w:r>
            <w:r w:rsidR="00826C64">
              <w:instrText xml:space="preserve"> ADDIN EN.CITE.DATA </w:instrText>
            </w:r>
            <w:r w:rsidR="00826C64">
              <w:fldChar w:fldCharType="end"/>
            </w:r>
            <w:r w:rsidR="007F71DC">
              <w:fldChar w:fldCharType="separate"/>
            </w:r>
            <w:r w:rsidR="00E01D4E">
              <w:rPr>
                <w:noProof/>
              </w:rPr>
              <w:t>[</w:t>
            </w:r>
            <w:hyperlink w:anchor="_ENREF_3" w:tooltip="Lance, 2018 #1307" w:history="1">
              <w:r w:rsidR="00826C64" w:rsidRPr="00826C64">
                <w:rPr>
                  <w:rStyle w:val="Hyperlink"/>
                </w:rPr>
                <w:t>3</w:t>
              </w:r>
            </w:hyperlink>
            <w:r w:rsidR="00E01D4E">
              <w:rPr>
                <w:noProof/>
              </w:rPr>
              <w:t xml:space="preserve">, </w:t>
            </w:r>
            <w:hyperlink w:anchor="_ENREF_4" w:tooltip="Shibasaki, 2010 #2015" w:history="1">
              <w:r w:rsidR="00826C64" w:rsidRPr="00826C64">
                <w:rPr>
                  <w:rStyle w:val="Hyperlink"/>
                </w:rPr>
                <w:t>4</w:t>
              </w:r>
            </w:hyperlink>
            <w:r w:rsidR="00E01D4E">
              <w:rPr>
                <w:noProof/>
              </w:rPr>
              <w:t xml:space="preserve">, 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noProof/>
              </w:rPr>
              <w:t>]</w:t>
            </w:r>
            <w:r w:rsidR="007F71DC"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7ADD5FFF" w14:textId="77777777" w:rsidR="00225D4B" w:rsidRPr="00E613A1" w:rsidRDefault="00225D4B" w:rsidP="00225D4B">
            <w:pPr>
              <w:adjustRightInd w:val="0"/>
              <w:ind w:firstLineChars="0" w:firstLine="0"/>
              <w:jc w:val="center"/>
              <w:rPr>
                <w:highlight w:val="yellow"/>
              </w:rPr>
            </w:pPr>
          </w:p>
        </w:tc>
      </w:tr>
      <w:tr w:rsidR="00826C64" w:rsidRPr="007E5896" w14:paraId="7DD16802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27261300" w14:textId="77777777" w:rsidR="00225D4B" w:rsidRPr="007E5896" w:rsidRDefault="00225D4B" w:rsidP="00225D4B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7AB3BA8B" w14:textId="77777777" w:rsidR="00225D4B" w:rsidRPr="007E5896" w:rsidRDefault="00225D4B" w:rsidP="00C6289B">
            <w:pPr>
              <w:adjustRightInd w:val="0"/>
              <w:snapToGrid w:val="0"/>
              <w:ind w:firstLine="480"/>
              <w:jc w:val="center"/>
            </w:pPr>
          </w:p>
        </w:tc>
        <w:tc>
          <w:tcPr>
            <w:tcW w:w="1828" w:type="dxa"/>
            <w:vAlign w:val="center"/>
          </w:tcPr>
          <w:p w14:paraId="5C0854A4" w14:textId="2424BC74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  <w:r w:rsidRPr="007E5896">
              <w:t>Glossiness</w:t>
            </w:r>
          </w:p>
        </w:tc>
        <w:tc>
          <w:tcPr>
            <w:tcW w:w="6693" w:type="dxa"/>
            <w:vAlign w:val="center"/>
          </w:tcPr>
          <w:p w14:paraId="46A3F204" w14:textId="666C0192" w:rsidR="00225D4B" w:rsidRPr="007E5896" w:rsidRDefault="00225D4B" w:rsidP="00225D4B">
            <w:pPr>
              <w:adjustRightInd w:val="0"/>
              <w:ind w:firstLineChars="0" w:firstLine="0"/>
              <w:jc w:val="left"/>
            </w:pPr>
            <w:r w:rsidRPr="007E5896">
              <w:t xml:space="preserve">Shiny </w:t>
            </w:r>
            <w:r w:rsidRPr="007E5896">
              <w:fldChar w:fldCharType="begin"/>
            </w:r>
            <w:r w:rsidR="00E01D4E">
              <w:instrText xml:space="preserve"> ADDIN EN.CITE &lt;EndNote&gt;&lt;Cite&gt;&lt;Author&gt;Lance&lt;/Author&gt;&lt;Year&gt;2010&lt;/Year&gt;&lt;RecNum&gt;1356&lt;/RecNum&gt;&lt;DisplayText&gt;[20]&lt;/DisplayText&gt;&lt;record&gt;&lt;rec-number&gt;1356&lt;/rec-number&gt;&lt;foreign-keys&gt;&lt;key app="EN" db-id="attsw02dqf9dr4eeepwxvw02t0s20fx929td" timestamp="1649607127"&gt;1356&lt;/key&gt;&lt;/foreign-keys&gt;&lt;ref-type name="Journal Article"&gt;17&lt;/ref-type&gt;&lt;contributors&gt;&lt;authors&gt;&lt;author&gt;Lance, Michael J.&lt;/author&gt;&lt;author&gt;Sluder, C. Scott&lt;/author&gt;&lt;author&gt;Lewis, Samuel&lt;/author&gt;&lt;author&gt;Storey, John&lt;/author&gt;&lt;/authors&gt;&lt;/contributors&gt;&lt;titles&gt;&lt;title&gt;Characterization of Field-Aged EGR Cooler Deposits&lt;/title&gt;&lt;secondary-title&gt;SAE International Journal of Engines&lt;/secondary-title&gt;&lt;/titles&gt;&lt;periodical&gt;&lt;full-title&gt;SAE International Journal of Engines&lt;/full-title&gt;&lt;/periodical&gt;&lt;pages&gt;126-136&lt;/pages&gt;&lt;volume&gt;3&lt;/volume&gt;&lt;number&gt;2&lt;/number&gt;&lt;section&gt;126&lt;/section&gt;&lt;dates&gt;&lt;year&gt;2010&lt;/year&gt;&lt;/dates&gt;&lt;isbn&gt;1946-3944&lt;/isbn&gt;&lt;urls&gt;&lt;related-urls&gt;&lt;url&gt;&lt;style face="underline" font="default" size="100%"&gt;https://www.sae.org/publications/technical-papers/content/2010-01-2091/&lt;</w:instrText>
            </w:r>
            <w:r w:rsidR="00E01D4E">
              <w:rPr>
                <w:rFonts w:hint="eastAsia"/>
              </w:rPr>
              <w:instrText>/style&gt;&lt;/url&gt;&lt;/related-urls&gt;&lt;/urls&gt;&lt;electronic-resource-num&gt;10.4271/2010-01-2091&lt;/electronic-resource-num&gt;&lt;research-notes&gt;&lt;style face="normal" font="default" size="100%"&gt;11&lt;/style&gt;&lt;style face="normal" font="default" charset="134" size="100%"&gt;</w:instrText>
            </w:r>
            <w:r w:rsidR="00E01D4E">
              <w:rPr>
                <w:rFonts w:hint="eastAsia"/>
              </w:rPr>
              <w:instrText>台老化的</w:instrText>
            </w:r>
            <w:r w:rsidR="00E01D4E">
              <w:rPr>
                <w:rFonts w:hint="eastAsia"/>
              </w:rPr>
              <w:instrText>&lt;/style&gt;&lt;style face="normal" font="default" size="100%"&gt;EGR&lt;/style&gt;&lt;style face="normal" font="default" charset="134" size="100%"&gt;</w:instrText>
            </w:r>
            <w:r w:rsidR="00E01D4E">
              <w:rPr>
                <w:rFonts w:hint="eastAsia"/>
              </w:rPr>
              <w:instrText>冷却器沉积物表征</w:instrText>
            </w:r>
            <w:r w:rsidR="00E01D4E">
              <w:rPr>
                <w:rFonts w:hint="eastAsia"/>
              </w:rPr>
              <w:instrText>&lt;/style&gt;&lt;/research-notes&gt;&lt;/record&gt;&lt;/Cite&gt;&lt;/EndNote&gt;</w:instrText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t>，</w:t>
            </w:r>
            <w:r w:rsidRPr="007E5896">
              <w:t xml:space="preserve">high-reflectivity </w:t>
            </w:r>
            <w:r w:rsidRPr="007E5896">
              <w:fldChar w:fldCharType="begin">
                <w:fldData xml:space="preserve">PEVuZE5vdGU+PENpdGU+PEF1dGhvcj5MYW5jZTwvQXV0aG9yPjxZZWFyPjIwMTA8L1llYXI+PFJl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MYW5jZTwvQXV0aG9yPjxZZWFyPjIwMTA8L1llYXI+PFJl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noProof/>
              </w:rPr>
              <w:t xml:space="preserve">, </w:t>
            </w:r>
            <w:hyperlink w:anchor="_ENREF_21" w:tooltip="Lance, 2014 #1766" w:history="1">
              <w:r w:rsidR="00826C64" w:rsidRPr="00826C64">
                <w:rPr>
                  <w:rStyle w:val="Hyperlink"/>
                </w:rPr>
                <w:t>21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rPr>
                <w:rFonts w:hint="eastAsia"/>
              </w:rPr>
              <w:t>,</w:t>
            </w:r>
            <w:r w:rsidRPr="007E5896">
              <w:t xml:space="preserve"> glossy </w:t>
            </w:r>
            <w:r w:rsidRPr="007E5896">
              <w:fldChar w:fldCharType="begin">
                <w:fldData xml:space="preserve">PEVuZE5vdGU+PENpdGU+PEF1dGhvcj5MYW5jZTwvQXV0aG9yPjxZZWFyPjIwMTM8L1llYXI+PFJl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MYW5jZTwvQXV0aG9yPjxZZWFyPjIwMTM8L1llYXI+PFJl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noProof/>
              </w:rPr>
              <w:t xml:space="preserve">, 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rPr>
                <w:rFonts w:hint="eastAsia"/>
              </w:rPr>
              <w:t>,</w:t>
            </w:r>
            <w:r w:rsidRPr="007E5896">
              <w:t xml:space="preserve"> matte-varnish </w:t>
            </w:r>
            <w:r w:rsidRPr="007E5896">
              <w:fldChar w:fldCharType="begin">
                <w:fldData xml:space="preserve">PEVuZE5vdGU+PENpdGU+PEF1dGhvcj5CcmF2bzwvQXV0aG9yPjxZZWFyPjIwMTM8L1llYXI+PFJl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CcmF2bzwvQXV0aG9yPjxZZWFyPjIwMTM8L1llYXI+PFJl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5" w:tooltip="Hoard, 2008 #1339" w:history="1">
              <w:r w:rsidR="00826C64" w:rsidRPr="00826C64">
                <w:rPr>
                  <w:rStyle w:val="Hyperlink"/>
                </w:rPr>
                <w:t>5</w:t>
              </w:r>
            </w:hyperlink>
            <w:r w:rsidR="00E01D4E">
              <w:rPr>
                <w:noProof/>
              </w:rPr>
              <w:t xml:space="preserve">, </w:t>
            </w:r>
            <w:hyperlink w:anchor="_ENREF_9" w:tooltip="Vence, 2023 #2204" w:history="1">
              <w:r w:rsidR="00826C64" w:rsidRPr="00826C64">
                <w:rPr>
                  <w:rStyle w:val="Hyperlink"/>
                </w:rPr>
                <w:t>9</w:t>
              </w:r>
            </w:hyperlink>
            <w:r w:rsidR="00E01D4E">
              <w:rPr>
                <w:noProof/>
              </w:rPr>
              <w:t xml:space="preserve">, </w:t>
            </w:r>
            <w:hyperlink w:anchor="_ENREF_10" w:tooltip="Han, 2023 #1608" w:history="1">
              <w:r w:rsidR="00826C64" w:rsidRPr="00826C64">
                <w:rPr>
                  <w:rStyle w:val="Hyperlink"/>
                </w:rPr>
                <w:t>10</w:t>
              </w:r>
            </w:hyperlink>
            <w:r w:rsidR="00E01D4E">
              <w:rPr>
                <w:noProof/>
              </w:rPr>
              <w:t xml:space="preserve">, </w:t>
            </w:r>
            <w:hyperlink w:anchor="_ENREF_23" w:tooltip="Bravo, 2013 #1780" w:history="1">
              <w:r w:rsidR="00826C64" w:rsidRPr="00826C64">
                <w:rPr>
                  <w:rStyle w:val="Hyperlink"/>
                </w:rPr>
                <w:t>23</w:t>
              </w:r>
            </w:hyperlink>
            <w:r w:rsidR="00E01D4E">
              <w:rPr>
                <w:noProof/>
              </w:rPr>
              <w:t xml:space="preserve">, </w:t>
            </w:r>
            <w:hyperlink w:anchor="_ENREF_24" w:tooltip="Kamp, 2021 #1806" w:history="1">
              <w:r w:rsidR="00826C64" w:rsidRPr="00826C64">
                <w:rPr>
                  <w:rStyle w:val="Hyperlink"/>
                </w:rPr>
                <w:t>24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1A886683" w14:textId="77777777" w:rsidR="00225D4B" w:rsidRPr="00E613A1" w:rsidRDefault="00225D4B" w:rsidP="00225D4B">
            <w:pPr>
              <w:adjustRightInd w:val="0"/>
              <w:ind w:firstLineChars="0" w:firstLine="0"/>
              <w:jc w:val="center"/>
              <w:rPr>
                <w:highlight w:val="yellow"/>
              </w:rPr>
            </w:pPr>
          </w:p>
        </w:tc>
      </w:tr>
      <w:tr w:rsidR="00826C64" w:rsidRPr="007E5896" w14:paraId="54F20F19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65900C4F" w14:textId="77777777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</w:p>
        </w:tc>
        <w:tc>
          <w:tcPr>
            <w:tcW w:w="2131" w:type="dxa"/>
            <w:vMerge/>
            <w:vAlign w:val="center"/>
          </w:tcPr>
          <w:p w14:paraId="62352F01" w14:textId="77777777" w:rsidR="00225D4B" w:rsidRPr="007E5896" w:rsidRDefault="00225D4B" w:rsidP="00C6289B">
            <w:pPr>
              <w:adjustRightInd w:val="0"/>
              <w:snapToGrid w:val="0"/>
              <w:ind w:firstLine="480"/>
              <w:jc w:val="center"/>
            </w:pPr>
          </w:p>
        </w:tc>
        <w:tc>
          <w:tcPr>
            <w:tcW w:w="1828" w:type="dxa"/>
            <w:vAlign w:val="center"/>
          </w:tcPr>
          <w:p w14:paraId="2D592051" w14:textId="4308514A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  <w:r w:rsidRPr="007E5896">
              <w:rPr>
                <w:rFonts w:eastAsia="宋体"/>
              </w:rPr>
              <w:t>Wetness</w:t>
            </w:r>
          </w:p>
        </w:tc>
        <w:tc>
          <w:tcPr>
            <w:tcW w:w="6693" w:type="dxa"/>
            <w:vAlign w:val="center"/>
          </w:tcPr>
          <w:p w14:paraId="4F398CEE" w14:textId="58000156" w:rsidR="00225D4B" w:rsidRPr="007E5896" w:rsidRDefault="00225D4B" w:rsidP="00225D4B">
            <w:pPr>
              <w:adjustRightInd w:val="0"/>
              <w:ind w:firstLineChars="0" w:firstLine="0"/>
              <w:jc w:val="left"/>
            </w:pPr>
            <w:r w:rsidRPr="007E5896">
              <w:t xml:space="preserve">Dry and </w:t>
            </w:r>
            <w:r w:rsidRPr="007E5896">
              <w:rPr>
                <w:rFonts w:hint="eastAsia"/>
              </w:rPr>
              <w:t>w</w:t>
            </w:r>
            <w:r w:rsidRPr="007E5896">
              <w:t xml:space="preserve">et </w:t>
            </w:r>
            <w:r w:rsidRPr="007E5896">
              <w:fldChar w:fldCharType="begin">
                <w:fldData xml:space="preserve">PEVuZE5vdGU+PENpdGU+PEF1dGhvcj5QYXJrPC9BdXRob3I+PFllYXI+MjAxMDwvWWVhcj48UmVj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=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QYXJrPC9BdXRob3I+PFllYXI+MjAxMDwvWWVhcj48UmVj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=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5" w:tooltip="Hoard, 2008 #1339" w:history="1">
              <w:r w:rsidR="00826C64" w:rsidRPr="00826C64">
                <w:rPr>
                  <w:rStyle w:val="Hyperlink"/>
                </w:rPr>
                <w:t>5</w:t>
              </w:r>
            </w:hyperlink>
            <w:r w:rsidR="00E01D4E">
              <w:rPr>
                <w:noProof/>
              </w:rPr>
              <w:t xml:space="preserve">, </w:t>
            </w:r>
            <w:hyperlink w:anchor="_ENREF_6" w:tooltip="Park, 2010 #1291" w:history="1">
              <w:r w:rsidR="00826C64" w:rsidRPr="00826C64">
                <w:rPr>
                  <w:rStyle w:val="Hyperlink"/>
                </w:rPr>
                <w:t>6</w:t>
              </w:r>
            </w:hyperlink>
            <w:r w:rsidR="00E01D4E">
              <w:rPr>
                <w:noProof/>
              </w:rPr>
              <w:t xml:space="preserve">, 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noProof/>
              </w:rPr>
              <w:t xml:space="preserve">, </w:t>
            </w:r>
            <w:hyperlink w:anchor="_ENREF_25" w:tooltip="Lepperhoff, 1993 #2206" w:history="1">
              <w:r w:rsidR="00826C64" w:rsidRPr="00826C64">
                <w:rPr>
                  <w:rStyle w:val="Hyperlink"/>
                </w:rPr>
                <w:t>25-29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rPr>
                <w:rFonts w:hint="eastAsia"/>
              </w:rPr>
              <w:t>,</w:t>
            </w:r>
            <w:r w:rsidRPr="007E5896">
              <w:t xml:space="preserve"> oily </w:t>
            </w:r>
            <w:r w:rsidRPr="007E5896">
              <w:fldChar w:fldCharType="begin">
                <w:fldData xml:space="preserve">PEVuZE5vdGU+PENpdGU+PEF1dGhvcj5Ib2FyZDwvQXV0aG9yPjxZZWFyPjIwMDg8L1llYXI+PFJl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Ib2FyZDwvQXV0aG9yPjxZZWFyPjIwMDg8L1llYXI+PFJl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5" w:tooltip="Hoard, 2008 #1339" w:history="1">
              <w:r w:rsidR="00826C64" w:rsidRPr="00826C64">
                <w:rPr>
                  <w:rStyle w:val="Hyperlink"/>
                </w:rPr>
                <w:t>5</w:t>
              </w:r>
            </w:hyperlink>
            <w:r w:rsidR="00E01D4E">
              <w:rPr>
                <w:noProof/>
              </w:rPr>
              <w:t xml:space="preserve">, </w:t>
            </w:r>
            <w:hyperlink w:anchor="_ENREF_25" w:tooltip="Lepperhoff, 1993 #2206" w:history="1">
              <w:r w:rsidR="00826C64" w:rsidRPr="00826C64">
                <w:rPr>
                  <w:rStyle w:val="Hyperlink"/>
                </w:rPr>
                <w:t>25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  <w:r w:rsidRPr="007E5896">
              <w:rPr>
                <w:rFonts w:hint="eastAsia"/>
              </w:rPr>
              <w:t>,</w:t>
            </w:r>
            <w:r w:rsidRPr="007E5896">
              <w:t xml:space="preserve"> like parched soil </w:t>
            </w:r>
            <w:r w:rsidRPr="007E5896">
              <w:fldChar w:fldCharType="begin"/>
            </w:r>
            <w:r w:rsidR="00E01D4E">
              <w:instrText xml:space="preserve"> ADDIN EN.CITE &lt;EndNote&gt;&lt;Cite&gt;&lt;Author&gt;Tomuro&lt;/Author&gt;&lt;Year&gt;2020&lt;/Year&gt;&lt;RecNum&gt;1114&lt;/RecNum&gt;&lt;DisplayText&gt;[30]&lt;/DisplayText&gt;&lt;record&gt;&lt;rec-number&gt;1114&lt;/rec-number&gt;&lt;foreign-keys&gt;&lt;key app="EN" db-id="attsw02dqf9dr4eeepwxvw02t0s20fx929td" timestamp="1646740628"&gt;1114&lt;/key&gt;&lt;/foreign-keys&gt;&lt;ref-type name="Journal Article"&gt;17&lt;/ref-type&gt;&lt;contributors&gt;&lt;authors&gt;&lt;author&gt;Tomuro, Minato&lt;/author&gt;&lt;author&gt;Hebert, Jason&lt;/author&gt;&lt;author&gt;Hoard, John&lt;/author&gt;&lt;author&gt;Boehman, André&lt;/author&gt;&lt;/authors&gt;&lt;/contributors&gt;&lt;titles&gt;&lt;title&gt;The Influence of the Operating Duty Cycles on the Composition of Exhaust Gas Recirculation Cooler Deposits of Industrial Diesel Engines&lt;/title&gt;&lt;secondary-title&gt;SAE Technical Paper&lt;/secondary-title&gt;&lt;/titles&gt;&lt;periodical&gt;&lt;full-title&gt;SAE Technical Paper&lt;/full-title&gt;&lt;/periodical&gt;&lt;volume&gt;2020-April&lt;/volume&gt;&lt;edition&gt;April&lt;/edition&gt;&lt;dates&gt;&lt;year&gt;2020&lt;/year&gt;&lt;pub-dates&gt;&lt;date&gt;2020/4//&lt;/date&gt;&lt;/pub-dates&gt;&lt;/dates&gt;&lt;publisher&gt;SAE International&lt;/publisher&gt;&lt;urls&gt;&lt;related-urls&gt;&lt;url&gt;https://saemobilus.sae.org/content/2020-01-1164/&lt;/url&gt;&lt;/related-urls&gt;&lt;/urls&gt;&lt;electronic-resource-num&gt;10.4271/2020-01-1164&lt;/electronic-resource-num&gt;&lt;/record&gt;&lt;/Cite&gt;&lt;/EndNote&gt;</w:instrText>
            </w:r>
            <w:r w:rsidRPr="007E5896">
              <w:fldChar w:fldCharType="separate"/>
            </w:r>
            <w:r w:rsidR="00E01D4E">
              <w:rPr>
                <w:noProof/>
              </w:rPr>
              <w:t>[</w:t>
            </w:r>
            <w:hyperlink w:anchor="_ENREF_30" w:tooltip="Tomuro, 2020 #1114" w:history="1">
              <w:r w:rsidR="00826C64" w:rsidRPr="00826C64">
                <w:rPr>
                  <w:rStyle w:val="Hyperlink"/>
                </w:rPr>
                <w:t>30</w:t>
              </w:r>
            </w:hyperlink>
            <w:r w:rsidR="00E01D4E">
              <w:rPr>
                <w:noProof/>
              </w:rPr>
              <w:t>]</w:t>
            </w:r>
            <w:r w:rsidRPr="007E5896"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6DE06791" w14:textId="77777777" w:rsidR="00225D4B" w:rsidRPr="00E613A1" w:rsidRDefault="00225D4B" w:rsidP="00225D4B">
            <w:pPr>
              <w:adjustRightInd w:val="0"/>
              <w:ind w:firstLineChars="0" w:firstLine="0"/>
              <w:jc w:val="center"/>
              <w:rPr>
                <w:highlight w:val="yellow"/>
              </w:rPr>
            </w:pPr>
          </w:p>
        </w:tc>
      </w:tr>
      <w:tr w:rsidR="00826C64" w:rsidRPr="007E5896" w14:paraId="5CB01D6B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0A2C85B9" w14:textId="77777777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</w:p>
        </w:tc>
        <w:tc>
          <w:tcPr>
            <w:tcW w:w="2131" w:type="dxa"/>
            <w:vMerge/>
            <w:vAlign w:val="center"/>
          </w:tcPr>
          <w:p w14:paraId="6912B7C3" w14:textId="77777777" w:rsidR="00225D4B" w:rsidRPr="007E5896" w:rsidRDefault="00225D4B" w:rsidP="00C6289B">
            <w:pPr>
              <w:adjustRightInd w:val="0"/>
              <w:snapToGrid w:val="0"/>
              <w:ind w:firstLine="480"/>
              <w:jc w:val="center"/>
            </w:pPr>
          </w:p>
        </w:tc>
        <w:tc>
          <w:tcPr>
            <w:tcW w:w="1828" w:type="dxa"/>
            <w:vAlign w:val="center"/>
          </w:tcPr>
          <w:p w14:paraId="0E209E77" w14:textId="0E373351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  <w:r w:rsidRPr="00E66B31">
              <w:rPr>
                <w:rFonts w:eastAsia="宋体"/>
              </w:rPr>
              <w:t>Compactness</w:t>
            </w:r>
          </w:p>
        </w:tc>
        <w:tc>
          <w:tcPr>
            <w:tcW w:w="6693" w:type="dxa"/>
            <w:vAlign w:val="center"/>
          </w:tcPr>
          <w:p w14:paraId="146C00EB" w14:textId="0AE6D214" w:rsidR="00225D4B" w:rsidRPr="007E5896" w:rsidRDefault="00225D4B" w:rsidP="00225D4B">
            <w:pPr>
              <w:adjustRightInd w:val="0"/>
              <w:ind w:firstLineChars="0" w:firstLine="0"/>
              <w:jc w:val="left"/>
            </w:pPr>
            <w:r w:rsidRPr="007E5896">
              <w:rPr>
                <w:rFonts w:eastAsia="宋体"/>
              </w:rPr>
              <w:t xml:space="preserve">Powdery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QYXJrPC9BdXRob3I+PFllYXI+MjAxMDwvWWVhcj48UmVj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QYXJrPC9BdXRob3I+PFllYXI+MjAxMDwvWWVhcj48UmVj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" w:tooltip="Hoard, 2008 #1339" w:history="1">
              <w:r w:rsidR="00826C64" w:rsidRPr="00826C64">
                <w:rPr>
                  <w:rStyle w:val="Hyperlink"/>
                </w:rPr>
                <w:t>5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6" w:tooltip="Park, 2010 #1291" w:history="1">
              <w:r w:rsidR="00826C64" w:rsidRPr="00826C64">
                <w:rPr>
                  <w:rStyle w:val="Hyperlink"/>
                </w:rPr>
                <w:t>6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8" w:tooltip="Paz, 2019 #1574" w:history="1">
              <w:r w:rsidR="00826C64" w:rsidRPr="00826C64">
                <w:rPr>
                  <w:rStyle w:val="Hyperlink"/>
                </w:rPr>
                <w:t>2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9" w:tooltip="Tomuro, 2023 #2065" w:history="1">
              <w:r w:rsidR="00826C64" w:rsidRPr="00826C64">
                <w:rPr>
                  <w:rStyle w:val="Hyperlink"/>
                </w:rPr>
                <w:t>29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1" w:tooltip="Bravo, 2013 #1787" w:history="1">
              <w:r w:rsidR="00826C64" w:rsidRPr="00826C64">
                <w:rPr>
                  <w:rStyle w:val="Hyperlink"/>
                </w:rPr>
                <w:t>31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Powder-Lacquer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QYXo8L0F1dGhvcj48WWVhcj4yMDE5PC9ZZWFyPjxSZWNO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=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QYXo8L0F1dGhvcj48WWVhcj4yMDE5PC9ZZWFyPjxSZWNO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=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1" w:tooltip="Lance, 2014 #1766" w:history="1">
              <w:r w:rsidR="00826C64" w:rsidRPr="00826C64">
                <w:rPr>
                  <w:rStyle w:val="Hyperlink"/>
                </w:rPr>
                <w:t>21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8" w:tooltip="Paz, 2019 #1574" w:history="1">
              <w:r w:rsidR="00826C64" w:rsidRPr="00826C64">
                <w:rPr>
                  <w:rStyle w:val="Hyperlink"/>
                </w:rPr>
                <w:t>2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2" w:tooltip="Tanaka, 2016 #1357" w:history="1">
              <w:r w:rsidR="00826C64" w:rsidRPr="00826C64">
                <w:rPr>
                  <w:rStyle w:val="Hyperlink"/>
                </w:rPr>
                <w:t>3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3" w:tooltip="Tanaka, 2020 #1347" w:history="1">
              <w:r w:rsidR="00826C64" w:rsidRPr="00826C64">
                <w:rPr>
                  <w:rStyle w:val="Hyperlink"/>
                </w:rPr>
                <w:t>33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</w:t>
            </w:r>
            <w:r w:rsidRPr="007E5896">
              <w:rPr>
                <w:rFonts w:eastAsia="宋体" w:hint="eastAsia"/>
              </w:rPr>
              <w:t>d</w:t>
            </w:r>
            <w:r w:rsidRPr="007E5896">
              <w:rPr>
                <w:rFonts w:eastAsia="宋体"/>
              </w:rPr>
              <w:t xml:space="preserve">ense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zLCAxOS0yMSwgMjksIDMwLCAzMi0zOF08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zLCAxOS0yMSwgMjksIDMwLCAzMi0zOF08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" w:tooltip="Lance, 2018 #1307" w:history="1">
              <w:r w:rsidR="00826C64" w:rsidRPr="00826C64">
                <w:rPr>
                  <w:rStyle w:val="Hyperlink"/>
                </w:rPr>
                <w:t>3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19" w:tooltip="Kuan, 2017 #1351" w:history="1">
              <w:r w:rsidR="00826C64" w:rsidRPr="00826C64">
                <w:rPr>
                  <w:rStyle w:val="Hyperlink"/>
                </w:rPr>
                <w:t>19-21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9" w:tooltip="Tomuro, 2023 #2065" w:history="1">
              <w:r w:rsidR="00826C64" w:rsidRPr="00826C64">
                <w:rPr>
                  <w:rStyle w:val="Hyperlink"/>
                </w:rPr>
                <w:t>29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0" w:tooltip="Tomuro, 2020 #1114" w:history="1">
              <w:r w:rsidR="00826C64" w:rsidRPr="00826C64">
                <w:rPr>
                  <w:rStyle w:val="Hyperlink"/>
                </w:rPr>
                <w:t>3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2" w:tooltip="Tanaka, 2016 #1357" w:history="1">
              <w:r w:rsidR="00826C64" w:rsidRPr="00826C64">
                <w:rPr>
                  <w:rStyle w:val="Hyperlink"/>
                </w:rPr>
                <w:t>32-38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porous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UZW5nPC9BdXRob3I+PFllYXI+MjAwOTwvWWVhcj48UmVj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UZW5nPC9BdXRob3I+PFllYXI+MjAwOTwvWWVhcj48UmVj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" w:tooltip="Lance, 2018 #1307" w:history="1">
              <w:r w:rsidR="00826C64" w:rsidRPr="00826C64">
                <w:rPr>
                  <w:rStyle w:val="Hyperlink"/>
                </w:rPr>
                <w:t>3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7" w:tooltip="Abd-Elhady, 2011 #1290" w:history="1">
              <w:r w:rsidR="00826C64" w:rsidRPr="00826C64">
                <w:rPr>
                  <w:rStyle w:val="Hyperlink"/>
                </w:rPr>
                <w:t>7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8" w:tooltip="Abarham, 2012 #1548" w:history="1">
              <w:r w:rsidR="00826C64" w:rsidRPr="00826C64">
                <w:rPr>
                  <w:rStyle w:val="Hyperlink"/>
                </w:rPr>
                <w:t>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4" w:tooltip="Teng, 2010 #1359" w:history="1">
              <w:r w:rsidR="00826C64" w:rsidRPr="00826C64">
                <w:rPr>
                  <w:rStyle w:val="Hyperlink"/>
                </w:rPr>
                <w:t>34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5" w:tooltip="Malayeri, 2013 #1278" w:history="1">
              <w:r w:rsidR="00826C64" w:rsidRPr="00826C64">
                <w:rPr>
                  <w:rStyle w:val="Hyperlink"/>
                </w:rPr>
                <w:t>35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9" w:tooltip="Teng, 2009 #1346" w:history="1">
              <w:r w:rsidR="00826C64" w:rsidRPr="00826C64">
                <w:rPr>
                  <w:rStyle w:val="Hyperlink"/>
                </w:rPr>
                <w:t>39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0" w:tooltip="Abarham, 2013 #1341" w:history="1">
              <w:r w:rsidR="00826C64" w:rsidRPr="00826C64">
                <w:rPr>
                  <w:rStyle w:val="Hyperlink"/>
                </w:rPr>
                <w:t>40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porosity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QcmFiaGFrYXI8L0F1dGhvcj48WWVhcj4yMDEzPC9ZZWFy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QcmFiaGFrYXI8L0F1dGhvcj48WWVhcj4yMDEzPC9ZZWFy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19" w:tooltip="Kuan, 2017 #1351" w:history="1">
              <w:r w:rsidR="00826C64" w:rsidRPr="00826C64">
                <w:rPr>
                  <w:rStyle w:val="Hyperlink"/>
                </w:rPr>
                <w:t>19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0" w:tooltip="Tomuro, 2020 #1114" w:history="1">
              <w:r w:rsidR="00826C64" w:rsidRPr="00826C64">
                <w:rPr>
                  <w:rStyle w:val="Hyperlink"/>
                </w:rPr>
                <w:t>3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2" w:tooltip="Tanaka, 2016 #1357" w:history="1">
              <w:r w:rsidR="00826C64" w:rsidRPr="00826C64">
                <w:rPr>
                  <w:rStyle w:val="Hyperlink"/>
                </w:rPr>
                <w:t>3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6" w:tooltip="Prabhakar, 2013 #1706" w:history="1">
              <w:r w:rsidR="00826C64" w:rsidRPr="00826C64">
                <w:rPr>
                  <w:rStyle w:val="Hyperlink"/>
                </w:rPr>
                <w:t>36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7" w:tooltip="Prabhakar, 2013 #1323" w:history="1">
              <w:r w:rsidR="00826C64" w:rsidRPr="00826C64">
                <w:rPr>
                  <w:rStyle w:val="Hyperlink"/>
                </w:rPr>
                <w:t>37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cavity structur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Tanaka&lt;/Author&gt;&lt;Year&gt;2020&lt;/Year&gt;&lt;RecNum&gt;1347&lt;/RecNum&gt;&lt;DisplayText&gt;[33]&lt;/DisplayText&gt;&lt;record&gt;&lt;rec-number&gt;1347&lt;/rec-number&gt;&lt;foreign-keys&gt;&lt;key app="EN" db-id="attsw02dqf9dr4eeepwxvw02t0s20fx929td" timestamp="1649604292"&gt;1347&lt;/key&gt;&lt;/foreign-keys&gt;&lt;ref-type name="Journal Article"&gt;17&lt;/ref-type&gt;&lt;contributors&gt;&lt;authors&gt;&lt;author&gt;Tanaka, Kotaro&lt;/author&gt;&lt;author&gt;Sakai, Takumi&lt;/author&gt;&lt;author&gt;Fujino, Takumi&lt;/author&gt;&lt;author&gt;Sakaida, Satoshi&lt;/author&gt;&lt;author&gt;Konno, Mitsuru&lt;/author&gt;&lt;author&gt;Kinoshita, Koichi&lt;/author&gt;&lt;author&gt;Takeda, Yoshinaka&lt;/author&gt;&lt;/authors&gt;&lt;/contributors&gt;&lt;titles&gt;&lt;title&gt;Evaluation of Mechanism for EGR Deposit Formation Based on Spatially- and Time-Resolved Scanning-Electron-Microscope Observation&lt;/title&gt;&lt;secondary-title&gt;SAE International Journal of Advances and Current Practices in Mobility&lt;/secondary-title&gt;&lt;/titles&gt;&lt;periodical&gt;&lt;full-title&gt;SAE International Journal of Advances and Current Practices in Mobility&lt;/full-title&gt;&lt;/periodical&gt;&lt;pages&gt;150-158&lt;/pages&gt;&lt;volume&gt;3&lt;/volume&gt;&lt;number&gt;1&lt;/number&gt;&lt;section&gt;150&lt;/section&gt;&lt;dates&gt;&lt;year&gt;2020&lt;/year&gt;&lt;/dates&gt;&lt;isbn&gt;2641-9645&lt;/isbn&gt;&lt;urls&gt;&lt;related-urls&gt;&lt;url&gt;https://www.sae.org/publications/technical-papers/content/2020-01-2027/&lt;/url&gt;&lt;/related-urls&gt;&lt;/urls&gt;&lt;electronic-resource-num&gt;10.4271</w:instrText>
            </w:r>
            <w:r w:rsidR="00E01D4E">
              <w:rPr>
                <w:rFonts w:eastAsia="宋体" w:hint="eastAsia"/>
              </w:rPr>
              <w:instrText>/2020-01-2027&lt;/electronic-resource-num&gt;&lt;research-notes&gt;&lt;style face="normal" font="default" size="100%"&gt;soot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和</w:instrText>
            </w:r>
            <w:r w:rsidR="00E01D4E">
              <w:rPr>
                <w:rFonts w:eastAsia="宋体" w:hint="eastAsia"/>
              </w:rPr>
              <w:instrText>&lt;/style&gt;&lt;style face="normal" font="default" size="100%"&gt;C20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以上的</w:instrText>
            </w:r>
            <w:r w:rsidR="00E01D4E">
              <w:rPr>
                <w:rFonts w:eastAsia="宋体" w:hint="eastAsia"/>
              </w:rPr>
              <w:instrText>&lt;/style&gt;&lt;style face="normal" font="default" size="100%"&gt;PAH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对积碳的影响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3" w:tooltip="Tanaka, 2020 #1347" w:history="1">
              <w:r w:rsidR="00826C64" w:rsidRPr="00826C64">
                <w:rPr>
                  <w:rStyle w:val="Hyperlink"/>
                </w:rPr>
                <w:t>33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flocculent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Li&lt;/Author&gt;&lt;Year&gt;2022&lt;/Year&gt;&lt;RecNum&gt;1793&lt;/RecNum&gt;&lt;DisplayText&gt;[1]&lt;/DisplayText&gt;&lt;record&gt;&lt;rec-number&gt;1793&lt;/rec-number&gt;&lt;foreign-keys&gt;&lt;key app="EN" db-id="attsw02dqf9dr4eeepwxvw02t0s20fx929td" timestamp="1665756888"&gt;1793&lt;/key&gt;&lt;/foreign-keys&gt;&lt;ref-type name="Journal Article"&gt;17&lt;/ref-type&gt;&lt;contributors&gt;&lt;authors&gt;&lt;author&gt;Li, Jinhui&lt;/author&gt;&lt;author&gt;Zhang, Xun&lt;/author&gt;&lt;author&gt;Wu, Huan&lt;/author&gt;&lt;author&gt;Wu, Xueshun&lt;/author&gt;&lt;author&gt;Han, Zhiqiang&lt;/author&gt;&lt;author&gt;Tian, Wei&lt;/author&gt;&lt;/authors&gt;&lt;/contributors&gt;&lt;titles&gt;&lt;title&gt;Effect of Hydrocarbon Concentration on Particulate Deposition and Microstructure of the Deposit in Exhaust Gas Recirculation Cooler&lt;/title&gt;&lt;secondary-title&gt;International Journal of Automotive Technology&lt;/secondary-title&gt;&lt;/titles&gt;&lt;periodical&gt;&lt;full-title&gt;International Journal of Automotive Technology&lt;/full-title&gt;&lt;/periodical&gt;&lt;pages&gt;775-784&lt;/pages&gt;&lt;volume&gt;23&lt;/volume&gt;&lt;number&gt;3&lt;/number&gt;&lt;section&gt;775&lt;/section&gt;&lt;dates&gt;&lt;year&gt;2022&lt;/year&gt;&lt;/dates&gt;&lt;isbn&gt;1229-9138&amp;#xD;1976-3832&lt;/isbn&gt;&lt;urls&gt;&lt;related-urls&gt;&lt;url&gt;&lt;style face="underline" font="default" size="100%"&gt;https://link.springer.com/article/10.1007/s12239-022-0069-z&lt;/style&gt;&lt;/url&gt;&lt;/related-urls&gt;&lt;/urls&gt;&lt;electronic-resource-num&gt;10.1007/s12239-022-0069-z&lt;/electronic-resource-num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1" w:tooltip="Li, 2022 #1793" w:history="1">
              <w:r w:rsidR="00826C64" w:rsidRPr="00826C64">
                <w:rPr>
                  <w:rStyle w:val="Hyperlink"/>
                </w:rPr>
                <w:t>1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loos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Teng&lt;/Author&gt;&lt;Year&gt;2009&lt;/Year&gt;&lt;RecNum&gt;1346&lt;/RecNum&gt;&lt;DisplayText&gt;[39]&lt;/DisplayText&gt;&lt;record&gt;&lt;rec-number&gt;1346&lt;/rec-number&gt;&lt;foreign-keys&gt;&lt;key app="EN" db-id="attsw02dqf9dr4eeepwxvw02t0s20fx929td" timestamp="1649599824"&gt;1346&lt;/key&gt;&lt;/foreign-keys&gt;&lt;ref-type name="Journal Article"&gt;17&lt;/ref-type&gt;&lt;contributors&gt;&lt;authors&gt;&lt;author&gt;Teng, Ho&lt;/author&gt;&lt;author&gt;Regner, Gerhard&lt;/author&gt;&lt;/authors&gt;&lt;/contributors&gt;&lt;titles&gt;&lt;title&gt;Particulate Fouling in EGR Coolers&lt;/title&gt;&lt;secondary-title&gt;SAE International Journal of Commercial Vehicles&lt;/secondary-title&gt;&lt;/titles&gt;&lt;periodical&gt;&lt;full-title&gt;SAE International Journal of Commercial Vehicles&lt;/full-title&gt;&lt;/periodical&gt;&lt;pages&gt;154-163&lt;/pages&gt;&lt;volume&gt;2&lt;/volume&gt;&lt;number&gt;2&lt;/number&gt;&lt;section&gt;154&lt;/section&gt;&lt;dates&gt;&lt;year&gt;2009&lt;/year&gt;&lt;/dates&gt;&lt;isbn&gt;1946-3928&lt;/isbn&gt;&lt;urls&gt;&lt;/urls&gt;&lt;electronic-resource-num&gt;10.4271/2009-01-2877&lt;/electronic-resource-num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9" w:tooltip="Teng, 2009 #1346" w:history="1">
              <w:r w:rsidR="00826C64" w:rsidRPr="00826C64">
                <w:rPr>
                  <w:rStyle w:val="Hyperlink"/>
                </w:rPr>
                <w:t>39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 w:val="restart"/>
            <w:vAlign w:val="center"/>
          </w:tcPr>
          <w:p w14:paraId="0E6BE801" w14:textId="46DC686E" w:rsidR="00225D4B" w:rsidRPr="00E613A1" w:rsidRDefault="003561BC" w:rsidP="00225D4B">
            <w:pPr>
              <w:adjustRightInd w:val="0"/>
              <w:ind w:firstLineChars="0" w:firstLine="0"/>
              <w:jc w:val="center"/>
              <w:rPr>
                <w:rFonts w:eastAsia="宋体"/>
                <w:highlight w:val="yellow"/>
              </w:rPr>
            </w:pPr>
            <w:r w:rsidRPr="006D18F8">
              <w:rPr>
                <w:rFonts w:eastAsia="宋体"/>
              </w:rPr>
              <w:t xml:space="preserve">Optical microscope, </w:t>
            </w:r>
            <w:r w:rsidRPr="00237291">
              <w:rPr>
                <w:rFonts w:eastAsia="宋体"/>
              </w:rPr>
              <w:t>digital microscopy</w:t>
            </w:r>
            <w:r>
              <w:rPr>
                <w:rFonts w:eastAsia="宋体"/>
              </w:rPr>
              <w:t xml:space="preserve">, </w:t>
            </w:r>
            <w:r w:rsidRPr="00E2393E">
              <w:rPr>
                <w:rFonts w:eastAsia="宋体"/>
              </w:rPr>
              <w:t>surface profiler</w:t>
            </w:r>
            <w:r>
              <w:rPr>
                <w:rFonts w:eastAsia="宋体"/>
              </w:rPr>
              <w:t xml:space="preserve">, </w:t>
            </w:r>
            <w:r w:rsidRPr="006D18F8">
              <w:rPr>
                <w:rFonts w:eastAsia="宋体"/>
              </w:rPr>
              <w:t>scanning electron microscope</w:t>
            </w:r>
          </w:p>
        </w:tc>
      </w:tr>
      <w:tr w:rsidR="00826C64" w:rsidRPr="007E5896" w14:paraId="660E1D59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6B656E68" w14:textId="77777777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</w:p>
        </w:tc>
        <w:tc>
          <w:tcPr>
            <w:tcW w:w="2131" w:type="dxa"/>
            <w:vMerge/>
            <w:vAlign w:val="center"/>
          </w:tcPr>
          <w:p w14:paraId="2D497223" w14:textId="77777777" w:rsidR="00225D4B" w:rsidRPr="007E5896" w:rsidRDefault="00225D4B" w:rsidP="00C6289B">
            <w:pPr>
              <w:adjustRightInd w:val="0"/>
              <w:snapToGri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75AC60FC" w14:textId="5FCE6C3C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  <w:r w:rsidRPr="007E5896">
              <w:rPr>
                <w:rFonts w:eastAsia="宋体"/>
              </w:rPr>
              <w:t>Roughness</w:t>
            </w:r>
          </w:p>
        </w:tc>
        <w:tc>
          <w:tcPr>
            <w:tcW w:w="6693" w:type="dxa"/>
            <w:vAlign w:val="center"/>
          </w:tcPr>
          <w:p w14:paraId="71118D31" w14:textId="40449E0B" w:rsidR="00225D4B" w:rsidRPr="007E5896" w:rsidRDefault="00225D4B" w:rsidP="00225D4B">
            <w:pPr>
              <w:adjustRightInd w:val="0"/>
              <w:ind w:firstLineChars="0" w:firstLine="0"/>
              <w:jc w:val="left"/>
            </w:pPr>
            <w:r w:rsidRPr="007E5896">
              <w:rPr>
                <w:rFonts w:eastAsia="宋体"/>
              </w:rPr>
              <w:t>Rough</w:t>
            </w:r>
            <w:r w:rsidRPr="007E5896">
              <w:rPr>
                <w:rFonts w:eastAsia="宋体" w:hint="eastAsia"/>
              </w:rPr>
              <w:t xml:space="preserve">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M8L1llYXI+PFJl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M8L1llYXI+PFJl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14" w:tooltip="Hooman, 2016 #1297" w:history="1">
              <w:r w:rsidR="00826C64" w:rsidRPr="00826C64">
                <w:rPr>
                  <w:rStyle w:val="Hyperlink"/>
                </w:rPr>
                <w:t>14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6" w:tooltip="Prabhakar, 2013 #1706" w:history="1">
              <w:r w:rsidR="00826C64" w:rsidRPr="00826C64">
                <w:rPr>
                  <w:rStyle w:val="Hyperlink"/>
                </w:rPr>
                <w:t>36-3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1" w:tooltip="Storey, 2013 #1285" w:history="1">
              <w:r w:rsidR="00826C64" w:rsidRPr="00826C64">
                <w:rPr>
                  <w:rStyle w:val="Hyperlink"/>
                </w:rPr>
                <w:t>41-44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</w:t>
            </w:r>
            <w:r w:rsidRPr="007E5896">
              <w:rPr>
                <w:rFonts w:eastAsia="宋体" w:hint="eastAsia"/>
              </w:rPr>
              <w:t>s</w:t>
            </w:r>
            <w:r w:rsidRPr="007E5896">
              <w:rPr>
                <w:rFonts w:eastAsia="宋体"/>
              </w:rPr>
              <w:t xml:space="preserve">mooth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Ww7ZsazwvQXV0aG9yPjxZZWFyPjIwMTI8L1llYXI+PFJl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Ww7ZsazwvQXV0aG9yPjxZZWFyPjIwMTI8L1llYXI+PFJl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14" w:tooltip="Hooman, 2016 #1297" w:history="1">
              <w:r w:rsidR="00826C64" w:rsidRPr="00826C64">
                <w:rPr>
                  <w:rStyle w:val="Hyperlink"/>
                </w:rPr>
                <w:t>14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8" w:tooltip="Paz, 2019 #1574" w:history="1">
              <w:r w:rsidR="00826C64" w:rsidRPr="00826C64">
                <w:rPr>
                  <w:rStyle w:val="Hyperlink"/>
                </w:rPr>
                <w:t>2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7" w:tooltip="Prabhakar, 2013 #1323" w:history="1">
              <w:r w:rsidR="00826C64" w:rsidRPr="00826C64">
                <w:rPr>
                  <w:rStyle w:val="Hyperlink"/>
                </w:rPr>
                <w:t>37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8" w:tooltip="Yoo, 2016 #1546" w:history="1">
              <w:r w:rsidR="00826C64" w:rsidRPr="00826C64">
                <w:rPr>
                  <w:rStyle w:val="Hyperlink"/>
                </w:rPr>
                <w:t>3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2" w:tooltip="Li, 2014 #2009" w:history="1">
              <w:r w:rsidR="00826C64" w:rsidRPr="00826C64">
                <w:rPr>
                  <w:rStyle w:val="Hyperlink"/>
                </w:rPr>
                <w:t>4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4" w:tooltip="Paz, 2021 #1310" w:history="1">
              <w:r w:rsidR="00826C64" w:rsidRPr="00826C64">
                <w:rPr>
                  <w:rStyle w:val="Hyperlink"/>
                </w:rPr>
                <w:t>44-47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  <w:t>；</w:t>
            </w:r>
            <w:r w:rsidRPr="007E5896">
              <w:rPr>
                <w:rFonts w:eastAsia="宋体"/>
              </w:rPr>
              <w:t xml:space="preserve">dune-lik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Han&lt;/Author&gt;&lt;Year&gt;2015&lt;/Year&gt;&lt;RecNum&gt;1557&lt;/RecNum&gt;&lt;DisplayText&gt;[48]&lt;/DisplayText&gt;&lt;record&gt;&lt;rec-number&gt;1557&lt;/rec-number&gt;&lt;foreign-keys&gt;&lt;key app="EN" db-id="attsw02dqf9dr4eeepwxvw02t0s20fx929td" timestamp="1656855696"&gt;1557&lt;/key&gt;&lt;/foreign-keys&gt;&lt;ref-type name="Conference Proceedings"&gt;10&lt;/ref-type&gt;&lt;contributors&gt;&lt;authors&gt;&lt;author&gt;Han, T.&lt;/author&gt;&lt;author&gt;Booth, A. C.&lt;/author&gt;&lt;author&gt;Song, S.&lt;/author&gt;&lt;author&gt;Styles, D. J.&lt;/author&gt;&lt;author&gt;Hoard, J. W.&lt;/author&gt;&lt;/authors&gt;&lt;/contributors&gt;&lt;titles&gt;&lt;title&gt;Review and a conceptual model of exhaust gas recirculation cooler fouling deposition and removal mechanism&lt;/title&gt;&lt;secondary-title&gt;Proceedings of International Conference on Heat Exchanger Fouling and Cleaning - 2015&lt;/secondary-title&gt;&lt;/titles&gt;&lt;dates&gt;&lt;year&gt;2015&lt;/year&gt;&lt;/dates&gt;&lt;publisher&gt;Heat Exchanger Fouling and Cleaning&lt;/publisher&gt;&lt;urls&gt;&lt;related-urls&gt;&lt;url&gt;&lt;style face="underline" font="default" size="100%"&gt;https://heatexchanger-fouling.com/wp-content/uploads/2021/09/20_Han_F.pdf&lt;/style&gt;</w:instrText>
            </w:r>
            <w:r w:rsidR="00E01D4E">
              <w:rPr>
                <w:rFonts w:eastAsia="宋体" w:hint="eastAsia"/>
              </w:rPr>
              <w:instrText>&lt;/url&gt;&lt;/related-urls&gt;&lt;/urls&gt;&lt;research-notes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沉积和去除平衡的综述，包含冷凝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48" w:tooltip="Han, 2015 #1557" w:history="1">
              <w:r w:rsidR="00826C64" w:rsidRPr="00826C64">
                <w:rPr>
                  <w:rStyle w:val="Hyperlink"/>
                </w:rPr>
                <w:t>48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</w:t>
            </w:r>
            <w:r w:rsidRPr="007E5896">
              <w:rPr>
                <w:rFonts w:eastAsia="宋体" w:hint="eastAsia"/>
              </w:rPr>
              <w:t>a</w:t>
            </w:r>
            <w:r w:rsidRPr="007E5896">
              <w:rPr>
                <w:rFonts w:eastAsia="宋体"/>
              </w:rPr>
              <w:t xml:space="preserve">rea ratio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Salvi&lt;/Author&gt;&lt;Year&gt;2016&lt;/Year&gt;&lt;RecNum&gt;1567&lt;/RecNum&gt;&lt;DisplayText&gt;[47]&lt;/DisplayText&gt;&lt;record&gt;&lt;rec-number&gt;1567&lt;/rec-number&gt;&lt;foreign-keys&gt;&lt;key app="EN" db-id="attsw02dqf9dr4eeepwxvw02t0s20fx929td" timestamp="1656997064"&gt;1567&lt;/key&gt;&lt;/foreign-keys&gt;&lt;ref-type name="Journal Article"&gt;17&lt;/ref-type&gt;&lt;contributors&gt;&lt;authors&gt;&lt;author&gt;Salvi, Ashwin A.&lt;/author&gt;&lt;author&gt;Hoard, John&lt;/author&gt;&lt;author&gt;Styles, Dan&lt;/author&gt;&lt;author&gt;Assanis, Dennis&lt;/author&gt;&lt;/authors&gt;&lt;/contributors&gt;&lt;titles&gt;&lt;title&gt;In Situ Thermophysical Properties of an Evolving Carbon Nanoparticle Based Deposit Layer Utilizing a Novel Infrared and Optical Methodology&lt;/title&gt;&lt;secondary-title&gt;Journal of Energy Resources Technology&lt;/secondary-title&gt;&lt;/titles&gt;&lt;periodical&gt;&lt;full-title&gt;Journal of Energy Resources Technology&lt;/full-title&gt;&lt;/periodical&gt;&lt;pages&gt;052207.1-052207.7&lt;/pages&gt;&lt;volume&gt;138&lt;/volume&gt;&lt;number&gt;5&lt;/number&gt;&lt;dates&gt;&lt;year&gt;2016&lt;/year&gt;&lt;/dates&gt;&lt;isbn&gt;0195-0738&amp;#xD;1528-8994&lt;/isbn&gt;&lt;urls&gt;&lt;related-urls&gt;&lt;url&gt;&lt;style face="underline" font="d</w:instrText>
            </w:r>
            <w:r w:rsidR="00E01D4E">
              <w:rPr>
                <w:rFonts w:eastAsia="宋体" w:hint="eastAsia"/>
              </w:rPr>
              <w:instrText>efault" size="100%"&gt;https://doi.org/10.1115/1.4032942&lt;/style&gt;&lt;/url&gt;&lt;/related-urls&gt;&lt;/urls&gt;&lt;electronic-resource-num&gt;10.1115/1.4032942&lt;/electronic-resource-num&gt;&lt;research-notes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积碳上下底面温差和导热率测试</w:instrText>
            </w:r>
            <w:r w:rsidR="00E01D4E">
              <w:rPr>
                <w:rFonts w:eastAsia="宋体" w:hint="eastAsia"/>
              </w:rPr>
              <w:instrText>&lt;/styl</w:instrText>
            </w:r>
            <w:r w:rsidR="00E01D4E">
              <w:rPr>
                <w:rFonts w:eastAsia="宋体"/>
              </w:rPr>
              <w:instrText>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47" w:tooltip="Salvi, 2016 #1567" w:history="1">
              <w:r w:rsidR="00826C64" w:rsidRPr="00826C64">
                <w:rPr>
                  <w:rStyle w:val="Hyperlink"/>
                </w:rPr>
                <w:t>47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49629580" w14:textId="77777777" w:rsidR="00225D4B" w:rsidRPr="00E613A1" w:rsidRDefault="00225D4B" w:rsidP="00225D4B">
            <w:pPr>
              <w:adjustRightInd w:val="0"/>
              <w:ind w:firstLineChars="0" w:firstLine="0"/>
              <w:jc w:val="center"/>
              <w:rPr>
                <w:rFonts w:eastAsia="宋体"/>
                <w:highlight w:val="yellow"/>
              </w:rPr>
            </w:pPr>
          </w:p>
        </w:tc>
      </w:tr>
      <w:tr w:rsidR="00826C64" w:rsidRPr="007E5896" w14:paraId="060988FA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4688D4F8" w14:textId="77777777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</w:p>
        </w:tc>
        <w:tc>
          <w:tcPr>
            <w:tcW w:w="2131" w:type="dxa"/>
            <w:vMerge/>
            <w:vAlign w:val="center"/>
          </w:tcPr>
          <w:p w14:paraId="0A5F0EAE" w14:textId="77777777" w:rsidR="00225D4B" w:rsidRPr="007E5896" w:rsidRDefault="00225D4B" w:rsidP="00C6289B">
            <w:pPr>
              <w:adjustRightInd w:val="0"/>
              <w:snapToGri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7BC2E1DA" w14:textId="0E13ACA2" w:rsidR="00225D4B" w:rsidRPr="007E5896" w:rsidRDefault="00225D4B" w:rsidP="00225D4B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>
              <w:rPr>
                <w:rFonts w:eastAsia="宋体" w:hint="eastAsia"/>
              </w:rPr>
              <w:t>Fragmentation</w:t>
            </w:r>
          </w:p>
        </w:tc>
        <w:tc>
          <w:tcPr>
            <w:tcW w:w="6693" w:type="dxa"/>
            <w:vAlign w:val="center"/>
          </w:tcPr>
          <w:p w14:paraId="7E5F74AF" w14:textId="6F8C1972" w:rsidR="00225D4B" w:rsidRPr="007E5896" w:rsidRDefault="00225D4B" w:rsidP="00225D4B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Crack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zLCA4LCAyMCwgMjIsIDI4LCA0OSwgNTBd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zLCA4LCAyMCwgMjIsIDI4LCA0OSwgNTBd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" w:tooltip="Lance, 2018 #1307" w:history="1">
              <w:r w:rsidR="00826C64" w:rsidRPr="00826C64">
                <w:rPr>
                  <w:rStyle w:val="Hyperlink"/>
                </w:rPr>
                <w:t>3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8" w:tooltip="Abarham, 2012 #1548" w:history="1">
              <w:r w:rsidR="00826C64" w:rsidRPr="00826C64">
                <w:rPr>
                  <w:rStyle w:val="Hyperlink"/>
                </w:rPr>
                <w:t>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8" w:tooltip="Paz, 2019 #1574" w:history="1">
              <w:r w:rsidR="00826C64" w:rsidRPr="00826C64">
                <w:rPr>
                  <w:rStyle w:val="Hyperlink"/>
                </w:rPr>
                <w:t>2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9" w:tooltip="Warey, 2013 #1293" w:history="1">
              <w:r w:rsidR="00826C64" w:rsidRPr="00826C64">
                <w:rPr>
                  <w:rStyle w:val="Hyperlink"/>
                </w:rPr>
                <w:t>49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0" w:tooltip="Razmavar, 2019 #1306" w:history="1">
              <w:r w:rsidR="00826C64" w:rsidRPr="00826C64">
                <w:rPr>
                  <w:rStyle w:val="Hyperlink"/>
                </w:rPr>
                <w:t>50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groove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yMCwgNDRdPC9EaXNwbGF5VGV4dD48cmVj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yMCwgNDRdPC9EaXNwbGF5VGV4dD48cmVj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4" w:tooltip="Paz, 2021 #1310" w:history="1">
              <w:r w:rsidR="00826C64" w:rsidRPr="00826C64">
                <w:rPr>
                  <w:rStyle w:val="Hyperlink"/>
                </w:rPr>
                <w:t>44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notch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yMCwgMjIsIDQ0LCA1MV08L0Rpc3BsYXlU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yMCwgMjIsIDQ0LCA1MV08L0Rpc3BsYXlU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4" w:tooltip="Paz, 2021 #1310" w:history="1">
              <w:r w:rsidR="00826C64" w:rsidRPr="00826C64">
                <w:rPr>
                  <w:rStyle w:val="Hyperlink"/>
                </w:rPr>
                <w:t>44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1" w:tooltip="Al-Janabi, 2017 #1305" w:history="1">
              <w:r w:rsidR="00826C64" w:rsidRPr="00826C64">
                <w:rPr>
                  <w:rStyle w:val="Hyperlink"/>
                </w:rPr>
                <w:t>51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crusher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Razmavar&lt;/Author&gt;&lt;Year&gt;2019&lt;/Year&gt;&lt;RecNum&gt;1306&lt;/RecNum&gt;&lt;DisplayText&gt;[50]&lt;/DisplayText&gt;&lt;record&gt;&lt;rec-number&gt;1306&lt;/rec-number&gt;&lt;foreign-keys&gt;&lt;key app="EN" db-id="attsw02dqf9dr4eeepwxvw02t0s20fx929td" timestamp="1649486517"&gt;1306&lt;/key&gt;&lt;/foreign-keys&gt;&lt;ref-type name="Journal Article"&gt;17&lt;/ref-type&gt;&lt;contributors&gt;&lt;authors&gt;&lt;author&gt;Razmavar, AliReza&lt;/author&gt;&lt;author&gt;Malayeri, M. Reza&lt;/author&gt;&lt;/authors&gt;&lt;/contributors&gt;&lt;titles&gt;&lt;title&gt;Thermal performance of a rectangular exhaust gas recirculation cooler subject to hydrocarbon and water vapor condensation&lt;/title&gt;&lt;secondary-title&gt;International Journal of Thermal Sciences&lt;/secondary-title&gt;&lt;/titles&gt;&lt;periodical&gt;&lt;full-title&gt;International Journal of Thermal Sciences&lt;/full-title&gt;&lt;/periodical&gt;&lt;pages&gt;1-13&lt;/pages&gt;&lt;volume&gt;143&lt;/volume&gt;&lt;section&gt;1&lt;/section&gt;&lt;dates&gt;&lt;year&gt;2019&lt;/year&gt;&lt;/dates&gt;&lt;isbn&gt;12900729&lt;/isbn&gt;&lt;urls&gt;&lt;related-urls&gt;&lt;url&gt;https://www.sciencedirect.com/science/article/pii/S1290072919301917?via%3Dihub&lt;/url&gt;&lt;/related-urls&gt;&lt;/urls&gt;&lt;electronic-r</w:instrText>
            </w:r>
            <w:r w:rsidR="00E01D4E">
              <w:rPr>
                <w:rFonts w:eastAsia="宋体" w:hint="eastAsia"/>
              </w:rPr>
              <w:instrText>esource-num&gt;10.1016/j.ijthermalsci.2019.05.006&lt;/electronic-resource-num&gt;&lt;research-notes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二十烷和水的冷凝对积碳热性能的影响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0" w:tooltip="Razmavar, 2019 #1306" w:history="1">
              <w:r w:rsidR="00826C64" w:rsidRPr="00826C64">
                <w:rPr>
                  <w:rStyle w:val="Hyperlink"/>
                </w:rPr>
                <w:t>50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scratches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Al-Janabi&lt;/Author&gt;&lt;Year&gt;2017&lt;/Year&gt;&lt;RecNum&gt;1305&lt;/RecNum&gt;&lt;DisplayText&gt;[51]&lt;/DisplayText&gt;&lt;record&gt;&lt;rec-number&gt;1305&lt;/rec-number&gt;&lt;foreign-keys&gt;&lt;key app="EN" db-id="attsw02dqf9dr4eeepwxvw02t0s20fx929td" timestamp="1649486481"&gt;1305&lt;/key&gt;&lt;/foreign-keys&gt;&lt;ref-type name="Journal Article"&gt;17&lt;/ref-type&gt;&lt;contributors&gt;&lt;authors&gt;&lt;author&gt;Al-Janabi, A.&lt;/author&gt;&lt;author&gt;Malayeri, M. R.&lt;/author&gt;&lt;/authors&gt;&lt;/contributors&gt;&lt;titles&gt;&lt;title&gt;Turbulence induced structures in Exhaust Gas Recirculation coolers to enhance thermal performance&lt;/title&gt;&lt;secondary-title&gt;International Journal of Thermal Sciences&lt;/secondary-title&gt;&lt;/titles&gt;&lt;periodical&gt;&lt;full-title&gt;International Journal of Thermal Sciences&lt;/full-title&gt;&lt;/periodical&gt;&lt;pages&gt;118-128&lt;/pages&gt;&lt;volume&gt;112&lt;/volume&gt;&lt;section&gt;118&lt;/section&gt;&lt;dates&gt;&lt;year&gt;2017&lt;/year&gt;&lt;/dates&gt;&lt;isbn&gt;12900729&lt;/isbn&gt;&lt;urls&gt;&lt;related-urls&gt;&lt;url&gt;https://linkinghub.elsevier.com/retrieve/pii/S1290072916301922&lt;/url&gt;&lt;/related-urls&gt;&lt;/urls&gt;&lt;electronic-resource-num&gt;10.1016/j.ijthermalsci.2016.10.005&lt;/electronic-resource-num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1" w:tooltip="Al-Janabi, 2017 #1305" w:history="1">
              <w:r w:rsidR="00826C64" w:rsidRPr="00826C64">
                <w:rPr>
                  <w:rStyle w:val="Hyperlink"/>
                </w:rPr>
                <w:t>51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speckles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Abarham&lt;/Author&gt;&lt;Year&gt;2013&lt;/Year&gt;&lt;RecNum&gt;1341&lt;/RecNum&gt;&lt;DisplayText&gt;[40]&lt;/DisplayText&gt;&lt;record&gt;&lt;rec-number&gt;1341&lt;/rec-number&gt;&lt;foreign-keys&gt;&lt;key app="EN" db-id="attsw02dqf9dr4eeepwxvw02t0s20fx929td" timestamp="1649598055"&gt;1341&lt;/key&gt;&lt;/foreign-keys&gt;&lt;ref-type name="Journal Article"&gt;17&lt;/ref-type&gt;&lt;contributors&gt;&lt;authors&gt;&lt;author&gt;Abarham, Mehdi&lt;/author&gt;&lt;author&gt;Chafekar, Tejas&lt;/author&gt;&lt;author&gt;Hoard, John W.&lt;/author&gt;&lt;author&gt;Salvi, Ashwin&lt;/author&gt;&lt;author&gt;Styles, Dan J.&lt;/author&gt;&lt;author&gt;Scott Sluder, C.&lt;/author&gt;&lt;author&gt;Assanis, Dennis&lt;/author&gt;&lt;/authors&gt;&lt;/contributors&gt;&lt;titles&gt;&lt;title&gt;In-situ visualization of exhaust soot particle deposition and removal in channel flows&lt;/title&gt;&lt;secondary-title&gt;Chemical Engineering Science&lt;/secondary-title&gt;&lt;/titles&gt;&lt;periodical&gt;&lt;full-title&gt;Chemical Engineering Science&lt;/full-title&gt;&lt;/periodical&gt;&lt;pages&gt;359-370&lt;/pages&gt;&lt;volume&gt;87&lt;/volume&gt;&lt;section&gt;359&lt;/section&gt;&lt;dates&gt;&lt;year&gt;2013&lt;/year&gt;&lt;/dates&gt;&lt;isbn&gt;00092509&lt;/isbn&gt;&lt;urls&gt;&lt;related-urls&gt;&lt;url&gt;https://linkinghub.elsevi</w:instrText>
            </w:r>
            <w:r w:rsidR="00E01D4E">
              <w:rPr>
                <w:rFonts w:eastAsia="宋体" w:hint="eastAsia"/>
              </w:rPr>
              <w:instrText>er.com/retrieve/pii/S0009250912005921&lt;/url&gt;&lt;/related-urls&gt;&lt;/urls&gt;&lt;electronic-resource-num&gt;10.1016/j.ces.2012.09.025&lt;/electronic-resource-num&gt;&lt;research-notes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水，</w:instrText>
            </w:r>
            <w:r w:rsidR="00E01D4E">
              <w:rPr>
                <w:rFonts w:eastAsia="宋体" w:hint="eastAsia"/>
              </w:rPr>
              <w:instrText>&lt;/style&gt;&lt;style face="normal" font="Arial" size="100%"&gt;C22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，硫酸，硝酸的冷凝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40" w:tooltip="Abarham, 2013 #1341" w:history="1">
              <w:r w:rsidR="00826C64" w:rsidRPr="00826C64">
                <w:rPr>
                  <w:rStyle w:val="Hyperlink"/>
                </w:rPr>
                <w:t>40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corrode</w:t>
            </w:r>
            <w:r w:rsidRPr="007E5896">
              <w:rPr>
                <w:rFonts w:eastAsia="宋体" w:hint="eastAsia"/>
              </w:rPr>
              <w:t xml:space="preserve">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yMCwgNDgsIDUwXTwvRGlzcGxheVRleHQ+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yMCwgNDgsIDUwXTwvRGlzcGxheVRleHQ+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8" w:tooltip="Han, 2015 #1557" w:history="1">
              <w:r w:rsidR="00826C64" w:rsidRPr="00826C64">
                <w:rPr>
                  <w:rStyle w:val="Hyperlink"/>
                </w:rPr>
                <w:t>4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0" w:tooltip="Razmavar, 2019 #1306" w:history="1">
              <w:r w:rsidR="00826C64" w:rsidRPr="00826C64">
                <w:rPr>
                  <w:rStyle w:val="Hyperlink"/>
                </w:rPr>
                <w:t>50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2F0C4D98" w14:textId="77777777" w:rsidR="00225D4B" w:rsidRPr="00E613A1" w:rsidRDefault="00225D4B" w:rsidP="00225D4B">
            <w:pPr>
              <w:adjustRightInd w:val="0"/>
              <w:ind w:firstLineChars="0" w:firstLine="0"/>
              <w:jc w:val="center"/>
              <w:rPr>
                <w:rFonts w:eastAsia="宋体"/>
                <w:highlight w:val="yellow"/>
              </w:rPr>
            </w:pPr>
          </w:p>
        </w:tc>
      </w:tr>
      <w:tr w:rsidR="00826C64" w:rsidRPr="007E5896" w14:paraId="6F3F207E" w14:textId="77777777" w:rsidTr="00C6289B">
        <w:trPr>
          <w:jc w:val="center"/>
        </w:trPr>
        <w:tc>
          <w:tcPr>
            <w:tcW w:w="1447" w:type="dxa"/>
            <w:vMerge w:val="restart"/>
            <w:vAlign w:val="center"/>
          </w:tcPr>
          <w:p w14:paraId="36D8A09C" w14:textId="5F6D7ED2" w:rsidR="00225D4B" w:rsidRPr="007E5896" w:rsidRDefault="00225D4B" w:rsidP="00225D4B">
            <w:pPr>
              <w:adjustRightInd w:val="0"/>
              <w:ind w:firstLineChars="0" w:firstLine="0"/>
              <w:jc w:val="center"/>
            </w:pPr>
            <w:r w:rsidRPr="007E5896">
              <w:rPr>
                <w:rFonts w:cs="Calibri"/>
              </w:rPr>
              <w:t>Mesoscopic</w:t>
            </w:r>
          </w:p>
        </w:tc>
        <w:tc>
          <w:tcPr>
            <w:tcW w:w="2131" w:type="dxa"/>
            <w:vMerge w:val="restart"/>
            <w:vAlign w:val="center"/>
          </w:tcPr>
          <w:p w14:paraId="2F964695" w14:textId="7679A977" w:rsidR="00225D4B" w:rsidRPr="007E5896" w:rsidRDefault="00225D4B" w:rsidP="00C6289B">
            <w:pPr>
              <w:adjustRightInd w:val="0"/>
              <w:snapToGrid w:val="0"/>
              <w:ind w:firstLineChars="0" w:firstLine="0"/>
              <w:jc w:val="center"/>
            </w:pPr>
            <w:r w:rsidRPr="007E5896">
              <w:t>Fouling layering</w:t>
            </w:r>
          </w:p>
        </w:tc>
        <w:tc>
          <w:tcPr>
            <w:tcW w:w="1828" w:type="dxa"/>
            <w:shd w:val="clear" w:color="auto" w:fill="auto"/>
            <w:vAlign w:val="center"/>
          </w:tcPr>
          <w:p w14:paraId="331E87AA" w14:textId="1011B276" w:rsidR="00225D4B" w:rsidRPr="007E5896" w:rsidRDefault="00E61341" w:rsidP="00225D4B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>
              <w:rPr>
                <w:rFonts w:hint="eastAsia"/>
              </w:rPr>
              <w:t>Size</w:t>
            </w:r>
          </w:p>
        </w:tc>
        <w:tc>
          <w:tcPr>
            <w:tcW w:w="6693" w:type="dxa"/>
            <w:shd w:val="clear" w:color="auto" w:fill="auto"/>
            <w:vAlign w:val="center"/>
          </w:tcPr>
          <w:p w14:paraId="35474DD0" w14:textId="37F2621B" w:rsidR="00225D4B" w:rsidRPr="007E5896" w:rsidRDefault="003704D2" w:rsidP="00225D4B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>
              <w:rPr>
                <w:rFonts w:hint="eastAsia"/>
              </w:rPr>
              <w:t>Thickness:</w:t>
            </w:r>
            <w:r w:rsidR="00EE1383">
              <w:rPr>
                <w:rFonts w:hint="eastAsia"/>
              </w:rPr>
              <w:t xml:space="preserve"> </w:t>
            </w:r>
            <w:r w:rsidR="001C6758">
              <w:rPr>
                <w:rFonts w:hint="eastAsia"/>
              </w:rPr>
              <w:t xml:space="preserve">0 </w:t>
            </w:r>
            <w:r w:rsidR="001C6758">
              <w:t>–</w:t>
            </w:r>
            <w:r w:rsidR="001C6758">
              <w:rPr>
                <w:rFonts w:hint="eastAsia"/>
              </w:rPr>
              <w:t xml:space="preserve"> 10</w:t>
            </w:r>
            <w:r w:rsidR="00C5676C">
              <w:rPr>
                <w:rFonts w:hint="eastAsia"/>
              </w:rPr>
              <w:t xml:space="preserve"> </w:t>
            </w:r>
            <w:r w:rsidR="001C6758">
              <w:rPr>
                <w:rFonts w:hint="eastAsia"/>
              </w:rPr>
              <w:t>um</w:t>
            </w:r>
            <w:r w:rsidR="00E148D2">
              <w:rPr>
                <w:rFonts w:hint="eastAsia"/>
              </w:rPr>
              <w:t xml:space="preserve"> for </w:t>
            </w:r>
            <w:r w:rsidR="00C5676C">
              <w:rPr>
                <w:rFonts w:hint="eastAsia"/>
              </w:rPr>
              <w:t xml:space="preserve">hard layer, </w:t>
            </w:r>
            <w:r w:rsidR="00491244">
              <w:rPr>
                <w:rFonts w:hint="eastAsia"/>
              </w:rPr>
              <w:t xml:space="preserve">0-1.5 mm for </w:t>
            </w:r>
            <w:r w:rsidR="001C6758" w:rsidRPr="001C6758">
              <w:t>powdery</w:t>
            </w:r>
            <w:r w:rsidR="00491244">
              <w:rPr>
                <w:rFonts w:hint="eastAsia"/>
              </w:rPr>
              <w:t xml:space="preserve"> layer </w:t>
            </w:r>
            <w:r w:rsidR="00491244">
              <w:fldChar w:fldCharType="begin"/>
            </w:r>
            <w:r w:rsidR="00E01D4E">
              <w:instrText xml:space="preserve"> ADDIN EN.CITE &lt;EndNote&gt;&lt;Cite&gt;&lt;Author&gt;Tanaka&lt;/Author&gt;&lt;Year&gt;2020&lt;/Year&gt;&lt;RecNum&gt;1347&lt;/RecNum&gt;&lt;DisplayText&gt;[33]&lt;/DisplayText&gt;&lt;record&gt;&lt;rec-number&gt;1347&lt;/rec-number&gt;&lt;foreign-keys&gt;&lt;key app="EN" db-id="attsw02dqf9dr4eeepwxvw02t0s20fx929td" timestamp="1649604292"&gt;1347&lt;/key&gt;&lt;/foreign-keys&gt;&lt;ref-type name="Journal Article"&gt;17&lt;/ref-type&gt;&lt;contributors&gt;&lt;authors&gt;&lt;author&gt;Tanaka, Kotaro&lt;/author&gt;&lt;author&gt;Sakai, Takumi&lt;/author&gt;&lt;author&gt;Fujino, Takumi&lt;/author&gt;&lt;author&gt;Sakaida, Satoshi&lt;/author&gt;&lt;author&gt;Konno, Mitsuru&lt;/author&gt;&lt;author&gt;Kinoshita, Koichi&lt;/author&gt;&lt;author&gt;Takeda, Yoshinaka&lt;/author&gt;&lt;/authors&gt;&lt;/contributors&gt;&lt;titles&gt;&lt;title&gt;Evaluation of Mechanism for EGR Deposit Formation Based on Spatially- and Time-Resolved Scanning-Electron-Microscope Observation&lt;/title&gt;&lt;secondary-title&gt;SAE International Journal of Advances and Current Practices in Mobility&lt;/secondary-title&gt;&lt;/titles&gt;&lt;periodical&gt;&lt;full-title&gt;SAE International Journal of Advances and Current Practices in Mobility&lt;/full-title&gt;&lt;/periodical&gt;&lt;pages&gt;150-158&lt;/pages&gt;&lt;volume&gt;3&lt;/volume&gt;&lt;number&gt;1&lt;/number&gt;&lt;section&gt;150&lt;/section&gt;&lt;dates&gt;&lt;year&gt;2020&lt;/year&gt;&lt;/dates&gt;&lt;isbn&gt;2641-9645&lt;/isbn&gt;&lt;urls&gt;&lt;related-urls&gt;&lt;url&gt;https://www.sae.org/publications/technical-papers/content/2020-01-2027/&lt;/url&gt;&lt;/related-urls&gt;&lt;/urls&gt;&lt;electronic-resource-num&gt;10.4271</w:instrText>
            </w:r>
            <w:r w:rsidR="00E01D4E">
              <w:rPr>
                <w:rFonts w:hint="eastAsia"/>
              </w:rPr>
              <w:instrText>/2020-01-2027&lt;/electronic-resource-num&gt;&lt;research-notes&gt;&lt;style face="normal" font="default" size="100%"&gt;soot&lt;/style&gt;&lt;style face="normal" font="default" charset="134" size="100%"&gt;</w:instrText>
            </w:r>
            <w:r w:rsidR="00E01D4E">
              <w:rPr>
                <w:rFonts w:hint="eastAsia"/>
              </w:rPr>
              <w:instrText>和</w:instrText>
            </w:r>
            <w:r w:rsidR="00E01D4E">
              <w:rPr>
                <w:rFonts w:hint="eastAsia"/>
              </w:rPr>
              <w:instrText>&lt;/style&gt;&lt;style face="normal" font="default" size="100%"&gt;C20&lt;/style&gt;&lt;style face="normal" font="default" charset="134" size="100%"&gt;</w:instrText>
            </w:r>
            <w:r w:rsidR="00E01D4E">
              <w:rPr>
                <w:rFonts w:hint="eastAsia"/>
              </w:rPr>
              <w:instrText>以上的</w:instrText>
            </w:r>
            <w:r w:rsidR="00E01D4E">
              <w:rPr>
                <w:rFonts w:hint="eastAsia"/>
              </w:rPr>
              <w:instrText>&lt;/style&gt;&lt;style face="normal" font="default" size="100%"&gt;PAH&lt;/style&gt;&lt;style face="normal" font="default" charset="134" size="100%"&gt;</w:instrText>
            </w:r>
            <w:r w:rsidR="00E01D4E">
              <w:rPr>
                <w:rFonts w:hint="eastAsia"/>
              </w:rPr>
              <w:instrText>对积碳的影响</w:instrText>
            </w:r>
            <w:r w:rsidR="00E01D4E">
              <w:rPr>
                <w:rFonts w:hint="eastAsia"/>
              </w:rPr>
              <w:instrText>&lt;/style&gt;&lt;/research-notes&gt;&lt;/record&gt;&lt;/Cite&gt;&lt;/EndNote&gt;</w:instrText>
            </w:r>
            <w:r w:rsidR="00491244">
              <w:fldChar w:fldCharType="separate"/>
            </w:r>
            <w:r w:rsidR="00E01D4E">
              <w:rPr>
                <w:noProof/>
              </w:rPr>
              <w:t>[</w:t>
            </w:r>
            <w:hyperlink w:anchor="_ENREF_33" w:tooltip="Tanaka, 2020 #1347" w:history="1">
              <w:r w:rsidR="00826C64" w:rsidRPr="00826C64">
                <w:rPr>
                  <w:rStyle w:val="Hyperlink"/>
                </w:rPr>
                <w:t>33</w:t>
              </w:r>
            </w:hyperlink>
            <w:r w:rsidR="00E01D4E">
              <w:rPr>
                <w:noProof/>
              </w:rPr>
              <w:t>]</w:t>
            </w:r>
            <w:r w:rsidR="00491244"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0B81023A" w14:textId="77777777" w:rsidR="00225D4B" w:rsidRPr="00E613A1" w:rsidRDefault="00225D4B" w:rsidP="00225D4B">
            <w:pPr>
              <w:adjustRightInd w:val="0"/>
              <w:ind w:firstLineChars="0" w:firstLine="0"/>
              <w:jc w:val="center"/>
              <w:rPr>
                <w:rFonts w:eastAsia="宋体"/>
                <w:highlight w:val="yellow"/>
              </w:rPr>
            </w:pPr>
          </w:p>
        </w:tc>
      </w:tr>
      <w:tr w:rsidR="00826C64" w:rsidRPr="007E5896" w14:paraId="1DA99413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03C45707" w14:textId="77777777" w:rsidR="00E61341" w:rsidRPr="007E5896" w:rsidRDefault="00E61341" w:rsidP="00E61341">
            <w:pPr>
              <w:adjustRightInd w:val="0"/>
              <w:ind w:firstLineChars="0" w:firstLine="0"/>
              <w:jc w:val="center"/>
            </w:pPr>
          </w:p>
        </w:tc>
        <w:tc>
          <w:tcPr>
            <w:tcW w:w="2131" w:type="dxa"/>
            <w:vMerge/>
            <w:vAlign w:val="center"/>
          </w:tcPr>
          <w:p w14:paraId="1E4B5121" w14:textId="77777777" w:rsidR="00E61341" w:rsidRPr="007E5896" w:rsidRDefault="00E61341" w:rsidP="00C6289B">
            <w:pPr>
              <w:adjustRightInd w:val="0"/>
              <w:snapToGri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4A74318F" w14:textId="4D0F8ACF" w:rsidR="00E61341" w:rsidRPr="00E66B31" w:rsidRDefault="00E61341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>
              <w:rPr>
                <w:rFonts w:eastAsia="宋体" w:hint="eastAsia"/>
              </w:rPr>
              <w:t>Number of l</w:t>
            </w:r>
            <w:r w:rsidRPr="007E5896">
              <w:rPr>
                <w:rFonts w:eastAsia="宋体"/>
              </w:rPr>
              <w:t>ayers</w:t>
            </w:r>
          </w:p>
        </w:tc>
        <w:tc>
          <w:tcPr>
            <w:tcW w:w="6693" w:type="dxa"/>
            <w:vAlign w:val="center"/>
          </w:tcPr>
          <w:p w14:paraId="669E1B3B" w14:textId="3A8A1A38" w:rsidR="00E61341" w:rsidRDefault="00E61341" w:rsidP="00E61341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 w:rsidRPr="007E5896">
              <w:rPr>
                <w:rFonts w:eastAsia="宋体"/>
              </w:rPr>
              <w:t>T</w:t>
            </w:r>
            <w:r w:rsidRPr="007E5896">
              <w:rPr>
                <w:rFonts w:eastAsia="宋体" w:hint="eastAsia"/>
              </w:rPr>
              <w:t>wo</w:t>
            </w:r>
            <w:r w:rsidRPr="007E5896">
              <w:rPr>
                <w:rFonts w:eastAsia="宋体"/>
              </w:rPr>
              <w:t xml:space="preserve"> layers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M8L1llYXI+PFJl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M8L1llYXI+PFJl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19" w:tooltip="Kuan, 2017 #1351" w:history="1">
              <w:r w:rsidR="00826C64" w:rsidRPr="00826C64">
                <w:rPr>
                  <w:rStyle w:val="Hyperlink"/>
                </w:rPr>
                <w:t>19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1" w:tooltip="Storey, 2013 #1285" w:history="1">
              <w:r w:rsidR="00826C64" w:rsidRPr="00826C64">
                <w:rPr>
                  <w:rStyle w:val="Hyperlink"/>
                </w:rPr>
                <w:t>41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2" w:tooltip="Li, 2021 #1819" w:history="1">
              <w:r w:rsidR="00826C64" w:rsidRPr="00826C64">
                <w:rPr>
                  <w:rStyle w:val="Hyperlink"/>
                </w:rPr>
                <w:t>52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5A878FEE" w14:textId="77777777" w:rsidR="00E61341" w:rsidRPr="00E613A1" w:rsidRDefault="00E61341" w:rsidP="00E61341">
            <w:pPr>
              <w:adjustRightInd w:val="0"/>
              <w:ind w:firstLineChars="0" w:firstLine="0"/>
              <w:jc w:val="center"/>
              <w:rPr>
                <w:rFonts w:eastAsia="宋体"/>
                <w:highlight w:val="yellow"/>
              </w:rPr>
            </w:pPr>
          </w:p>
        </w:tc>
      </w:tr>
      <w:tr w:rsidR="00826C64" w:rsidRPr="007E5896" w14:paraId="425E1426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63CE6F2B" w14:textId="77777777" w:rsidR="00E61341" w:rsidRPr="007E5896" w:rsidRDefault="00E61341" w:rsidP="00E61341">
            <w:pPr>
              <w:adjustRightInd w:val="0"/>
              <w:ind w:firstLineChars="0" w:firstLine="0"/>
              <w:jc w:val="center"/>
            </w:pPr>
          </w:p>
        </w:tc>
        <w:tc>
          <w:tcPr>
            <w:tcW w:w="2131" w:type="dxa"/>
            <w:vMerge/>
            <w:vAlign w:val="center"/>
          </w:tcPr>
          <w:p w14:paraId="018BA5F5" w14:textId="77777777" w:rsidR="00E61341" w:rsidRPr="007E5896" w:rsidRDefault="00E61341" w:rsidP="00C6289B">
            <w:pPr>
              <w:adjustRightInd w:val="0"/>
              <w:snapToGri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656A599B" w14:textId="6FD8FC19" w:rsidR="00E61341" w:rsidRPr="007E5896" w:rsidRDefault="00E61341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E66B31">
              <w:rPr>
                <w:rFonts w:eastAsia="宋体"/>
              </w:rPr>
              <w:t>Compactness</w:t>
            </w:r>
          </w:p>
        </w:tc>
        <w:tc>
          <w:tcPr>
            <w:tcW w:w="6693" w:type="dxa"/>
            <w:vAlign w:val="center"/>
          </w:tcPr>
          <w:p w14:paraId="41CDA208" w14:textId="05D25D2D" w:rsidR="00E61341" w:rsidRDefault="00E61341" w:rsidP="00E61341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>
              <w:rPr>
                <w:rFonts w:eastAsia="宋体" w:hint="eastAsia"/>
              </w:rPr>
              <w:t xml:space="preserve">Top layer: </w:t>
            </w:r>
            <w:r w:rsidRPr="007E5896">
              <w:rPr>
                <w:rFonts w:eastAsia="宋体"/>
              </w:rPr>
              <w:t xml:space="preserve">Dendritic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TdG9yZXk8L0F1dGhvcj48WWVhcj4yMDEzPC9ZZWFyPjxS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TdG9yZXk8L0F1dGhvcj48WWVhcj4yMDEzPC9ZZWFyPjxS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8" w:tooltip="Yoo, 2016 #1546" w:history="1">
              <w:r w:rsidR="00826C64" w:rsidRPr="00826C64">
                <w:rPr>
                  <w:rStyle w:val="Hyperlink"/>
                </w:rPr>
                <w:t>3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1" w:tooltip="Storey, 2013 #1285" w:history="1">
              <w:r w:rsidR="00826C64" w:rsidRPr="00826C64">
                <w:rPr>
                  <w:rStyle w:val="Hyperlink"/>
                </w:rPr>
                <w:t>41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6" w:tooltip="Salvi, 2014 #1982" w:history="1">
              <w:r w:rsidR="00826C64" w:rsidRPr="00826C64">
                <w:rPr>
                  <w:rStyle w:val="Hyperlink"/>
                </w:rPr>
                <w:t>46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fine </w:t>
            </w:r>
            <w:proofErr w:type="spellStart"/>
            <w:r w:rsidRPr="007E5896">
              <w:rPr>
                <w:rFonts w:eastAsia="宋体"/>
              </w:rPr>
              <w:t>nanometer</w:t>
            </w:r>
            <w:proofErr w:type="spellEnd"/>
            <w:r w:rsidRPr="007E5896">
              <w:rPr>
                <w:rFonts w:eastAsia="宋体"/>
              </w:rPr>
              <w:t xml:space="preserve"> structur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Abd-Elhady&lt;/Author&gt;&lt;Year&gt;2011&lt;/Year&gt;&lt;RecNum&gt;1292&lt;/RecNum&gt;&lt;DisplayText&gt;[53]&lt;/DisplayText&gt;&lt;record&gt;&lt;rec-number&gt;1292&lt;/rec-number&gt;&lt;foreign-keys&gt;&lt;key app="EN" db-id="attsw02dqf9dr4eeepwxvw02t0s20fx929td" timestamp="1649485773"&gt;1292&lt;/key&gt;&lt;/foreign-keys&gt;&lt;ref-type name="Journal Article"&gt;17&lt;/ref-type&gt;&lt;contributors&gt;&lt;authors&gt;&lt;author&gt;Abd-Elhady, M. S.&lt;/author&gt;&lt;author&gt;Zornek, T.&lt;/author&gt;&lt;author&gt;Malayeri, M. R.&lt;/author&gt;&lt;author&gt;Balestrino, S.&lt;/author&gt;&lt;author&gt;Szymkowicz, P. G.&lt;/author&gt;&lt;author&gt;Müller-Steinhagen, H.&lt;/author&gt;&lt;/authors&gt;&lt;/contributors&gt;&lt;titles&gt;&lt;title&gt;Influence of gas velocity on particulate fouling of exhaust gas recirculation coolers&lt;/title&gt;&lt;secondary-title&gt;International Journal of Heat and Mass Transfer&lt;/secondary-title&gt;&lt;/titles&gt;&lt;periodical&gt;&lt;full-title&gt;International Journal of Heat and Mass Transfer&lt;/full-title&gt;&lt;/periodical&gt;&lt;pages&gt;838-846&lt;/pages&gt;&lt;volume&gt;54&lt;/volume&gt;&lt;number&gt;4&lt;/number&gt;&lt;section&gt;838&lt;/section&gt;&lt;dates&gt;&lt;year&gt;2011&lt;/year&gt;&lt;/dates&gt;&lt;isbn&gt;00179310&lt;/isbn&gt;&lt;urls&gt;&lt;related-urls&gt;&lt;url&gt;https://www.sciencedirect.com/science/article/pii/S0017931010005843?via%3Dihub&lt;/url&gt;&lt;/related-urls&gt;&lt;/urls&gt;&lt;electronic-resource-num&gt;10.1016/j.ijheatmasstransfer.2010.10.019&lt;/electronic-resource-num&gt;&lt;research-notes&gt;&lt;style face="normal" font="defaul</w:instrText>
            </w:r>
            <w:r w:rsidR="00E01D4E">
              <w:rPr>
                <w:rFonts w:eastAsia="宋体" w:hint="eastAsia"/>
              </w:rPr>
              <w:instrText>t" charset="134" size="100%"&gt;</w:instrText>
            </w:r>
            <w:r w:rsidR="00E01D4E">
              <w:rPr>
                <w:rFonts w:eastAsia="宋体" w:hint="eastAsia"/>
              </w:rPr>
              <w:instrText>水的冷凝对热阻和换热效率的影响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3" w:tooltip="Abd-Elhady, 2011 #1292" w:history="1">
              <w:r w:rsidR="00826C64" w:rsidRPr="00826C64">
                <w:rPr>
                  <w:rStyle w:val="Hyperlink"/>
                </w:rPr>
                <w:t>53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racemos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Tanaka&lt;/Author&gt;&lt;Year&gt;2020&lt;/Year&gt;&lt;RecNum&gt;1347&lt;/RecNum&gt;&lt;DisplayText&gt;[33]&lt;/DisplayText&gt;&lt;record&gt;&lt;rec-number&gt;1347&lt;/rec-number&gt;&lt;foreign-keys&gt;&lt;key app="EN" db-id="attsw02dqf9dr4eeepwxvw02t0s20fx929td" timestamp="1649604292"&gt;1347&lt;/key&gt;&lt;/foreign-keys&gt;&lt;ref-type name="Journal Article"&gt;17&lt;/ref-type&gt;&lt;contributors&gt;&lt;authors&gt;&lt;author&gt;Tanaka, Kotaro&lt;/author&gt;&lt;author&gt;Sakai, Takumi&lt;/author&gt;&lt;author&gt;Fujino, Takumi&lt;/author&gt;&lt;author&gt;Sakaida, Satoshi&lt;/author&gt;&lt;author&gt;Konno, Mitsuru&lt;/author&gt;&lt;author&gt;Kinoshita, Koichi&lt;/author&gt;&lt;author&gt;Takeda, Yoshinaka&lt;/author&gt;&lt;/authors&gt;&lt;/contributors&gt;&lt;titles&gt;&lt;title&gt;Evaluation of Mechanism for EGR Deposit Formation Based on Spatially- and Time-Resolved Scanning-Electron-Microscope Observation&lt;/title&gt;&lt;secondary-title&gt;SAE International Journal of Advances and Current Practices in Mobility&lt;/secondary-title&gt;&lt;/titles&gt;&lt;periodical&gt;&lt;full-title&gt;SAE International Journal of Advances and Current Practices in Mobility&lt;/full-title&gt;&lt;/periodical&gt;&lt;pages&gt;150-158&lt;/pages&gt;&lt;volume&gt;3&lt;/volume&gt;&lt;number&gt;1&lt;/number&gt;&lt;section&gt;150&lt;/section&gt;&lt;dates&gt;&lt;year&gt;2020&lt;/year&gt;&lt;/dates&gt;&lt;isbn&gt;2641-9645&lt;/isbn&gt;&lt;urls&gt;&lt;related-urls&gt;&lt;url&gt;https://www.sae.org/publications/technical-papers/content/2020-01-2027/&lt;/url&gt;&lt;/related-urls&gt;&lt;/urls&gt;&lt;electronic-resource-num&gt;10.4271</w:instrText>
            </w:r>
            <w:r w:rsidR="00E01D4E">
              <w:rPr>
                <w:rFonts w:eastAsia="宋体" w:hint="eastAsia"/>
              </w:rPr>
              <w:instrText>/2020-01-2027&lt;/electronic-resource-num&gt;&lt;research-notes&gt;&lt;style face="normal" font="default" size="100%"&gt;soot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和</w:instrText>
            </w:r>
            <w:r w:rsidR="00E01D4E">
              <w:rPr>
                <w:rFonts w:eastAsia="宋体" w:hint="eastAsia"/>
              </w:rPr>
              <w:instrText>&lt;/style&gt;&lt;style face="normal" font="default" size="100%"&gt;C20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以上的</w:instrText>
            </w:r>
            <w:r w:rsidR="00E01D4E">
              <w:rPr>
                <w:rFonts w:eastAsia="宋体" w:hint="eastAsia"/>
              </w:rPr>
              <w:instrText>&lt;/style&gt;&lt;style face="normal" font="default" size="100%"&gt;PAH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对积碳的影响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3" w:tooltip="Tanaka, 2020 #1347" w:history="1">
              <w:r w:rsidR="00826C64" w:rsidRPr="00826C64">
                <w:rPr>
                  <w:rStyle w:val="Hyperlink"/>
                </w:rPr>
                <w:t>33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="00F20137">
              <w:rPr>
                <w:rFonts w:eastAsia="宋体" w:hint="eastAsia"/>
              </w:rPr>
              <w:t>;</w:t>
            </w:r>
          </w:p>
          <w:p w14:paraId="3BFC7297" w14:textId="7F270AF1" w:rsidR="00E61341" w:rsidRPr="007E5896" w:rsidRDefault="00E61341" w:rsidP="00E61341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>
              <w:rPr>
                <w:rFonts w:eastAsia="宋体" w:hint="eastAsia"/>
              </w:rPr>
              <w:t xml:space="preserve">Bottom layer: </w:t>
            </w:r>
            <w:r w:rsidRPr="007E5896">
              <w:rPr>
                <w:rFonts w:eastAsia="宋体"/>
              </w:rPr>
              <w:t xml:space="preserve">Dense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M8L1llYXI+PFJl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M8L1llYXI+PFJl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1" w:tooltip="Storey, 2013 #1285" w:history="1">
              <w:r w:rsidR="00826C64" w:rsidRPr="00826C64">
                <w:rPr>
                  <w:rStyle w:val="Hyperlink"/>
                </w:rPr>
                <w:t>41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2" w:tooltip="Li, 2021 #1819" w:history="1">
              <w:r w:rsidR="00826C64" w:rsidRPr="00826C64">
                <w:rPr>
                  <w:rStyle w:val="Hyperlink"/>
                </w:rPr>
                <w:t>52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5EC4E3A5" w14:textId="77777777" w:rsidR="00E61341" w:rsidRPr="00E613A1" w:rsidRDefault="00E61341" w:rsidP="00E61341">
            <w:pPr>
              <w:adjustRightInd w:val="0"/>
              <w:ind w:firstLineChars="0" w:firstLine="0"/>
              <w:jc w:val="center"/>
              <w:rPr>
                <w:rFonts w:eastAsia="宋体"/>
                <w:highlight w:val="yellow"/>
              </w:rPr>
            </w:pPr>
          </w:p>
        </w:tc>
      </w:tr>
      <w:tr w:rsidR="00826C64" w:rsidRPr="007E5896" w14:paraId="22AD2EB6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63A23733" w14:textId="77777777" w:rsidR="00E61341" w:rsidRPr="007E5896" w:rsidRDefault="00E61341" w:rsidP="00E61341">
            <w:pPr>
              <w:adjustRightInd w:val="0"/>
              <w:ind w:firstLineChars="0" w:firstLine="0"/>
              <w:jc w:val="center"/>
            </w:pPr>
          </w:p>
        </w:tc>
        <w:tc>
          <w:tcPr>
            <w:tcW w:w="2131" w:type="dxa"/>
            <w:vMerge/>
            <w:vAlign w:val="center"/>
          </w:tcPr>
          <w:p w14:paraId="612C80EF" w14:textId="77777777" w:rsidR="00E61341" w:rsidRPr="007E5896" w:rsidRDefault="00E61341" w:rsidP="00C6289B">
            <w:pPr>
              <w:adjustRightInd w:val="0"/>
              <w:snapToGri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035B2FC3" w14:textId="7BE6A8DA" w:rsidR="00E61341" w:rsidRPr="007E5896" w:rsidRDefault="00E61341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Connection </w:t>
            </w:r>
            <w:r>
              <w:rPr>
                <w:rFonts w:eastAsia="宋体" w:hint="eastAsia"/>
              </w:rPr>
              <w:t>way</w:t>
            </w:r>
          </w:p>
        </w:tc>
        <w:tc>
          <w:tcPr>
            <w:tcW w:w="6693" w:type="dxa"/>
            <w:vAlign w:val="center"/>
          </w:tcPr>
          <w:p w14:paraId="5C4404A2" w14:textId="7F8BD319" w:rsidR="00E61341" w:rsidRPr="007E5896" w:rsidRDefault="00E61341" w:rsidP="00E61341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Columnar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Storey&lt;/Author&gt;&lt;Year&gt;2013&lt;/Year&gt;&lt;RecNum&gt;1285&lt;/RecNum&gt;&lt;DisplayText&gt;[41]&lt;/DisplayText&gt;&lt;record&gt;&lt;rec-number&gt;1285&lt;/rec-number&gt;&lt;foreign-keys&gt;&lt;key app="EN" db-id="attsw02dqf9dr4eeepwxvw02t0s20fx929td" timestamp="1649485335"&gt;1285&lt;/key&gt;&lt;/foreign-keys&gt;&lt;ref-type name="Journal Article"&gt;17&lt;/ref-type&gt;&lt;contributors&gt;&lt;authors&gt;&lt;author&gt;Storey, John M. E.&lt;/author&gt;&lt;author&gt;Sluder, C. Scott&lt;/author&gt;&lt;author&gt;Lance, Michael J.&lt;/author&gt;&lt;author&gt;Styles, Daniel J.&lt;/author&gt;&lt;author&gt;Simko, Steven J.&lt;/author&gt;&lt;/authors&gt;&lt;/contributors&gt;&lt;titles&gt;&lt;title&gt;Exhaust Gas Recirculation Cooler Fouling in Diesel Applications: Fundamental Studies of Deposit Properties and Microstructure&lt;/title&gt;&lt;secondary-title&gt;Heat Transfer Engineering&lt;/secondary-title&gt;&lt;/titles&gt;&lt;periodical&gt;&lt;full-title&gt;Heat Transfer Engineering&lt;/full-title&gt;&lt;/periodical&gt;&lt;pages&gt;655-664&lt;/pages&gt;&lt;volume&gt;34&lt;/volume&gt;&lt;number&gt;8-9&lt;/number&gt;&lt;section&gt;655&lt;/section&gt;&lt;dates&gt;&lt;year&gt;2013&lt;/year&gt;&lt;/dates&gt;&lt;isbn&gt;0145-7632&amp;#xD;1521-0537&lt;/isbn&gt;&lt;urls&gt;&lt;related-urls&gt;&lt;url&gt;https://www.tandfonline.com/doi/abs/10.1080/01457632.2012.738319&lt;/url&gt;&lt;/related-urls&gt;&lt;/urls&gt;&lt;electronic-resource-num&gt;10.1080/01457632.2012.738319&lt;/electronic-resource-num&gt;&lt;research-notes&gt;&lt;style face="normal" font="default" size="100%"&gt;HC&lt;/style&gt;&lt;style face="normal</w:instrText>
            </w:r>
            <w:r w:rsidR="00E01D4E">
              <w:rPr>
                <w:rFonts w:eastAsia="宋体" w:hint="eastAsia"/>
              </w:rPr>
              <w:instrText>" font="default" charset="134" size="100%"&gt;</w:instrText>
            </w:r>
            <w:r w:rsidR="00E01D4E">
              <w:rPr>
                <w:rFonts w:eastAsia="宋体" w:hint="eastAsia"/>
              </w:rPr>
              <w:instrText>冷凝对积碳微观结构的影响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41" w:tooltip="Storey, 2013 #1285" w:history="1">
              <w:r w:rsidR="00826C64" w:rsidRPr="00826C64">
                <w:rPr>
                  <w:rStyle w:val="Hyperlink"/>
                </w:rPr>
                <w:t>41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3872AEEB" w14:textId="77777777" w:rsidR="00E61341" w:rsidRPr="00E613A1" w:rsidRDefault="00E61341" w:rsidP="00E61341">
            <w:pPr>
              <w:adjustRightInd w:val="0"/>
              <w:ind w:firstLineChars="0" w:firstLine="0"/>
              <w:jc w:val="center"/>
              <w:rPr>
                <w:rFonts w:eastAsia="宋体"/>
                <w:color w:val="FF0000"/>
                <w:highlight w:val="yellow"/>
              </w:rPr>
            </w:pPr>
          </w:p>
        </w:tc>
      </w:tr>
      <w:tr w:rsidR="00826C64" w:rsidRPr="007E5896" w14:paraId="32CD7A49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65DCAA1D" w14:textId="77777777" w:rsidR="006044A6" w:rsidRPr="007E5896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 w:val="restart"/>
            <w:vAlign w:val="center"/>
          </w:tcPr>
          <w:p w14:paraId="5D770921" w14:textId="20CC8881" w:rsidR="006044A6" w:rsidRPr="007E5896" w:rsidRDefault="006044A6" w:rsidP="00C6289B">
            <w:pPr>
              <w:adjustRightInd w:val="0"/>
              <w:snapToGri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>Clusters/aggregates / large particles</w:t>
            </w:r>
          </w:p>
        </w:tc>
        <w:tc>
          <w:tcPr>
            <w:tcW w:w="1828" w:type="dxa"/>
            <w:vAlign w:val="center"/>
          </w:tcPr>
          <w:p w14:paraId="3AA614B9" w14:textId="35072F0C" w:rsidR="006044A6" w:rsidRPr="007E5896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>
              <w:rPr>
                <w:rFonts w:eastAsia="宋体" w:hint="eastAsia"/>
              </w:rPr>
              <w:t>Size</w:t>
            </w:r>
          </w:p>
        </w:tc>
        <w:tc>
          <w:tcPr>
            <w:tcW w:w="6693" w:type="dxa"/>
            <w:vAlign w:val="center"/>
          </w:tcPr>
          <w:p w14:paraId="1075DFF7" w14:textId="32C050AC" w:rsidR="006044A6" w:rsidRPr="007E5896" w:rsidRDefault="00946A22" w:rsidP="00E61341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>
              <w:rPr>
                <w:rFonts w:eastAsia="宋体" w:hint="eastAsia"/>
              </w:rPr>
              <w:t>1.0</w:t>
            </w:r>
            <w:r w:rsidR="00B135C1">
              <w:rPr>
                <w:rFonts w:eastAsia="宋体" w:hint="eastAsia"/>
              </w:rPr>
              <w:t xml:space="preserve"> </w:t>
            </w:r>
            <w:r>
              <w:rPr>
                <w:rFonts w:eastAsia="宋体" w:hint="eastAsia"/>
              </w:rPr>
              <w:t>-</w:t>
            </w:r>
            <w:r w:rsidR="00B135C1">
              <w:rPr>
                <w:rFonts w:eastAsia="宋体" w:hint="eastAsia"/>
              </w:rPr>
              <w:t xml:space="preserve"> 639 um </w:t>
            </w:r>
            <w:r w:rsidR="00B135C1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Yao&lt;/Author&gt;&lt;Year&gt;2023&lt;/Year&gt;&lt;RecNum&gt;2191&lt;/RecNum&gt;&lt;DisplayText&gt;[11]&lt;/DisplayText&gt;&lt;record&gt;&lt;rec-number&gt;2191&lt;/rec-number&gt;&lt;foreign-keys&gt;&lt;key app="EN" db-id="attsw02dqf9dr4eeepwxvw02t0s20fx929td" timestamp="1704597751"&gt;2191&lt;/key&gt;&lt;/foreign-keys&gt;&lt;ref-type name="Journal Article"&gt;17&lt;/ref-type&gt;&lt;contributors&gt;&lt;authors&gt;&lt;author&gt;Yao, Yipeng&lt;/author&gt;&lt;author&gt;Han, Zhiqiang&lt;/author&gt;&lt;author&gt;Tian, Wei&lt;/author&gt;&lt;author&gt;He, Gengyuan&lt;/author&gt;&lt;author&gt;Wu, Yi&lt;/author&gt;&lt;author&gt;Yan, Yan&lt;/author&gt;&lt;author&gt;Xia, Qi&lt;/author&gt;&lt;author&gt;Fang, Jia&lt;/author&gt;&lt;author&gt;Duprez, Marie-Eve&lt;/author&gt;&lt;author&gt;De Weireld, Guy&lt;/author&gt;&lt;/authors&gt;&lt;/contributors&gt;&lt;titles&gt;&lt;title&gt;An original nondestructive sampling method to study the effect of gravity on the deposition of micron-sized large particles in exhaust gas recirculation (EGR) cooler fouling&lt;/title&gt;&lt;secondary-title&gt;International Journal of Engine Research&lt;/secondary-title&gt;&lt;/titles&gt;&lt;periodical&gt;&lt;full-title&gt;International Journal of Engine Research&lt;/full-title&gt;&lt;/periodical&gt;&lt;pages&gt;928-939&lt;/pages&gt;&lt;volume&gt;25&lt;/volume&gt;&lt;number&gt;5&lt;/number&gt;&lt;section&gt;928&lt;/section&gt;&lt;keywords&gt;&lt;keyword&gt;Large particle,fouling,gravity,sampling method,EGR cooler&lt;/keyword&gt;&lt;/keywords&gt;&lt;dates&gt;&lt;year&gt;2023&lt;/year&gt;&lt;/dates&gt;&lt;isbn&gt;1468-0874&amp;#xD;2041-3149&lt;/isbn&gt;&lt;urls&gt;&lt;related-urls&gt;&lt;url&gt;https://journals.sagepub.com/doi/abs/10.1177/14680874231213134&lt;/url&gt;&lt;/related-urls&gt;&lt;/urls&gt;&lt;electronic-resource-num&gt;10.1177/14680874231213134&lt;/electronic-resource-num&gt;&lt;/record&gt;&lt;/Cite&gt;&lt;/EndNote&gt;</w:instrText>
            </w:r>
            <w:r w:rsidR="00B135C1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11" w:tooltip="Yao, 2023 #2191" w:history="1">
              <w:r w:rsidR="00826C64" w:rsidRPr="00826C64">
                <w:rPr>
                  <w:rStyle w:val="Hyperlink"/>
                </w:rPr>
                <w:t>11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="00B135C1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151DC9A5" w14:textId="77777777" w:rsidR="006044A6" w:rsidRPr="00E613A1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  <w:highlight w:val="yellow"/>
              </w:rPr>
            </w:pPr>
          </w:p>
        </w:tc>
      </w:tr>
      <w:tr w:rsidR="00826C64" w:rsidRPr="007E5896" w14:paraId="28276A03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68E5BE94" w14:textId="77777777" w:rsidR="006044A6" w:rsidRPr="007E5896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50CD1206" w14:textId="7EB1060F" w:rsidR="006044A6" w:rsidRPr="007E5896" w:rsidRDefault="006044A6" w:rsidP="00C6289B">
            <w:pPr>
              <w:adjustRightInd w:val="0"/>
              <w:snapToGri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1828" w:type="dxa"/>
            <w:vAlign w:val="center"/>
          </w:tcPr>
          <w:p w14:paraId="66395D59" w14:textId="5C483266" w:rsidR="006044A6" w:rsidRPr="007E5896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>Shape</w:t>
            </w:r>
          </w:p>
        </w:tc>
        <w:tc>
          <w:tcPr>
            <w:tcW w:w="6693" w:type="dxa"/>
            <w:vAlign w:val="center"/>
          </w:tcPr>
          <w:p w14:paraId="41BF121F" w14:textId="30FD20F0" w:rsidR="006044A6" w:rsidRPr="007E5896" w:rsidRDefault="006044A6" w:rsidP="00E61341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 w:rsidRPr="007E5896">
              <w:rPr>
                <w:rFonts w:eastAsia="宋体"/>
              </w:rPr>
              <w:t>Debris</w:t>
            </w:r>
            <w:r w:rsidRPr="007E5896">
              <w:rPr>
                <w:rFonts w:eastAsia="宋体"/>
                <w:color w:val="FF0000"/>
              </w:rPr>
              <w:t xml:space="preserve">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Vc3VpPC9BdXRob3I+PFllYXI+MjAwNDwvWWVhcj48UmVj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Vc3VpPC9BdXRob3I+PFllYXI+MjAwNDwvWWVhcj48UmVj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9" w:tooltip="Teng, 2009 #1346" w:history="1">
              <w:r w:rsidR="00826C64" w:rsidRPr="00826C64">
                <w:rPr>
                  <w:rStyle w:val="Hyperlink"/>
                </w:rPr>
                <w:t>39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4" w:tooltip="Usui, 2004 #1752" w:history="1">
              <w:r w:rsidR="00826C64" w:rsidRPr="00826C64">
                <w:rPr>
                  <w:rStyle w:val="Hyperlink"/>
                </w:rPr>
                <w:t>54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fragment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Lance&lt;/Author&gt;&lt;Year&gt;2013&lt;/Year&gt;&lt;RecNum&gt;1550&lt;/RecNum&gt;&lt;DisplayText&gt;[22]&lt;/DisplayText&gt;&lt;record&gt;&lt;rec-number&gt;1550&lt;/rec-number&gt;&lt;foreign-keys&gt;&lt;key app="EN" db-id="attsw02dqf9dr4eeepwxvw02t0s20fx929td" timestamp="1656683893"&gt;1550&lt;/key&gt;&lt;/foreign-keys&gt;&lt;ref-type name="Journal Article"&gt;17&lt;/ref-type&gt;&lt;contributors&gt;&lt;authors&gt;&lt;author&gt;Lance, M. J.&lt;/author&gt;&lt;author&gt;Storey, J.&lt;/author&gt;&lt;author&gt;Sluder, C. S.&lt;/author&gt;&lt;author&gt;Iii, H. M.&lt;/author&gt;&lt;author&gt;Ayyappan, P.&lt;/author&gt;&lt;/authors&gt;&lt;/contributors&gt;&lt;titles&gt;&lt;title&gt;Microstructural Analysis of Deposits on Heavy-Duty EGR Coolers&lt;/title&gt;&lt;secondary-title&gt;SAE Technical Paper&lt;/secondary-title&gt;&lt;/titles&gt;&lt;periodical&gt;&lt;full-title&gt;SAE Technical Paper&lt;/full-title&gt;&lt;/periodical&gt;&lt;volume&gt;2&lt;/volume&gt;&lt;dates&gt;&lt;year&gt;20</w:instrText>
            </w:r>
            <w:r w:rsidR="00E01D4E">
              <w:rPr>
                <w:rFonts w:eastAsia="宋体" w:hint="eastAsia"/>
              </w:rPr>
              <w:instrText>13&lt;/year&gt;&lt;/dates&gt;&lt;urls&gt;&lt;/urls&gt;&lt;electronic-resource-num&gt;10.4271/2013-01-1288&lt;/electronic-resource-num&gt;&lt;research-notes&gt;&lt;style face="normal" font="default" size="100%"&gt;HC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冷凝对积碳微观结构的影响</w:instrText>
            </w:r>
            <w:r w:rsidR="00E01D4E">
              <w:rPr>
                <w:rFonts w:eastAsia="宋体" w:hint="eastAsia"/>
              </w:rPr>
              <w:instrText>&lt;/styl</w:instrText>
            </w:r>
            <w:r w:rsidR="00E01D4E">
              <w:rPr>
                <w:rFonts w:eastAsia="宋体"/>
              </w:rPr>
              <w:instrText>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flaky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SYXptYXZhcjwvQXV0aG9yPjxZZWFyPjIwMTk8L1llYXI+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SYXptYXZhcjwvQXV0aG9yPjxZZWFyPjIwMTk8L1llYXI+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5" w:tooltip="Malayeri, 2013 #1278" w:history="1">
              <w:r w:rsidR="00826C64" w:rsidRPr="00826C64">
                <w:rPr>
                  <w:rStyle w:val="Hyperlink"/>
                </w:rPr>
                <w:t>35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0" w:tooltip="Razmavar, 2019 #1306" w:history="1">
              <w:r w:rsidR="00826C64" w:rsidRPr="00826C64">
                <w:rPr>
                  <w:rStyle w:val="Hyperlink"/>
                </w:rPr>
                <w:t>50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rounded agglomerates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Lance&lt;/Author&gt;&lt;Year&gt;2013&lt;/Year&gt;&lt;RecNum&gt;1550&lt;/RecNum&gt;&lt;DisplayText&gt;[22]&lt;/DisplayText&gt;&lt;record&gt;&lt;rec-number&gt;1550&lt;/rec-number&gt;&lt;foreign-keys&gt;&lt;key app="EN" db-id="attsw02dqf9dr4eeepwxvw02t0s20fx929td" timestamp="1656683893"&gt;1550&lt;/key&gt;&lt;/foreign-keys&gt;&lt;ref-type name="Journal Article"&gt;17&lt;/ref-type&gt;&lt;contributors&gt;&lt;authors&gt;&lt;author&gt;Lance, M. J.&lt;/author&gt;&lt;author&gt;Storey, J.&lt;/author&gt;&lt;author&gt;Sluder, C. S.&lt;/author&gt;&lt;author&gt;Iii, H. M.&lt;/author&gt;&lt;author&gt;Ayyappan, P.&lt;/author&gt;&lt;/authors&gt;&lt;/contributors&gt;&lt;titles&gt;&lt;title&gt;Microstructural Analysis of Deposits on Heavy-Duty EGR Coolers&lt;/title&gt;&lt;secondary-title&gt;SAE Technical Paper&lt;/secondary-title&gt;&lt;/titles&gt;&lt;periodical&gt;&lt;full-title&gt;SAE Technical Paper&lt;/full-title&gt;&lt;/periodical&gt;&lt;volume&gt;2&lt;/volume&gt;&lt;dates&gt;&lt;year&gt;20</w:instrText>
            </w:r>
            <w:r w:rsidR="00E01D4E">
              <w:rPr>
                <w:rFonts w:eastAsia="宋体" w:hint="eastAsia"/>
              </w:rPr>
              <w:instrText>13&lt;/year&gt;&lt;/dates&gt;&lt;urls&gt;&lt;/urls&gt;&lt;electronic-resource-num&gt;10.4271/2013-01-1288&lt;/electronic-resource-num&gt;&lt;research-notes&gt;&lt;style face="normal" font="default" size="100%"&gt;HC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冷凝对积碳微观结构的影响</w:instrText>
            </w:r>
            <w:r w:rsidR="00E01D4E">
              <w:rPr>
                <w:rFonts w:eastAsia="宋体" w:hint="eastAsia"/>
              </w:rPr>
              <w:instrText>&lt;/styl</w:instrText>
            </w:r>
            <w:r w:rsidR="00E01D4E">
              <w:rPr>
                <w:rFonts w:eastAsia="宋体"/>
              </w:rPr>
              <w:instrText>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5A271397" w14:textId="77777777" w:rsidR="006044A6" w:rsidRPr="00E613A1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  <w:highlight w:val="yellow"/>
              </w:rPr>
            </w:pPr>
          </w:p>
        </w:tc>
      </w:tr>
      <w:tr w:rsidR="00826C64" w:rsidRPr="007E5896" w14:paraId="0E8583C7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0B1ACCFC" w14:textId="77777777" w:rsidR="006044A6" w:rsidRPr="007E5896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1E36957F" w14:textId="77777777" w:rsidR="006044A6" w:rsidRPr="007E5896" w:rsidRDefault="006044A6" w:rsidP="00C6289B">
            <w:pPr>
              <w:adjustRightInd w:val="0"/>
              <w:snapToGri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1828" w:type="dxa"/>
            <w:vAlign w:val="center"/>
          </w:tcPr>
          <w:p w14:paraId="2F11FA96" w14:textId="1BAD44B2" w:rsidR="006044A6" w:rsidRPr="007E5896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Connection </w:t>
            </w:r>
            <w:r>
              <w:rPr>
                <w:rFonts w:eastAsia="宋体" w:hint="eastAsia"/>
              </w:rPr>
              <w:t>way</w:t>
            </w:r>
          </w:p>
        </w:tc>
        <w:tc>
          <w:tcPr>
            <w:tcW w:w="6693" w:type="dxa"/>
            <w:vAlign w:val="center"/>
          </w:tcPr>
          <w:p w14:paraId="5FC710FA" w14:textId="05097C25" w:rsidR="006044A6" w:rsidRPr="007E5896" w:rsidRDefault="006044A6" w:rsidP="00E61341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Mechanical interlock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UZW5nPC9BdXRob3I+PFllYXI+MjAxMDwvWWVhcj48UmVj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UZW5nPC9BdXRob3I+PFllYXI+MjAxMDwvWWVhcj48UmVj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34" w:tooltip="Teng, 2010 #1359" w:history="1">
              <w:r w:rsidR="00826C64" w:rsidRPr="00826C64">
                <w:rPr>
                  <w:rStyle w:val="Hyperlink"/>
                </w:rPr>
                <w:t>34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38" w:tooltip="Yoo, 2016 #1546" w:history="1">
              <w:r w:rsidR="00826C64" w:rsidRPr="00826C64">
                <w:rPr>
                  <w:rStyle w:val="Hyperlink"/>
                </w:rPr>
                <w:t>38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41" w:tooltip="Storey, 2013 #1285" w:history="1">
              <w:r w:rsidR="00826C64" w:rsidRPr="00826C64">
                <w:rPr>
                  <w:rStyle w:val="Hyperlink"/>
                </w:rPr>
                <w:t>41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bridg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Lance&lt;/Author&gt;&lt;Year&gt;2010&lt;/Year&gt;&lt;RecNum&gt;1356&lt;/RecNum&gt;&lt;DisplayText&gt;[20]&lt;/DisplayText&gt;&lt;record&gt;&lt;rec-number&gt;1356&lt;/rec-number&gt;&lt;foreign-keys&gt;&lt;key app="EN" db-id="attsw02dqf9dr4eeepwxvw02t0s20fx929td" timestamp="1649607127"&gt;1356&lt;/key&gt;&lt;/foreign-keys&gt;&lt;ref-type name="Journal Article"&gt;17&lt;/ref-type&gt;&lt;contributors&gt;&lt;authors&gt;&lt;author&gt;Lance, Michael J.&lt;/author&gt;&lt;author&gt;Sluder, C. Scott&lt;/author&gt;&lt;author&gt;Lewis, Samuel&lt;/author&gt;&lt;author&gt;Storey, John&lt;/author&gt;&lt;/authors&gt;&lt;/contributors&gt;&lt;titles&gt;&lt;title&gt;Characterization of Field-Aged EGR Cooler Deposits&lt;/title&gt;&lt;secondary-title&gt;SAE International Journal of Engines&lt;/secondary-title&gt;&lt;/titles&gt;&lt;periodical&gt;&lt;full-title&gt;SAE International Journal of Engines&lt;/full-title&gt;&lt;/periodical&gt;&lt;pages&gt;126-136&lt;/pages&gt;&lt;volume&gt;3&lt;/volume&gt;&lt;number&gt;2&lt;/number&gt;&lt;section&gt;126&lt;/section&gt;&lt;dates&gt;&lt;year&gt;2010&lt;/year&gt;&lt;/dates&gt;&lt;isbn&gt;1946-3944&lt;/isbn&gt;&lt;urls&gt;&lt;related-urls&gt;&lt;url&gt;&lt;style face="underline" font="default" size="100%"&gt;https://www.sae.org/publications/technical-papers/content/2010-01-2091/&lt;</w:instrText>
            </w:r>
            <w:r w:rsidR="00E01D4E">
              <w:rPr>
                <w:rFonts w:eastAsia="宋体" w:hint="eastAsia"/>
              </w:rPr>
              <w:instrText>/style&gt;&lt;/url&gt;&lt;/related-urls&gt;&lt;/urls&gt;&lt;electronic-resource-num&gt;10.4271/2010-01-2091&lt;/electronic-resource-num&gt;&lt;research-notes&gt;&lt;style face="normal" font="default" size="100%"&gt;11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台老化的</w:instrText>
            </w:r>
            <w:r w:rsidR="00E01D4E">
              <w:rPr>
                <w:rFonts w:eastAsia="宋体" w:hint="eastAsia"/>
              </w:rPr>
              <w:instrText>&lt;/style&gt;&lt;style face="normal" font="default" size="100%"&gt;EGR&lt;/style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冷却器沉积物表征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72E32168" w14:textId="77777777" w:rsidR="006044A6" w:rsidRPr="00E613A1" w:rsidRDefault="006044A6" w:rsidP="00E61341">
            <w:pPr>
              <w:adjustRightInd w:val="0"/>
              <w:ind w:firstLineChars="0" w:firstLine="0"/>
              <w:jc w:val="center"/>
              <w:rPr>
                <w:rFonts w:eastAsia="宋体"/>
                <w:color w:val="FF0000"/>
                <w:highlight w:val="yellow"/>
              </w:rPr>
            </w:pPr>
          </w:p>
        </w:tc>
      </w:tr>
      <w:tr w:rsidR="00826C64" w:rsidRPr="007E5896" w14:paraId="20092D65" w14:textId="77777777" w:rsidTr="00C6289B">
        <w:trPr>
          <w:jc w:val="center"/>
        </w:trPr>
        <w:tc>
          <w:tcPr>
            <w:tcW w:w="1447" w:type="dxa"/>
            <w:vMerge w:val="restart"/>
            <w:vAlign w:val="center"/>
          </w:tcPr>
          <w:p w14:paraId="331D1979" w14:textId="19DD41E6" w:rsidR="00556D7C" w:rsidRPr="007E5896" w:rsidRDefault="00556D7C" w:rsidP="00556D7C">
            <w:pPr>
              <w:adjustRightInd w:val="0"/>
              <w:ind w:firstLineChars="0" w:firstLine="0"/>
              <w:jc w:val="center"/>
            </w:pPr>
            <w:r w:rsidRPr="007E5896">
              <w:rPr>
                <w:rFonts w:eastAsia="宋体" w:hint="eastAsia"/>
              </w:rPr>
              <w:t>M</w:t>
            </w:r>
            <w:r w:rsidRPr="007E5896">
              <w:rPr>
                <w:rFonts w:eastAsia="宋体"/>
              </w:rPr>
              <w:t>icro</w:t>
            </w:r>
            <w:r w:rsidRPr="007E5896">
              <w:rPr>
                <w:rFonts w:cs="Calibri"/>
              </w:rPr>
              <w:t>scopic</w:t>
            </w:r>
          </w:p>
        </w:tc>
        <w:tc>
          <w:tcPr>
            <w:tcW w:w="2131" w:type="dxa"/>
            <w:vMerge w:val="restart"/>
            <w:vAlign w:val="center"/>
          </w:tcPr>
          <w:p w14:paraId="7E6708ED" w14:textId="1CDEDA63" w:rsidR="00556D7C" w:rsidRPr="007E5896" w:rsidRDefault="00556D7C" w:rsidP="00C6289B">
            <w:pPr>
              <w:adjustRightInd w:val="0"/>
              <w:snapToGrid w:val="0"/>
              <w:ind w:firstLineChars="0" w:firstLine="0"/>
              <w:jc w:val="center"/>
            </w:pPr>
            <w:r w:rsidRPr="007E5896">
              <w:rPr>
                <w:rFonts w:eastAsia="宋体"/>
              </w:rPr>
              <w:t xml:space="preserve">Particle </w:t>
            </w:r>
            <w:r w:rsidRPr="007E5896">
              <w:rPr>
                <w:rFonts w:eastAsia="宋体" w:hint="eastAsia"/>
              </w:rPr>
              <w:t>matter</w:t>
            </w:r>
          </w:p>
        </w:tc>
        <w:tc>
          <w:tcPr>
            <w:tcW w:w="1828" w:type="dxa"/>
            <w:shd w:val="clear" w:color="auto" w:fill="auto"/>
            <w:vAlign w:val="center"/>
          </w:tcPr>
          <w:p w14:paraId="51CE615C" w14:textId="71F6C15B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>
              <w:rPr>
                <w:rFonts w:hint="eastAsia"/>
              </w:rPr>
              <w:t>Size</w:t>
            </w:r>
          </w:p>
        </w:tc>
        <w:tc>
          <w:tcPr>
            <w:tcW w:w="6693" w:type="dxa"/>
            <w:shd w:val="clear" w:color="auto" w:fill="auto"/>
            <w:vAlign w:val="center"/>
          </w:tcPr>
          <w:p w14:paraId="7579EA99" w14:textId="797BF2F5" w:rsidR="00556D7C" w:rsidRPr="007E5896" w:rsidRDefault="00293984" w:rsidP="00556D7C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>
              <w:rPr>
                <w:rFonts w:eastAsia="宋体"/>
              </w:rPr>
              <w:t>A</w:t>
            </w:r>
            <w:r>
              <w:rPr>
                <w:rFonts w:eastAsia="宋体" w:hint="eastAsia"/>
              </w:rPr>
              <w:t xml:space="preserve">round </w:t>
            </w:r>
            <w:r w:rsidR="008844CA">
              <w:rPr>
                <w:rFonts w:eastAsia="宋体" w:hint="eastAsia"/>
              </w:rPr>
              <w:t>200</w:t>
            </w:r>
            <w:r w:rsidR="008775A3">
              <w:rPr>
                <w:rFonts w:eastAsia="宋体" w:hint="eastAsia"/>
              </w:rPr>
              <w:t xml:space="preserve"> </w:t>
            </w:r>
            <w:r w:rsidR="008775A3">
              <w:rPr>
                <w:rFonts w:eastAsia="宋体"/>
              </w:rPr>
              <w:t>–</w:t>
            </w:r>
            <w:r w:rsidR="008775A3">
              <w:rPr>
                <w:rFonts w:eastAsia="宋体" w:hint="eastAsia"/>
              </w:rPr>
              <w:t xml:space="preserve"> 400 </w:t>
            </w:r>
            <w:r w:rsidR="00361401">
              <w:rPr>
                <w:rFonts w:eastAsia="宋体" w:hint="eastAsia"/>
              </w:rPr>
              <w:t>nm</w:t>
            </w:r>
            <w:r w:rsidR="00EC6D42">
              <w:rPr>
                <w:rFonts w:eastAsia="宋体" w:hint="eastAsia"/>
              </w:rPr>
              <w:t>*</w:t>
            </w:r>
            <w:r w:rsidR="00361401">
              <w:rPr>
                <w:rFonts w:eastAsia="宋体" w:hint="eastAsia"/>
              </w:rPr>
              <w:t xml:space="preserve"> </w:t>
            </w:r>
            <w:r w:rsidR="008775A3">
              <w:rPr>
                <w:rFonts w:eastAsia="宋体"/>
              </w:rPr>
              <w:fldChar w:fldCharType="begin">
                <w:fldData xml:space="preserve">PEVuZE5vdGU+PENpdGU+PEF1dGhvcj5QYXo8L0F1dGhvcj48WWVhcj4yMDIxPC9ZZWFyPjxSZWNO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QYXo8L0F1dGhvcj48WWVhcj4yMDIxPC9ZZWFyPjxSZWNO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="008775A3">
              <w:rPr>
                <w:rFonts w:eastAsia="宋体"/>
              </w:rPr>
            </w:r>
            <w:r w:rsidR="008775A3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44" w:tooltip="Paz, 2021 #1310" w:history="1">
              <w:r w:rsidR="00826C64" w:rsidRPr="00826C64">
                <w:rPr>
                  <w:rStyle w:val="Hyperlink"/>
                </w:rPr>
                <w:t>44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5" w:tooltip="Sluder, 2013 #1755" w:history="1">
              <w:r w:rsidR="00826C64" w:rsidRPr="00826C64">
                <w:rPr>
                  <w:rStyle w:val="Hyperlink"/>
                </w:rPr>
                <w:t>55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="008775A3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 w:val="restart"/>
            <w:vAlign w:val="center"/>
          </w:tcPr>
          <w:p w14:paraId="6129EA2A" w14:textId="381AB65D" w:rsidR="00556D7C" w:rsidRPr="006D18F8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6D18F8">
              <w:rPr>
                <w:rFonts w:hint="eastAsia"/>
              </w:rPr>
              <w:t>S</w:t>
            </w:r>
            <w:r w:rsidRPr="006D18F8">
              <w:t xml:space="preserve">canning </w:t>
            </w:r>
            <w:r w:rsidRPr="006D18F8">
              <w:rPr>
                <w:rFonts w:hint="eastAsia"/>
              </w:rPr>
              <w:t>e</w:t>
            </w:r>
            <w:r w:rsidRPr="006D18F8">
              <w:t>lectron microscope</w:t>
            </w:r>
          </w:p>
        </w:tc>
      </w:tr>
      <w:tr w:rsidR="00826C64" w:rsidRPr="007E5896" w14:paraId="401E1F69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18B1A476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71FF0FE4" w14:textId="77777777" w:rsidR="00556D7C" w:rsidRPr="007E5896" w:rsidRDefault="00556D7C" w:rsidP="00C6289B">
            <w:pPr>
              <w:adjustRightInd w:val="0"/>
              <w:snapToGri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6111938A" w14:textId="27EFEC52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>Shape</w:t>
            </w:r>
          </w:p>
        </w:tc>
        <w:tc>
          <w:tcPr>
            <w:tcW w:w="6693" w:type="dxa"/>
            <w:vAlign w:val="center"/>
          </w:tcPr>
          <w:p w14:paraId="7A55FCC1" w14:textId="65312AA4" w:rsidR="00556D7C" w:rsidRPr="007E5896" w:rsidRDefault="00556D7C" w:rsidP="00556D7C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Spherical shape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Bcm5hbDwvQXV0aG9yPjxZZWFyPjIwMTU8L1llYXI+PFJl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Bcm5hbDwvQXV0aG9yPjxZZWFyPjIwMTU8L1llYXI+PFJl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6" w:tooltip="Arnal, 2015 #1354" w:history="1">
              <w:r w:rsidR="00826C64" w:rsidRPr="00826C64">
                <w:rPr>
                  <w:rStyle w:val="Hyperlink"/>
                </w:rPr>
                <w:t>56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7" w:tooltip="Arnal, 2018 #1731" w:history="1">
              <w:r w:rsidR="00826C64" w:rsidRPr="00826C64">
                <w:rPr>
                  <w:rStyle w:val="Hyperlink"/>
                </w:rPr>
                <w:t>57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irregular shap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Arnal&lt;/Author&gt;&lt;Year&gt;2015&lt;/Year&gt;&lt;RecNum&gt;1354&lt;/RecNum&gt;&lt;DisplayText&gt;[56]&lt;/DisplayText&gt;&lt;record&gt;&lt;rec-number&gt;1354&lt;/rec-number&gt;&lt;foreign-keys&gt;&lt;key app="EN" db-id="attsw02dqf9dr4eeepwxvw02t0s20fx929td" timestamp="1649606729"&gt;1354&lt;/key&gt;&lt;/foreign-keys&gt;&lt;ref-type name="Journal Article"&gt;17&lt;/ref-type&gt;&lt;contributors&gt;&lt;authors&gt;&lt;author&gt;Arnal, Cristina&lt;/author&gt;&lt;author&gt;Bravo, Yolanda&lt;/author&gt;&lt;author&gt;Larrosa, Carmen&lt;/author&gt;&lt;author&gt;Gargiulo, Valentina&lt;/author&gt;&lt;author&gt;Alfè, Michela&lt;/author&gt;&lt;author&gt;Ciajolo, Anna&lt;/author&gt;&lt;author&gt;Alzueta, María Ujué&lt;/author&gt;&lt;author&gt;Millera, Ángela&lt;/author&gt;&lt;author&gt;Bilbao, Rafael&lt;/author&gt;&lt;/authors&gt;&lt;/contributors&gt;&lt;titles&gt;&lt;title&gt;Characterization of Different Types of Diesel (EGR Cooler) Soot Samples&lt;/title&gt;&lt;secondary-title&gt;SAE International Journal of Engines&lt;/secondary-title&gt;&lt;/titles&gt;&lt;periodical&gt;&lt;full-title&gt;SAE International Journal of Engines&lt;/full-title&gt;&lt;/periodical&gt;&lt;pages&gt;1804-1814&lt;/pages&gt;&lt;volume&gt;8&lt;/volume&gt;&lt;number&gt;4&lt;/number&gt;&lt;section&gt;1804&lt;/section&gt;&lt;dates&gt;&lt;year&gt;2015&lt;/year&gt;&lt;/dates&gt;&lt;isbn&gt;1946-3944&lt;/isbn&gt;&lt;urls&gt;&lt;related-urls&gt;&lt;url&gt;&lt;style face="underline" font="default" size="100%"&gt;https://www.sae.org/publications/technical-papers/content/2015-01-1690/&lt;/style&gt;&lt;/url&gt;&lt;/related-urls&gt;&lt;/urls&gt;&lt;electronic-resource-num&gt;10.4271/2015-01-1690&lt;/electronic-resource-num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6" w:tooltip="Arnal, 2015 #1354" w:history="1">
              <w:r w:rsidR="00826C64" w:rsidRPr="00826C64">
                <w:rPr>
                  <w:rStyle w:val="Hyperlink"/>
                </w:rPr>
                <w:t>56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="00CD7D95">
              <w:rPr>
                <w:rFonts w:eastAsia="宋体" w:hint="eastAsia"/>
              </w:rPr>
              <w:t xml:space="preserve">, </w:t>
            </w:r>
          </w:p>
        </w:tc>
        <w:tc>
          <w:tcPr>
            <w:tcW w:w="1885" w:type="dxa"/>
            <w:vMerge/>
            <w:vAlign w:val="center"/>
          </w:tcPr>
          <w:p w14:paraId="4FCE8055" w14:textId="77777777" w:rsidR="00556D7C" w:rsidRPr="006D18F8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  <w:color w:val="FF0000"/>
              </w:rPr>
            </w:pPr>
          </w:p>
        </w:tc>
      </w:tr>
      <w:tr w:rsidR="00826C64" w:rsidRPr="007E5896" w14:paraId="5B4836CF" w14:textId="77777777" w:rsidTr="00C6289B">
        <w:trPr>
          <w:jc w:val="center"/>
        </w:trPr>
        <w:tc>
          <w:tcPr>
            <w:tcW w:w="1447" w:type="dxa"/>
            <w:vMerge/>
            <w:vAlign w:val="center"/>
          </w:tcPr>
          <w:p w14:paraId="1B1F30E5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16A37352" w14:textId="77777777" w:rsidR="00556D7C" w:rsidRPr="007E5896" w:rsidRDefault="00556D7C" w:rsidP="00C6289B">
            <w:pPr>
              <w:adjustRightInd w:val="0"/>
              <w:snapToGri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178BD820" w14:textId="7B695AF1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Connection </w:t>
            </w:r>
            <w:r>
              <w:rPr>
                <w:rFonts w:eastAsia="宋体" w:hint="eastAsia"/>
              </w:rPr>
              <w:t>way</w:t>
            </w:r>
          </w:p>
        </w:tc>
        <w:tc>
          <w:tcPr>
            <w:tcW w:w="6693" w:type="dxa"/>
            <w:vAlign w:val="center"/>
          </w:tcPr>
          <w:p w14:paraId="6AEEF41A" w14:textId="335F8956" w:rsidR="00556D7C" w:rsidRPr="007E5896" w:rsidRDefault="00556D7C" w:rsidP="00556D7C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String of pearls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yMCwgMjJdPC9EaXNwbGF5VGV4dD48cmVj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MYW5jZTwvQXV0aG9yPjxZZWFyPjIwMTA8L1llYXI+PFJl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20" w:tooltip="Lance, 2010 #1356" w:history="1">
              <w:r w:rsidR="00826C64" w:rsidRPr="00826C64">
                <w:rPr>
                  <w:rStyle w:val="Hyperlink"/>
                </w:rPr>
                <w:t>20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22" w:tooltip="Lance, 2013 #1550" w:history="1">
              <w:r w:rsidR="00826C64" w:rsidRPr="00826C64">
                <w:rPr>
                  <w:rStyle w:val="Hyperlink"/>
                </w:rPr>
                <w:t>22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6C17774A" w14:textId="77777777" w:rsidR="00556D7C" w:rsidRPr="006D18F8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  <w:color w:val="FF0000"/>
              </w:rPr>
            </w:pPr>
          </w:p>
        </w:tc>
      </w:tr>
      <w:tr w:rsidR="00826C64" w:rsidRPr="007E5896" w14:paraId="5380977C" w14:textId="77777777" w:rsidTr="00C6289B">
        <w:trPr>
          <w:jc w:val="center"/>
        </w:trPr>
        <w:tc>
          <w:tcPr>
            <w:tcW w:w="1447" w:type="dxa"/>
            <w:vMerge w:val="restart"/>
            <w:vAlign w:val="center"/>
          </w:tcPr>
          <w:p w14:paraId="7C6B96CF" w14:textId="574C2E02" w:rsidR="00556D7C" w:rsidRPr="007E5896" w:rsidRDefault="00556D7C" w:rsidP="00556D7C">
            <w:pPr>
              <w:adjustRightInd w:val="0"/>
              <w:ind w:firstLineChars="0" w:firstLine="0"/>
              <w:jc w:val="center"/>
            </w:pPr>
            <w:r w:rsidRPr="007E5896">
              <w:rPr>
                <w:rFonts w:cs="Calibri"/>
              </w:rPr>
              <w:t>Nanoscopic</w:t>
            </w:r>
          </w:p>
        </w:tc>
        <w:tc>
          <w:tcPr>
            <w:tcW w:w="2131" w:type="dxa"/>
            <w:vMerge w:val="restart"/>
            <w:vAlign w:val="center"/>
          </w:tcPr>
          <w:p w14:paraId="46858DD1" w14:textId="2C6CDC09" w:rsidR="00556D7C" w:rsidRPr="007E5896" w:rsidRDefault="00556D7C" w:rsidP="00C6289B">
            <w:pPr>
              <w:adjustRightInd w:val="0"/>
              <w:snapToGrid w:val="0"/>
              <w:ind w:firstLineChars="0" w:firstLine="0"/>
              <w:jc w:val="center"/>
            </w:pPr>
            <w:r w:rsidRPr="007E5896">
              <w:rPr>
                <w:rFonts w:eastAsia="宋体"/>
              </w:rPr>
              <w:t>Primary particle</w:t>
            </w:r>
          </w:p>
        </w:tc>
        <w:tc>
          <w:tcPr>
            <w:tcW w:w="1828" w:type="dxa"/>
            <w:shd w:val="clear" w:color="auto" w:fill="auto"/>
            <w:vAlign w:val="center"/>
          </w:tcPr>
          <w:p w14:paraId="0C9E6644" w14:textId="2726CBB2" w:rsidR="00556D7C" w:rsidRPr="007E5896" w:rsidRDefault="00556D7C" w:rsidP="00556D7C">
            <w:pPr>
              <w:adjustRightInd w:val="0"/>
              <w:ind w:firstLineChars="0" w:firstLine="0"/>
              <w:jc w:val="center"/>
            </w:pPr>
            <w:r>
              <w:rPr>
                <w:rFonts w:hint="eastAsia"/>
              </w:rPr>
              <w:t>Size</w:t>
            </w:r>
          </w:p>
        </w:tc>
        <w:tc>
          <w:tcPr>
            <w:tcW w:w="6693" w:type="dxa"/>
            <w:shd w:val="clear" w:color="auto" w:fill="auto"/>
            <w:vAlign w:val="center"/>
          </w:tcPr>
          <w:p w14:paraId="33C6024A" w14:textId="75570265" w:rsidR="00556D7C" w:rsidRPr="007E5896" w:rsidRDefault="00877E9F" w:rsidP="00556D7C">
            <w:pPr>
              <w:adjustRightInd w:val="0"/>
              <w:ind w:firstLineChars="0" w:firstLine="0"/>
              <w:jc w:val="left"/>
            </w:pPr>
            <w:r>
              <w:t>A</w:t>
            </w:r>
            <w:r>
              <w:rPr>
                <w:rFonts w:hint="eastAsia"/>
              </w:rPr>
              <w:t>round 50 nm</w:t>
            </w:r>
            <w:r w:rsidR="00EC6D42">
              <w:rPr>
                <w:rFonts w:hint="eastAsia"/>
              </w:rPr>
              <w:t>*</w:t>
            </w:r>
            <w:r>
              <w:rPr>
                <w:rFonts w:hint="eastAsia"/>
              </w:rPr>
              <w:t xml:space="preserve"> </w:t>
            </w:r>
            <w:r>
              <w:fldChar w:fldCharType="begin">
                <w:fldData xml:space="preserve">PEVuZE5vdGU+PENpdGU+PEF1dGhvcj5Bcm5hbDwvQXV0aG9yPjxZZWFyPjIwMTU8L1llYXI+PFJl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</w:fldData>
              </w:fldChar>
            </w:r>
            <w:r w:rsidR="00E01D4E">
              <w:instrText xml:space="preserve"> ADDIN EN.CITE </w:instrText>
            </w:r>
            <w:r w:rsidR="00E01D4E">
              <w:fldChar w:fldCharType="begin">
                <w:fldData xml:space="preserve">PEVuZE5vdGU+PENpdGU+PEF1dGhvcj5Bcm5hbDwvQXV0aG9yPjxZZWFyPjIwMTU8L1llYXI+PFJl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</w:fldData>
              </w:fldChar>
            </w:r>
            <w:r w:rsidR="00E01D4E">
              <w:instrText xml:space="preserve"> ADDIN EN.CITE.DATA </w:instrText>
            </w:r>
            <w:r w:rsidR="00E01D4E">
              <w:fldChar w:fldCharType="end"/>
            </w:r>
            <w:r>
              <w:fldChar w:fldCharType="separate"/>
            </w:r>
            <w:r w:rsidR="00E01D4E">
              <w:rPr>
                <w:noProof/>
              </w:rPr>
              <w:t>[</w:t>
            </w:r>
            <w:hyperlink w:anchor="_ENREF_56" w:tooltip="Arnal, 2015 #1354" w:history="1">
              <w:r w:rsidR="00826C64" w:rsidRPr="00826C64">
                <w:rPr>
                  <w:rStyle w:val="Hyperlink"/>
                </w:rPr>
                <w:t>56</w:t>
              </w:r>
            </w:hyperlink>
            <w:r w:rsidR="00E01D4E">
              <w:rPr>
                <w:noProof/>
              </w:rPr>
              <w:t xml:space="preserve">, </w:t>
            </w:r>
            <w:hyperlink w:anchor="_ENREF_57" w:tooltip="Arnal, 2018 #1731" w:history="1">
              <w:r w:rsidR="00826C64" w:rsidRPr="00826C64">
                <w:rPr>
                  <w:rStyle w:val="Hyperlink"/>
                </w:rPr>
                <w:t>57</w:t>
              </w:r>
            </w:hyperlink>
            <w:r w:rsidR="00E01D4E"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1885" w:type="dxa"/>
            <w:vMerge w:val="restart"/>
            <w:vAlign w:val="center"/>
          </w:tcPr>
          <w:p w14:paraId="4E52A494" w14:textId="1706138B" w:rsidR="00556D7C" w:rsidRPr="006D18F8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6D18F8">
              <w:rPr>
                <w:rFonts w:eastAsia="宋体"/>
              </w:rPr>
              <w:t>Transmission electron microscope</w:t>
            </w:r>
          </w:p>
        </w:tc>
      </w:tr>
      <w:tr w:rsidR="00826C64" w:rsidRPr="007E5896" w14:paraId="1A682E65" w14:textId="77777777" w:rsidTr="00C227C2">
        <w:trPr>
          <w:jc w:val="center"/>
        </w:trPr>
        <w:tc>
          <w:tcPr>
            <w:tcW w:w="1447" w:type="dxa"/>
            <w:vMerge/>
            <w:vAlign w:val="center"/>
          </w:tcPr>
          <w:p w14:paraId="515D93CD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0DFC08D3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1828" w:type="dxa"/>
            <w:vAlign w:val="center"/>
          </w:tcPr>
          <w:p w14:paraId="18EB48F7" w14:textId="0F1B6211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>Shape</w:t>
            </w:r>
          </w:p>
        </w:tc>
        <w:tc>
          <w:tcPr>
            <w:tcW w:w="6693" w:type="dxa"/>
            <w:vAlign w:val="center"/>
          </w:tcPr>
          <w:p w14:paraId="155AFC0E" w14:textId="1EC1D4BA" w:rsidR="00556D7C" w:rsidRPr="007E5896" w:rsidRDefault="00556D7C" w:rsidP="00715DD9">
            <w:pPr>
              <w:adjustRightInd w:val="0"/>
              <w:ind w:firstLineChars="0" w:firstLine="0"/>
              <w:jc w:val="left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Crystalline structur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Bravo&lt;/Author&gt;&lt;Year&gt;2015&lt;/Year&gt;&lt;RecNum&gt;1978&lt;/RecNum&gt;&lt;DisplayText&gt;[58]&lt;/DisplayText&gt;&lt;record&gt;&lt;rec-number&gt;1978&lt;/rec-number&gt;&lt;foreign-keys&gt;&lt;key app="EN" db-id="attsw02dqf9dr4eeepwxvw02t0s20fx929td" timestamp="1666539671"&gt;1978&lt;/key&gt;&lt;/foreign-keys&gt;&lt;ref-type name="Report"&gt;27&lt;/ref-type&gt;&lt;contributors&gt;&lt;authors&gt;&lt;author&gt;Yolanda Bravo&lt;/author&gt;&lt;author&gt;Carmen Larrosa&lt;/author&gt;&lt;author&gt;Cristina Arnal&lt;/author&gt;&lt;author&gt;Valentina Gargiulo&lt;/author&gt;&lt;/authors&gt;&lt;/contributors&gt;&lt;titles&gt;&lt;title&gt;Examination of Soot Deposition on EGR Coolers&lt;/title&gt;&lt;/titles&gt;&lt;dates&gt;&lt;year&gt;2015&lt;/year&gt;&lt;/dates&gt;&lt;urls&gt;&lt;/url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8" w:tooltip="Bravo, 2015 #1978" w:history="1">
              <w:r w:rsidR="00826C64" w:rsidRPr="00826C64">
                <w:rPr>
                  <w:rStyle w:val="Hyperlink"/>
                </w:rPr>
                <w:t>58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amorphous</w:t>
            </w:r>
            <w:r w:rsidR="00715DD9">
              <w:rPr>
                <w:rFonts w:eastAsia="宋体" w:hint="eastAsia"/>
              </w:rPr>
              <w:t xml:space="preserve"> </w:t>
            </w:r>
            <w:r w:rsidRPr="007E5896">
              <w:rPr>
                <w:rFonts w:eastAsia="宋体"/>
              </w:rPr>
              <w:t>(</w:t>
            </w:r>
            <w:proofErr w:type="spellStart"/>
            <w:r w:rsidRPr="007E5896">
              <w:rPr>
                <w:rFonts w:eastAsia="宋体"/>
              </w:rPr>
              <w:t>turbostratic</w:t>
            </w:r>
            <w:proofErr w:type="spellEnd"/>
            <w:r w:rsidRPr="007E5896">
              <w:rPr>
                <w:rFonts w:eastAsia="宋体"/>
              </w:rPr>
              <w:t>) structure</w:t>
            </w:r>
            <w:r w:rsidRPr="007E5896">
              <w:rPr>
                <w:rFonts w:eastAsia="宋体"/>
                <w:color w:val="FF0000"/>
              </w:rPr>
              <w:t xml:space="preserve">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Arnal&lt;/Author&gt;&lt;Year&gt;2018&lt;/Year&gt;&lt;RecNum&gt;1731&lt;/RecNum&gt;&lt;DisplayText&gt;[57]&lt;/DisplayText&gt;&lt;record&gt;&lt;rec-number&gt;1731&lt;/rec-number&gt;&lt;foreign-keys&gt;&lt;key app="EN" db-id="attsw02dqf9dr4eeepwxvw02t0s20fx929td" timestamp="1665682188"&gt;1731&lt;/key&gt;&lt;/foreign-keys&gt;&lt;ref-type name="Journal Article"&gt;17&lt;/ref-type&gt;&lt;contributors&gt;&lt;authors&gt;&lt;author&gt;Arnal, Cristina&lt;/author&gt;&lt;author&gt;Bravo, Yolanda&lt;/author&gt;&lt;author&gt;Larrosa, Carmen&lt;/author&gt;&lt;author&gt;Gargiulo, Valentina&lt;/author&gt;&lt;/authors&gt;&lt;/contributors&gt;&lt;titles&gt;&lt;title&gt;Correlation between Real Diesel Fouled-EGRc Soot Samples and Soot Surrogates: Reactivity with NO and O2 and Chemical-Physical Characterization&lt;/title&gt;&lt;secondary-title&gt;SAE Technical Paper&lt;/secondary-title&gt;&lt;/titles&gt;&lt;periodical&gt;&lt;full-title&gt;SAE Technical Paper&lt;/full-title&gt;&lt;/periodical&gt;&lt;dates&gt;&lt;year&gt;2018&lt;/year&gt;&lt;/dates&gt;&lt;urls&gt;&lt;related-urls&gt;&lt;url&gt;https://www.sae.org/publications/technical-papers/content/2018-01-1269/&lt;/url&gt;&lt;/related-urls&gt;&lt;/urls&gt;&lt;electronic-resource-num&gt;10.4271/2018-01-1269&lt;/electronic-resource-num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7" w:tooltip="Arnal, 2018 #1731" w:history="1">
              <w:r w:rsidR="00826C64" w:rsidRPr="00826C64">
                <w:rPr>
                  <w:rStyle w:val="Hyperlink"/>
                </w:rPr>
                <w:t>57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5E847422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</w:tr>
      <w:tr w:rsidR="00826C64" w:rsidRPr="007E5896" w14:paraId="3BE1E1E3" w14:textId="77777777" w:rsidTr="00C227C2">
        <w:trPr>
          <w:jc w:val="center"/>
        </w:trPr>
        <w:tc>
          <w:tcPr>
            <w:tcW w:w="1447" w:type="dxa"/>
            <w:vMerge/>
            <w:vAlign w:val="center"/>
          </w:tcPr>
          <w:p w14:paraId="07404219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47346896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1828" w:type="dxa"/>
            <w:vAlign w:val="center"/>
          </w:tcPr>
          <w:p w14:paraId="409D227A" w14:textId="034B0AAE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>Order</w:t>
            </w:r>
            <w:r>
              <w:rPr>
                <w:rFonts w:eastAsia="宋体" w:hint="eastAsia"/>
              </w:rPr>
              <w:t>li</w:t>
            </w:r>
            <w:r w:rsidRPr="007E5896">
              <w:rPr>
                <w:rFonts w:eastAsia="宋体"/>
              </w:rPr>
              <w:t>ness</w:t>
            </w:r>
          </w:p>
        </w:tc>
        <w:tc>
          <w:tcPr>
            <w:tcW w:w="6693" w:type="dxa"/>
            <w:vAlign w:val="center"/>
          </w:tcPr>
          <w:p w14:paraId="67406FF2" w14:textId="5042CA55" w:rsidR="00556D7C" w:rsidRPr="007E5896" w:rsidRDefault="00556D7C" w:rsidP="00556D7C">
            <w:pPr>
              <w:adjustRightInd w:val="0"/>
              <w:ind w:firstLineChars="0" w:firstLine="0"/>
              <w:jc w:val="left"/>
            </w:pPr>
            <w:r w:rsidRPr="007E5896">
              <w:rPr>
                <w:rFonts w:eastAsia="宋体"/>
              </w:rPr>
              <w:t xml:space="preserve">Ordered </w:t>
            </w:r>
            <w:r w:rsidRPr="007E5896">
              <w:rPr>
                <w:rFonts w:eastAsia="宋体"/>
              </w:rPr>
              <w:fldChar w:fldCharType="begin">
                <w:fldData xml:space="preserve">PEVuZE5vdGU+PENpdGU+PEF1dGhvcj5Bcm5hbDwvQXV0aG9yPjxZZWFyPjIwMTg8L1llYXI+PFJl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 </w:instrText>
            </w:r>
            <w:r w:rsidR="00E01D4E">
              <w:rPr>
                <w:rFonts w:eastAsia="宋体"/>
              </w:rPr>
              <w:fldChar w:fldCharType="begin">
                <w:fldData xml:space="preserve">PEVuZE5vdGU+PENpdGU+PEF1dGhvcj5Bcm5hbDwvQXV0aG9yPjxZZWFyPjIwMTg8L1llYXI+PFJl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</w:fldData>
              </w:fldChar>
            </w:r>
            <w:r w:rsidR="00E01D4E">
              <w:rPr>
                <w:rFonts w:eastAsia="宋体"/>
              </w:rPr>
              <w:instrText xml:space="preserve"> ADDIN EN.CITE.DATA </w:instrText>
            </w:r>
            <w:r w:rsidR="00E01D4E">
              <w:rPr>
                <w:rFonts w:eastAsia="宋体"/>
              </w:rPr>
            </w:r>
            <w:r w:rsidR="00E01D4E">
              <w:rPr>
                <w:rFonts w:eastAsia="宋体"/>
              </w:rPr>
              <w:fldChar w:fldCharType="end"/>
            </w:r>
            <w:r w:rsidRPr="007E5896">
              <w:rPr>
                <w:rFonts w:eastAsia="宋体"/>
              </w:rPr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6" w:tooltip="Arnal, 2015 #1354" w:history="1">
              <w:r w:rsidR="00826C64" w:rsidRPr="00826C64">
                <w:rPr>
                  <w:rStyle w:val="Hyperlink"/>
                </w:rPr>
                <w:t>56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7" w:tooltip="Arnal, 2018 #1731" w:history="1">
              <w:r w:rsidR="00826C64" w:rsidRPr="00826C64">
                <w:rPr>
                  <w:rStyle w:val="Hyperlink"/>
                </w:rPr>
                <w:t>57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lower organization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Bravo&lt;/Author&gt;&lt;Year&gt;2015&lt;/Year&gt;&lt;RecNum&gt;1978&lt;/RecNum&gt;&lt;DisplayText&gt;[56, 58]&lt;/DisplayText&gt;&lt;record&gt;&lt;rec-number&gt;1978&lt;/rec-number&gt;&lt;foreign-keys&gt;&lt;key app="EN" db-id="attsw02dqf9dr4eeepwxvw02t0s20fx929td" timestamp="1666539671"&gt;1978&lt;/key&gt;&lt;/foreign-keys&gt;&lt;ref-type name="Report"&gt;27&lt;/ref-type&gt;&lt;contributors&gt;&lt;authors&gt;&lt;author&gt;Yolanda Bravo&lt;/author&gt;&lt;author&gt;Carmen Larrosa&lt;/author&gt;&lt;author&gt;Cristina Arnal&lt;/author&gt;&lt;author&gt;Valentina Gargiulo&lt;/author&gt;&lt;/authors&gt;&lt;/contributors&gt;&lt;titles&gt;&lt;title&gt;Examination of Soot Deposition on EGR Coolers&lt;/title&gt;&lt;/titles&gt;&lt;dates&gt;&lt;year&gt;2015&lt;/year&gt;&lt;/dates&gt;&lt;urls&gt;&lt;/urls&gt;&lt;/record&gt;&lt;/Cite&gt;&lt;Cite&gt;&lt;Author&gt;Arnal&lt;/Author&gt;&lt;Year&gt;2015&lt;/Year&gt;&lt;RecNum&gt;1354&lt;/RecNum&gt;&lt;record&gt;&lt;rec-number&gt;1354&lt;/rec-number&gt;&lt;foreign-keys&gt;&lt;key app="EN" db-id="attsw02dqf9dr4eeepwxvw02t0s20fx929td" timestamp="1649606729"&gt;1354&lt;/key&gt;&lt;/foreign-keys&gt;&lt;ref-type name="Journal Article"&gt;17&lt;/ref-type&gt;&lt;contributors&gt;&lt;authors&gt;&lt;author&gt;Arnal, Cristina&lt;/author&gt;&lt;author&gt;Bravo, Yolanda&lt;/author&gt;&lt;author&gt;Larrosa, Carmen&lt;/author&gt;&lt;author&gt;Gargiulo, Valentina&lt;/author&gt;&lt;author&gt;Alfè, Michela&lt;/author&gt;&lt;author&gt;Ciajolo, Anna&lt;/author&gt;&lt;author&gt;Alzueta, María Ujué&lt;/author&gt;&lt;author&gt;Millera, Ángela&lt;/author&gt;&lt;author&gt;Bilbao, Rafael&lt;/author&gt;&lt;/authors&gt;&lt;/contributors&gt;&lt;titles&gt;&lt;title&gt;Characterization of Different Types of Diesel (EGR Cooler) Soot Samples&lt;/title&gt;&lt;secondary-title&gt;SAE International Journal of Engines&lt;/secondary-title&gt;&lt;/titles&gt;&lt;periodical&gt;&lt;full-title&gt;SAE International Journal of Engines&lt;/full-title&gt;&lt;/periodical&gt;&lt;pages&gt;1804-1814&lt;/pages&gt;&lt;volume&gt;8&lt;/volume&gt;&lt;number&gt;4&lt;/number&gt;&lt;section&gt;1804&lt;/section&gt;&lt;dates&gt;&lt;year&gt;2015&lt;/year&gt;&lt;/dates&gt;&lt;isbn&gt;1946-3944&lt;/isbn&gt;&lt;urls&gt;&lt;related-urls&gt;&lt;url&gt;&lt;style face="underline" font="default" size="100%"&gt;https://www.sae.org/publications/technical-papers/content/2015-01-1690/&lt;/style&gt;&lt;/url&gt;&lt;/related-urls&gt;&lt;/urls&gt;&lt;electronic-resource-num&gt;10.4271/2015-01-1690&lt;/electronic-resource-num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6" w:tooltip="Arnal, 2015 #1354" w:history="1">
              <w:r w:rsidR="00826C64" w:rsidRPr="00826C64">
                <w:rPr>
                  <w:rStyle w:val="Hyperlink"/>
                </w:rPr>
                <w:t>56</w:t>
              </w:r>
            </w:hyperlink>
            <w:r w:rsidR="00E01D4E">
              <w:rPr>
                <w:rFonts w:eastAsia="宋体"/>
                <w:noProof/>
              </w:rPr>
              <w:t xml:space="preserve">, </w:t>
            </w:r>
            <w:hyperlink w:anchor="_ENREF_58" w:tooltip="Bravo, 2015 #1978" w:history="1">
              <w:r w:rsidR="00826C64" w:rsidRPr="00826C64">
                <w:rPr>
                  <w:rStyle w:val="Hyperlink"/>
                </w:rPr>
                <w:t>58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disordered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Arnal&lt;/Author&gt;&lt;Year&gt;2018&lt;/Year&gt;&lt;RecNum&gt;1731&lt;/RecNum&gt;&lt;DisplayText&gt;[57]&lt;/DisplayText&gt;&lt;record&gt;&lt;rec-number&gt;1731&lt;/rec-number&gt;&lt;foreign-keys&gt;&lt;key app="EN" db-id="attsw02dqf9dr4eeepwxvw02t0s20fx929td" timestamp="1665682188"&gt;1731&lt;/key&gt;&lt;/foreign-keys&gt;&lt;ref-type name="Journal Article"&gt;17&lt;/ref-type&gt;&lt;contributors&gt;&lt;authors&gt;&lt;author&gt;Arnal, Cristina&lt;/author&gt;&lt;author&gt;Bravo, Yolanda&lt;/author&gt;&lt;author&gt;Larrosa, Carmen&lt;/author&gt;&lt;author&gt;Gargiulo, Valentina&lt;/author&gt;&lt;/authors&gt;&lt;/contributors&gt;&lt;titles&gt;&lt;title&gt;Correlation between Real Diesel Fouled-EGRc Soot Samples and Soot Surrogates: Reactivity with NO and O2 and Chemical-Physical Characterization&lt;/title&gt;&lt;secondary-title&gt;SAE Technical Paper&lt;/secondary-title&gt;&lt;/titles&gt;&lt;periodical&gt;&lt;full-title&gt;SAE Technical Paper&lt;/full-title&gt;&lt;/periodical&gt;&lt;dates&gt;&lt;year&gt;2018&lt;/year&gt;&lt;/dates&gt;&lt;urls&gt;&lt;related-urls&gt;&lt;url&gt;https://www.sae.org/publications/technical-papers/content/2018-01-1269/&lt;/url&gt;&lt;/related-urls&gt;&lt;/urls&gt;&lt;electronic-resource-num&gt;10.4271/2018-01-1269&lt;/electronic-resource-num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7" w:tooltip="Arnal, 2018 #1731" w:history="1">
              <w:r w:rsidR="00826C64" w:rsidRPr="00826C64">
                <w:rPr>
                  <w:rStyle w:val="Hyperlink"/>
                </w:rPr>
                <w:t>57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  <w:r w:rsidRPr="007E5896">
              <w:rPr>
                <w:rFonts w:eastAsia="宋体" w:hint="eastAsia"/>
              </w:rPr>
              <w:t>,</w:t>
            </w:r>
            <w:r w:rsidRPr="007E5896">
              <w:rPr>
                <w:rFonts w:eastAsia="宋体"/>
              </w:rPr>
              <w:t xml:space="preserve"> randomized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Paz&lt;/Author&gt;&lt;Year&gt;2021&lt;/Year&gt;&lt;RecNum&gt;1310&lt;/RecNum&gt;&lt;DisplayText&gt;[44]&lt;/DisplayText&gt;&lt;record&gt;&lt;rec-number&gt;1310&lt;/rec-number&gt;&lt;foreign-keys&gt;&lt;key app="EN" db-id="attsw02dqf9dr4eeepwxvw02t0s20fx929td" timestamp="1649487044"&gt;1310&lt;/key&gt;&lt;/foreign-keys&gt;&lt;ref-type name="Journal Article"&gt;17&lt;/ref-type&gt;&lt;contributors&gt;&lt;authors&gt;&lt;author&gt;Paz, Concepción&lt;/author&gt;&lt;author&gt;Suárez, Eduardo&lt;/author&gt;&lt;author&gt;Vence, Jesús&lt;/author&gt;&lt;author&gt;Hoard, John&lt;/author&gt;&lt;/authors&gt;&lt;/contributors&gt;&lt;titles&gt;&lt;title&gt;Evolution of EGR cooler deposits under hydrocarbon condensation: Analysis of local thickness, roughness, and fouling layer density&lt;/title&gt;&lt;secondary-title&gt;International Journal of Thermal Sciences&lt;/secondary-title&gt;&lt;/titles&gt;&lt;periodical&gt;&lt;full-title&gt;International Journal of Thermal Sciences&lt;/full-title&gt;&lt;/periodical&gt;&lt;volume&gt;161&lt;/volume&gt;&lt;section&gt;106744&lt;/section&gt;&lt;dates&gt;&lt;year&gt;2021&lt;/year&gt;&lt;/dates&gt;&lt;isbn&gt;12900729&lt;/isbn&gt;&lt;urls&gt;&lt;related-urls&gt;&lt;url&gt;https://linkinghub.elsevier.com/retrieve/pii/S1290072920311881&lt;/url&gt;&lt;/relate</w:instrText>
            </w:r>
            <w:r w:rsidR="00E01D4E">
              <w:rPr>
                <w:rFonts w:eastAsia="宋体" w:hint="eastAsia"/>
              </w:rPr>
              <w:instrText>d-urls&gt;&lt;/urls&gt;&lt;electronic-resource-num&gt;10.1016/j.ijthermalsci.2020.106744&lt;/electronic-resource-num&gt;&lt;research-notes&gt;&lt;style face="normal" font="default" charset="134" size="100%"&gt;</w:instrText>
            </w:r>
            <w:r w:rsidR="00E01D4E">
              <w:rPr>
                <w:rFonts w:eastAsia="宋体" w:hint="eastAsia"/>
              </w:rPr>
              <w:instrText>正十六烷浓度对积碳密度，厚度，热性能的影响</w:instrText>
            </w:r>
            <w:r w:rsidR="00E01D4E">
              <w:rPr>
                <w:rFonts w:eastAsia="宋体" w:hint="eastAsia"/>
              </w:rPr>
              <w:instrText>&lt;/style&gt;&lt;/research-notes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44" w:tooltip="Paz, 2021 #1310" w:history="1">
              <w:r w:rsidR="00826C64" w:rsidRPr="00826C64">
                <w:rPr>
                  <w:rStyle w:val="Hyperlink"/>
                </w:rPr>
                <w:t>44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2E1377A6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</w:tr>
      <w:tr w:rsidR="00826C64" w:rsidRPr="007E5896" w14:paraId="6476382A" w14:textId="77777777" w:rsidTr="00C227C2">
        <w:trPr>
          <w:jc w:val="center"/>
        </w:trPr>
        <w:tc>
          <w:tcPr>
            <w:tcW w:w="1447" w:type="dxa"/>
            <w:vMerge/>
            <w:vAlign w:val="center"/>
          </w:tcPr>
          <w:p w14:paraId="63A39F59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</w:p>
        </w:tc>
        <w:tc>
          <w:tcPr>
            <w:tcW w:w="2131" w:type="dxa"/>
            <w:vMerge/>
            <w:vAlign w:val="center"/>
          </w:tcPr>
          <w:p w14:paraId="17250A07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</w:pPr>
          </w:p>
        </w:tc>
        <w:tc>
          <w:tcPr>
            <w:tcW w:w="1828" w:type="dxa"/>
            <w:vAlign w:val="center"/>
          </w:tcPr>
          <w:p w14:paraId="02FE6937" w14:textId="0A741CA1" w:rsidR="00556D7C" w:rsidRPr="007E5896" w:rsidRDefault="00556D7C" w:rsidP="00556D7C">
            <w:pPr>
              <w:adjustRightInd w:val="0"/>
              <w:ind w:firstLineChars="0" w:firstLine="0"/>
              <w:jc w:val="center"/>
              <w:rPr>
                <w:rFonts w:eastAsia="宋体"/>
              </w:rPr>
            </w:pPr>
            <w:r w:rsidRPr="007E5896">
              <w:rPr>
                <w:rFonts w:eastAsia="宋体"/>
              </w:rPr>
              <w:t xml:space="preserve">Connection </w:t>
            </w:r>
            <w:r>
              <w:rPr>
                <w:rFonts w:eastAsia="宋体" w:hint="eastAsia"/>
              </w:rPr>
              <w:t>way</w:t>
            </w:r>
          </w:p>
        </w:tc>
        <w:tc>
          <w:tcPr>
            <w:tcW w:w="6693" w:type="dxa"/>
            <w:vAlign w:val="center"/>
          </w:tcPr>
          <w:p w14:paraId="75171F12" w14:textId="37E140AC" w:rsidR="00556D7C" w:rsidRPr="007E5896" w:rsidRDefault="00556D7C" w:rsidP="00556D7C">
            <w:pPr>
              <w:adjustRightInd w:val="0"/>
              <w:ind w:firstLineChars="0" w:firstLine="0"/>
              <w:jc w:val="left"/>
            </w:pPr>
            <w:r w:rsidRPr="007E5896">
              <w:rPr>
                <w:rFonts w:eastAsia="宋体"/>
              </w:rPr>
              <w:t xml:space="preserve">Chain like structure </w:t>
            </w:r>
            <w:r w:rsidRPr="007E5896">
              <w:rPr>
                <w:rFonts w:eastAsia="宋体"/>
              </w:rPr>
              <w:fldChar w:fldCharType="begin"/>
            </w:r>
            <w:r w:rsidR="00E01D4E">
              <w:rPr>
                <w:rFonts w:eastAsia="宋体"/>
              </w:rPr>
              <w:instrText xml:space="preserve"> ADDIN EN.CITE &lt;EndNote&gt;&lt;Cite&gt;&lt;Author&gt;Arnal&lt;/Author&gt;&lt;Year&gt;2015&lt;/Year&gt;&lt;RecNum&gt;1354&lt;/RecNum&gt;&lt;DisplayText&gt;[56]&lt;/DisplayText&gt;&lt;record&gt;&lt;rec-number&gt;1354&lt;/rec-number&gt;&lt;foreign-keys&gt;&lt;key app="EN" db-id="attsw02dqf9dr4eeepwxvw02t0s20fx929td" timestamp="1649606729"&gt;1354&lt;/key&gt;&lt;/foreign-keys&gt;&lt;ref-type name="Journal Article"&gt;17&lt;/ref-type&gt;&lt;contributors&gt;&lt;authors&gt;&lt;author&gt;Arnal, Cristina&lt;/author&gt;&lt;author&gt;Bravo, Yolanda&lt;/author&gt;&lt;author&gt;Larrosa, Carmen&lt;/author&gt;&lt;author&gt;Gargiulo, Valentina&lt;/author&gt;&lt;author&gt;Alfè, Michela&lt;/author&gt;&lt;author&gt;Ciajolo, Anna&lt;/author&gt;&lt;author&gt;Alzueta, María Ujué&lt;/author&gt;&lt;author&gt;Millera, Ángela&lt;/author&gt;&lt;author&gt;Bilbao, Rafael&lt;/author&gt;&lt;/authors&gt;&lt;/contributors&gt;&lt;titles&gt;&lt;title&gt;Characterization of Different Types of Diesel (EGR Cooler) Soot Samples&lt;/title&gt;&lt;secondary-title&gt;SAE International Journal of Engines&lt;/secondary-title&gt;&lt;/titles&gt;&lt;periodical&gt;&lt;full-title&gt;SAE International Journal of Engines&lt;/full-title&gt;&lt;/periodical&gt;&lt;pages&gt;1804-1814&lt;/pages&gt;&lt;volume&gt;8&lt;/volume&gt;&lt;number&gt;4&lt;/number&gt;&lt;section&gt;1804&lt;/section&gt;&lt;dates&gt;&lt;year&gt;2015&lt;/year&gt;&lt;/dates&gt;&lt;isbn&gt;1946-3944&lt;/isbn&gt;&lt;urls&gt;&lt;related-urls&gt;&lt;url&gt;&lt;style face="underline" font="default" size="100%"&gt;https://www.sae.org/publications/technical-papers/content/2015-01-1690/&lt;/style&gt;&lt;/url&gt;&lt;/related-urls&gt;&lt;/urls&gt;&lt;electronic-resource-num&gt;10.4271/2015-01-1690&lt;/electronic-resource-num&gt;&lt;/record&gt;&lt;/Cite&gt;&lt;/EndNote&gt;</w:instrText>
            </w:r>
            <w:r w:rsidRPr="007E5896">
              <w:rPr>
                <w:rFonts w:eastAsia="宋体"/>
              </w:rPr>
              <w:fldChar w:fldCharType="separate"/>
            </w:r>
            <w:r w:rsidR="00E01D4E">
              <w:rPr>
                <w:rFonts w:eastAsia="宋体"/>
                <w:noProof/>
              </w:rPr>
              <w:t>[</w:t>
            </w:r>
            <w:hyperlink w:anchor="_ENREF_56" w:tooltip="Arnal, 2015 #1354" w:history="1">
              <w:r w:rsidR="00826C64" w:rsidRPr="00826C64">
                <w:rPr>
                  <w:rStyle w:val="Hyperlink"/>
                </w:rPr>
                <w:t>56</w:t>
              </w:r>
            </w:hyperlink>
            <w:r w:rsidR="00E01D4E">
              <w:rPr>
                <w:rFonts w:eastAsia="宋体"/>
                <w:noProof/>
              </w:rPr>
              <w:t>]</w:t>
            </w:r>
            <w:r w:rsidRPr="007E5896">
              <w:rPr>
                <w:rFonts w:eastAsia="宋体"/>
              </w:rPr>
              <w:fldChar w:fldCharType="end"/>
            </w:r>
          </w:p>
        </w:tc>
        <w:tc>
          <w:tcPr>
            <w:tcW w:w="1885" w:type="dxa"/>
            <w:vMerge/>
            <w:vAlign w:val="center"/>
          </w:tcPr>
          <w:p w14:paraId="130FE94F" w14:textId="77777777" w:rsidR="00556D7C" w:rsidRPr="007E5896" w:rsidRDefault="00556D7C" w:rsidP="00556D7C">
            <w:pPr>
              <w:adjustRightInd w:val="0"/>
              <w:ind w:firstLineChars="0" w:firstLine="0"/>
              <w:jc w:val="center"/>
            </w:pPr>
          </w:p>
        </w:tc>
      </w:tr>
    </w:tbl>
    <w:p w14:paraId="53918D3B" w14:textId="70753A3B" w:rsidR="00A50C84" w:rsidRPr="00344D8F" w:rsidRDefault="00753DF8" w:rsidP="00344D8F">
      <w:pPr>
        <w:ind w:firstLineChars="0" w:firstLine="0"/>
        <w:rPr>
          <w:rFonts w:cs="Calibri"/>
        </w:rPr>
      </w:pPr>
      <w:r>
        <w:rPr>
          <w:rFonts w:cs="Calibri" w:hint="eastAsia"/>
        </w:rPr>
        <w:t>*</w:t>
      </w:r>
      <w:r w:rsidR="00B07892">
        <w:rPr>
          <w:rFonts w:cs="Calibri" w:hint="eastAsia"/>
        </w:rPr>
        <w:t xml:space="preserve">: </w:t>
      </w:r>
      <w:r w:rsidR="00B27F16" w:rsidRPr="00B27F16">
        <w:rPr>
          <w:rFonts w:cs="Calibri"/>
        </w:rPr>
        <w:t>Estimated roughly from the scale given in the original article.</w:t>
      </w:r>
    </w:p>
    <w:p w14:paraId="4437CE10" w14:textId="46F26901" w:rsidR="00E01786" w:rsidRPr="005D08AC" w:rsidRDefault="00E01786" w:rsidP="00CE383F">
      <w:pPr>
        <w:pStyle w:val="a3"/>
        <w:sectPr w:rsidR="00E01786" w:rsidRPr="005D08AC" w:rsidSect="008634C6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26"/>
        </w:sectPr>
      </w:pPr>
    </w:p>
    <w:p w14:paraId="1E7E6189" w14:textId="77777777" w:rsidR="00FE1362" w:rsidRDefault="00FE1362" w:rsidP="00FE1362">
      <w:pPr>
        <w:pStyle w:val="a1"/>
        <w:spacing w:before="326"/>
      </w:pPr>
      <w:r>
        <w:lastRenderedPageBreak/>
        <w:drawing>
          <wp:inline distT="0" distB="0" distL="0" distR="0" wp14:anchorId="039690FE" wp14:editId="77A93F55">
            <wp:extent cx="5306216" cy="5578377"/>
            <wp:effectExtent l="0" t="0" r="0" b="0"/>
            <wp:docPr id="422369535" name="图片 3" descr="A collage of images of a ro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2369535" name="图片 3" descr="A collage of images of a rock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1648" cy="55840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707DCA" w14:textId="727749A2" w:rsidR="00FE1362" w:rsidRDefault="00FE1362" w:rsidP="00CE383F">
      <w:pPr>
        <w:pStyle w:val="a3"/>
      </w:pPr>
      <w:bookmarkStart w:id="5" w:name="_Ref155697019"/>
      <w:r w:rsidRPr="00560F73">
        <w:rPr>
          <w:b/>
          <w:bCs/>
          <w:color w:val="0000FF"/>
        </w:rPr>
        <w:t xml:space="preserve">Figure </w:t>
      </w:r>
      <w:bookmarkEnd w:id="5"/>
      <w:r w:rsidR="00951737">
        <w:rPr>
          <w:rFonts w:hint="eastAsia"/>
          <w:b/>
          <w:bCs/>
          <w:color w:val="0000FF"/>
        </w:rPr>
        <w:t>S</w:t>
      </w:r>
      <w:r w:rsidR="00951737">
        <w:rPr>
          <w:b/>
          <w:bCs/>
          <w:color w:val="0000FF"/>
        </w:rPr>
        <w:fldChar w:fldCharType="begin"/>
      </w:r>
      <w:r w:rsidR="00951737">
        <w:rPr>
          <w:b/>
          <w:bCs/>
          <w:color w:val="0000FF"/>
        </w:rPr>
        <w:instrText xml:space="preserve"> SEQ Figure \* ARABIC </w:instrText>
      </w:r>
      <w:r w:rsidR="00951737">
        <w:rPr>
          <w:b/>
          <w:bCs/>
          <w:color w:val="0000FF"/>
        </w:rPr>
        <w:fldChar w:fldCharType="separate"/>
      </w:r>
      <w:r w:rsidR="00951737">
        <w:rPr>
          <w:b/>
          <w:bCs/>
          <w:noProof/>
          <w:color w:val="0000FF"/>
        </w:rPr>
        <w:t>1</w:t>
      </w:r>
      <w:r w:rsidR="00951737">
        <w:rPr>
          <w:b/>
          <w:bCs/>
          <w:color w:val="0000FF"/>
        </w:rPr>
        <w:fldChar w:fldCharType="end"/>
      </w:r>
      <w:r w:rsidRPr="00560F73">
        <w:rPr>
          <w:b/>
          <w:bCs/>
          <w:color w:val="0000FF"/>
        </w:rPr>
        <w:t>.</w:t>
      </w:r>
      <w:r w:rsidRPr="00723378">
        <w:rPr>
          <w:b/>
          <w:bCs/>
          <w:color w:val="0070C0"/>
        </w:rPr>
        <w:t xml:space="preserve"> </w:t>
      </w:r>
      <w:r>
        <w:t xml:space="preserve">Variation of </w:t>
      </w:r>
      <w:r w:rsidRPr="00112675">
        <w:t>fouling</w:t>
      </w:r>
      <w:r>
        <w:t xml:space="preserve"> microstructure as a function of time. (a) low magnification, (b) high magnification</w:t>
      </w:r>
      <w:r w:rsidR="00E25160">
        <w:rPr>
          <w:rStyle w:val="a4"/>
          <w:rFonts w:hint="eastAsia"/>
        </w:rPr>
        <w:t xml:space="preserve"> </w:t>
      </w:r>
      <w:r w:rsidR="009D30F1">
        <w:rPr>
          <w:rStyle w:val="a4"/>
        </w:rPr>
        <w:fldChar w:fldCharType="begin"/>
      </w:r>
      <w:r w:rsidR="00E01D4E">
        <w:rPr>
          <w:rStyle w:val="a4"/>
        </w:rPr>
        <w:instrText xml:space="preserve"> ADDIN EN.CITE &lt;EndNote&gt;&lt;Cite&gt;&lt;Author&gt;Prabhakar&lt;/Author&gt;&lt;Year&gt;2013&lt;/Year&gt;&lt;RecNum&gt;1323&lt;/RecNum&gt;&lt;DisplayText&gt;[37]&lt;/DisplayText&gt;&lt;record&gt;&lt;rec-number&gt;1323&lt;/rec-number&gt;&lt;foreign-keys&gt;&lt;key app="EN" db-id="attsw02dqf9dr4eeepwxvw02t0s20fx929td" timestamp="1649488862"&gt;1323&lt;/key&gt;&lt;/foreign-keys&gt;&lt;ref-type name="Journal Article"&gt;17&lt;/ref-type&gt;&lt;contributors&gt;&lt;authors&gt;&lt;author&gt;Prabhakar, Bhaskar&lt;/author&gt;&lt;author&gt;Boehman, André L.&lt;/author&gt;&lt;/authors&gt;&lt;/contributors&gt;&lt;titles&gt;&lt;title&gt;Effect of Engine Operating Conditions and Coolant Temperature on the Physical and Chemical Properties of Deposits From an Automotive Exhaust Gas Recirculation Cooler&lt;/title&gt;&lt;secondary-title&gt;Journal of Engineering for Gas Turbines and Power&lt;/secondary-title&gt;&lt;/titles&gt;&lt;periodical&gt;&lt;full-title&gt;Journal of Engineering for Gas Turbines and Power&lt;/full-title&gt;&lt;/periodical&gt;&lt;volume&gt;135&lt;/volume&gt;&lt;number&gt;2&lt;/number&gt;&lt;dates&gt;&lt;year&gt;2013&lt;/year&gt;&lt;/dates&gt;&lt;isbn&gt;0742-4795&amp;#xD;1528-8919&lt;/isbn&gt;&lt;urls&gt;&lt;related-urls&gt;&lt;url&gt;https://asmedigitalcollection.asme.org/gasturbinespower/article-abstract/135/2/022801/373406/Effect-of-Engine-Operating-Conditions-and-Coolant?redirectedFrom=fulltext&lt;/url&gt;&lt;/related-urls&gt;&lt;/urls&gt;&lt;electronic-resource-num&gt;10.1115/1.4007784&lt;/electronic-resource-num&gt;&lt;research-notes&gt;&lt;style face="normal" font="default" char</w:instrText>
      </w:r>
      <w:r w:rsidR="00E01D4E">
        <w:rPr>
          <w:rStyle w:val="a4"/>
          <w:rFonts w:hint="eastAsia"/>
        </w:rPr>
        <w:instrText>set="134" size="100%"&gt;</w:instrText>
      </w:r>
      <w:r w:rsidR="00E01D4E">
        <w:rPr>
          <w:rStyle w:val="a4"/>
          <w:rFonts w:hint="eastAsia"/>
        </w:rPr>
        <w:instrText>冷却液温度对</w:instrText>
      </w:r>
      <w:r w:rsidR="00E01D4E">
        <w:rPr>
          <w:rStyle w:val="a4"/>
          <w:rFonts w:hint="eastAsia"/>
        </w:rPr>
        <w:instrText>&lt;/style&gt;&lt;style face="normal" font="Arial" size="100%"&gt;HC&lt;/style&gt;&lt;style face="normal" font="default" charset="134" size="100%"&gt;</w:instrText>
      </w:r>
      <w:r w:rsidR="00E01D4E">
        <w:rPr>
          <w:rStyle w:val="a4"/>
          <w:rFonts w:hint="eastAsia"/>
        </w:rPr>
        <w:instrText>冷凝进而对积碳微观形貌的影响</w:instrText>
      </w:r>
      <w:r w:rsidR="00E01D4E">
        <w:rPr>
          <w:rStyle w:val="a4"/>
          <w:rFonts w:hint="eastAsia"/>
        </w:rPr>
        <w:instrText>&lt;/style&gt;&lt;/research-notes&gt;&lt;/record&gt;&lt;/Cite&gt;&lt;/EndNote&gt;</w:instrText>
      </w:r>
      <w:r w:rsidR="009D30F1">
        <w:rPr>
          <w:rStyle w:val="a4"/>
        </w:rPr>
        <w:fldChar w:fldCharType="separate"/>
      </w:r>
      <w:r w:rsidR="00E01D4E">
        <w:rPr>
          <w:rStyle w:val="a4"/>
          <w:noProof/>
        </w:rPr>
        <w:t>[</w:t>
      </w:r>
      <w:hyperlink w:anchor="_ENREF_37" w:tooltip="Prabhakar, 2013 #1323" w:history="1">
        <w:r w:rsidR="00826C64" w:rsidRPr="00826C64">
          <w:rPr>
            <w:rStyle w:val="Hyperlink"/>
          </w:rPr>
          <w:t>37</w:t>
        </w:r>
      </w:hyperlink>
      <w:r w:rsidR="00E01D4E">
        <w:rPr>
          <w:rStyle w:val="a4"/>
          <w:noProof/>
        </w:rPr>
        <w:t>]</w:t>
      </w:r>
      <w:r w:rsidR="009D30F1">
        <w:rPr>
          <w:rStyle w:val="a4"/>
        </w:rPr>
        <w:fldChar w:fldCharType="end"/>
      </w:r>
    </w:p>
    <w:p w14:paraId="5828798F" w14:textId="1E39FB46" w:rsidR="00AE0E40" w:rsidRDefault="00AE0E40" w:rsidP="00AE0E40">
      <w:pPr>
        <w:ind w:firstLine="480"/>
        <w:rPr>
          <w:rFonts w:cs="Calibri"/>
        </w:rPr>
      </w:pPr>
    </w:p>
    <w:p w14:paraId="677EE925" w14:textId="77777777" w:rsidR="00EE51D0" w:rsidRDefault="00EE51D0" w:rsidP="00CE383F">
      <w:pPr>
        <w:pStyle w:val="a3"/>
      </w:pPr>
      <w:r>
        <w:rPr>
          <w:noProof/>
        </w:rPr>
        <w:drawing>
          <wp:inline distT="0" distB="0" distL="0" distR="0" wp14:anchorId="77BBDA55" wp14:editId="4CC24DB9">
            <wp:extent cx="5343529" cy="2039428"/>
            <wp:effectExtent l="0" t="0" r="0" b="0"/>
            <wp:docPr id="597341415" name="图片 1" descr="A collage of images of a se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7341415" name="图片 1" descr="A collage of images of a sea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3048" cy="20506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AC30C4F" w14:textId="3BB72CE2" w:rsidR="00EE51D0" w:rsidRDefault="00EE51D0" w:rsidP="00CE383F">
      <w:pPr>
        <w:pStyle w:val="a3"/>
      </w:pPr>
      <w:bookmarkStart w:id="6" w:name="_Ref155725890"/>
      <w:r w:rsidRPr="00560F73">
        <w:rPr>
          <w:b/>
          <w:bCs/>
          <w:color w:val="0000FF"/>
        </w:rPr>
        <w:lastRenderedPageBreak/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560F73">
        <w:rPr>
          <w:b/>
          <w:bCs/>
          <w:color w:val="0000FF"/>
        </w:rPr>
        <w:fldChar w:fldCharType="begin"/>
      </w:r>
      <w:r w:rsidRPr="00560F73">
        <w:rPr>
          <w:b/>
          <w:bCs/>
          <w:color w:val="0000FF"/>
        </w:rPr>
        <w:instrText xml:space="preserve"> SEQ Figure \* ARABIC </w:instrText>
      </w:r>
      <w:r w:rsidRPr="00560F73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2</w:t>
      </w:r>
      <w:r w:rsidRPr="00560F73">
        <w:rPr>
          <w:b/>
          <w:bCs/>
          <w:noProof/>
          <w:color w:val="0000FF"/>
        </w:rPr>
        <w:fldChar w:fldCharType="end"/>
      </w:r>
      <w:bookmarkEnd w:id="6"/>
      <w:r w:rsidRPr="00560F73">
        <w:rPr>
          <w:b/>
          <w:bCs/>
          <w:color w:val="0000FF"/>
        </w:rPr>
        <w:t>.</w:t>
      </w:r>
      <w:r>
        <w:t xml:space="preserve"> </w:t>
      </w:r>
      <w:r w:rsidRPr="00572D30">
        <w:t xml:space="preserve">Cracks in </w:t>
      </w:r>
      <w:r>
        <w:t>fouling</w:t>
      </w:r>
      <w:r w:rsidRPr="00572D30">
        <w:t>. Flow direction from left to</w:t>
      </w:r>
      <w:r>
        <w:t xml:space="preserve"> </w:t>
      </w:r>
      <w:r w:rsidRPr="00572D30">
        <w:t>right.</w:t>
      </w:r>
      <w:r w:rsidRPr="00AC22D2">
        <w:t xml:space="preserve"> </w:t>
      </w:r>
      <w:r>
        <w:t xml:space="preserve">(a) </w:t>
      </w:r>
      <w:r w:rsidRPr="00572D30">
        <w:t>five minute interval between successive images</w:t>
      </w:r>
      <w:r w:rsidRPr="00AC22D2">
        <w:t xml:space="preserve"> </w:t>
      </w:r>
      <w:r>
        <w:t xml:space="preserve">in </w:t>
      </w:r>
      <w:r w:rsidRPr="00572D30">
        <w:t>42</w:t>
      </w:r>
      <w:r w:rsidRPr="00EC36D9">
        <w:rPr>
          <w:rFonts w:eastAsia="宋体"/>
        </w:rPr>
        <w:t>°C</w:t>
      </w:r>
      <w:r>
        <w:t>, (b)</w:t>
      </w:r>
      <w:r w:rsidRPr="00AC22D2">
        <w:t xml:space="preserve"> </w:t>
      </w:r>
      <w:r w:rsidRPr="00572D30">
        <w:t>one minute interval between successive images</w:t>
      </w:r>
      <w:r w:rsidRPr="00AC22D2">
        <w:t xml:space="preserve"> </w:t>
      </w:r>
      <w:r>
        <w:t xml:space="preserve">in </w:t>
      </w:r>
      <w:r w:rsidRPr="00572D30">
        <w:t>20</w:t>
      </w:r>
      <w:r w:rsidRPr="00EC36D9">
        <w:rPr>
          <w:rFonts w:eastAsia="宋体"/>
        </w:rPr>
        <w:t>°C</w:t>
      </w:r>
      <w:r w:rsidR="00BF32B2">
        <w:rPr>
          <w:rStyle w:val="a4"/>
          <w:rFonts w:hint="eastAsia"/>
        </w:rPr>
        <w:t xml:space="preserve"> </w:t>
      </w:r>
      <w:r w:rsidR="00BF32B2">
        <w:rPr>
          <w:rFonts w:hint="eastAsia"/>
        </w:rPr>
        <w:t xml:space="preserve"> </w:t>
      </w:r>
      <w:r w:rsidR="00BF32B2" w:rsidRPr="00BD56FB">
        <w:fldChar w:fldCharType="begin"/>
      </w:r>
      <w:r w:rsidR="00E01D4E">
        <w:instrText xml:space="preserve"> ADDIN EN.CITE &lt;EndNote&gt;&lt;Cite&gt;&lt;Author&gt;Abarham&lt;/Author&gt;&lt;Year&gt;2013&lt;/Year&gt;&lt;RecNum&gt;1341&lt;/RecNum&gt;&lt;DisplayText&gt;[40]&lt;/DisplayText&gt;&lt;record&gt;&lt;rec-number&gt;1341&lt;/rec-number&gt;&lt;foreign-keys&gt;&lt;key app="EN" db-id="attsw02dqf9dr4eeepwxvw02t0s20fx929td" timestamp="1649598055"&gt;1341&lt;/key&gt;&lt;/foreign-keys&gt;&lt;ref-type name="Journal Article"&gt;17&lt;/ref-type&gt;&lt;contributors&gt;&lt;authors&gt;&lt;author&gt;Abarham, Mehdi&lt;/author&gt;&lt;author&gt;Chafekar, Tejas&lt;/author&gt;&lt;author&gt;Hoard, John W.&lt;/author&gt;&lt;author&gt;Salvi, Ashwin&lt;/author&gt;&lt;author&gt;Styles, Dan J.&lt;/author&gt;&lt;author&gt;Scott Sluder, C.&lt;/author&gt;&lt;author&gt;Assanis, Dennis&lt;/author&gt;&lt;/authors&gt;&lt;/contributors&gt;&lt;titles&gt;&lt;title&gt;In-situ visualization of exhaust soot particle deposition and removal in channel flows&lt;/title&gt;&lt;secondary-title&gt;Chemical Engineering Science&lt;/secondary-title&gt;&lt;/titles&gt;&lt;periodical&gt;&lt;full-title&gt;Chemical Engineering Science&lt;/full-title&gt;&lt;/periodical&gt;&lt;pages&gt;359-370&lt;/pages&gt;&lt;volume&gt;87&lt;/volume&gt;&lt;section&gt;359&lt;/section&gt;&lt;dates&gt;&lt;year&gt;2013&lt;/year&gt;&lt;/dates&gt;&lt;isbn&gt;00092509&lt;/isbn&gt;&lt;urls&gt;&lt;related-urls&gt;&lt;url&gt;https://linkinghub.elsevi</w:instrText>
      </w:r>
      <w:r w:rsidR="00E01D4E">
        <w:rPr>
          <w:rFonts w:hint="eastAsia"/>
        </w:rPr>
        <w:instrText>er.com/retrieve/pii/S0009250912005921&lt;/url&gt;&lt;/related-urls&gt;&lt;/urls&gt;&lt;electronic-resource-num&gt;10.1016/j.ces.2012.09.025&lt;/electronic-resource-num&gt;&lt;research-notes&gt;&lt;style face="normal" font="default" charset="134" size="100%"&gt;</w:instrText>
      </w:r>
      <w:r w:rsidR="00E01D4E">
        <w:rPr>
          <w:rFonts w:hint="eastAsia"/>
        </w:rPr>
        <w:instrText>水，</w:instrText>
      </w:r>
      <w:r w:rsidR="00E01D4E">
        <w:rPr>
          <w:rFonts w:hint="eastAsia"/>
        </w:rPr>
        <w:instrText>&lt;/style&gt;&lt;style face="normal" font="Arial" size="100%"&gt;C22&lt;/style&gt;&lt;style face="normal" font="default" charset="134" size="100%"&gt;</w:instrText>
      </w:r>
      <w:r w:rsidR="00E01D4E">
        <w:rPr>
          <w:rFonts w:hint="eastAsia"/>
        </w:rPr>
        <w:instrText>，硫酸，硝酸的冷凝</w:instrText>
      </w:r>
      <w:r w:rsidR="00E01D4E">
        <w:rPr>
          <w:rFonts w:hint="eastAsia"/>
        </w:rPr>
        <w:instrText>&lt;/style&gt;&lt;/research-notes&gt;&lt;/record&gt;&lt;/Cite&gt;&lt;/EndNote&gt;</w:instrText>
      </w:r>
      <w:r w:rsidR="00BF32B2" w:rsidRPr="00BD56FB">
        <w:fldChar w:fldCharType="separate"/>
      </w:r>
      <w:r w:rsidR="00E01D4E">
        <w:rPr>
          <w:noProof/>
        </w:rPr>
        <w:t>[</w:t>
      </w:r>
      <w:hyperlink w:anchor="_ENREF_40" w:tooltip="Abarham, 2013 #1341" w:history="1">
        <w:r w:rsidR="00826C64" w:rsidRPr="00826C64">
          <w:rPr>
            <w:rStyle w:val="Hyperlink"/>
          </w:rPr>
          <w:t>40</w:t>
        </w:r>
      </w:hyperlink>
      <w:r w:rsidR="00E01D4E">
        <w:rPr>
          <w:noProof/>
        </w:rPr>
        <w:t>]</w:t>
      </w:r>
      <w:r w:rsidR="00BF32B2" w:rsidRPr="00BD56FB">
        <w:fldChar w:fldCharType="end"/>
      </w:r>
    </w:p>
    <w:p w14:paraId="69CEABC3" w14:textId="612D2E37" w:rsidR="00BE4E9F" w:rsidRPr="007E5896" w:rsidRDefault="00314E1D" w:rsidP="00BE4E9F">
      <w:pPr>
        <w:pStyle w:val="a1"/>
        <w:spacing w:before="326"/>
        <w:rPr>
          <w:noProof w:val="0"/>
        </w:rPr>
      </w:pPr>
      <w:r>
        <w:drawing>
          <wp:inline distT="0" distB="0" distL="0" distR="0" wp14:anchorId="1AF8B451" wp14:editId="35AA442E">
            <wp:extent cx="4038600" cy="3051559"/>
            <wp:effectExtent l="0" t="0" r="0" b="0"/>
            <wp:docPr id="1287048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2751" cy="30546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0E4A4E" w14:textId="13522757" w:rsidR="00BE4E9F" w:rsidRPr="007E5896" w:rsidRDefault="000A12A6" w:rsidP="00CE383F">
      <w:pPr>
        <w:pStyle w:val="a3"/>
      </w:pPr>
      <w:bookmarkStart w:id="7" w:name="_Ref155815877"/>
      <w:r w:rsidRPr="00560F73">
        <w:rPr>
          <w:b/>
          <w:bCs/>
          <w:color w:val="0000FF"/>
        </w:rPr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560F73">
        <w:rPr>
          <w:b/>
          <w:bCs/>
          <w:color w:val="0000FF"/>
        </w:rPr>
        <w:fldChar w:fldCharType="begin"/>
      </w:r>
      <w:r w:rsidRPr="00560F73">
        <w:rPr>
          <w:b/>
          <w:bCs/>
          <w:color w:val="0000FF"/>
        </w:rPr>
        <w:instrText xml:space="preserve"> SEQ Figure \* ARABIC </w:instrText>
      </w:r>
      <w:r w:rsidRPr="00560F73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3</w:t>
      </w:r>
      <w:r w:rsidRPr="00560F73">
        <w:rPr>
          <w:b/>
          <w:bCs/>
          <w:color w:val="0000FF"/>
        </w:rPr>
        <w:fldChar w:fldCharType="end"/>
      </w:r>
      <w:bookmarkEnd w:id="7"/>
      <w:r w:rsidRPr="00560F73">
        <w:rPr>
          <w:b/>
          <w:bCs/>
          <w:color w:val="0000FF"/>
        </w:rPr>
        <w:t>.</w:t>
      </w:r>
      <w:r w:rsidRPr="007E5896">
        <w:t xml:space="preserve"> </w:t>
      </w:r>
      <w:r w:rsidR="0042319B" w:rsidRPr="007E5896">
        <w:t>Fouling interlayer columnar connections</w:t>
      </w:r>
      <w:r w:rsidR="002C7099" w:rsidRPr="007E5896">
        <w:rPr>
          <w:rFonts w:ascii="宋体" w:eastAsia="宋体" w:hAnsi="宋体" w:cs="宋体" w:hint="eastAsia"/>
        </w:rPr>
        <w:t>.</w:t>
      </w:r>
      <w:r w:rsidR="00491384" w:rsidRPr="007E5896">
        <w:rPr>
          <w:rFonts w:asciiTheme="minorHAnsi" w:eastAsia="宋体" w:hAnsiTheme="minorHAnsi" w:cstheme="minorHAnsi"/>
        </w:rPr>
        <w:t xml:space="preserve"> </w:t>
      </w:r>
      <w:r w:rsidR="003F3B9A">
        <w:rPr>
          <w:rFonts w:asciiTheme="minorHAnsi" w:eastAsia="宋体" w:hAnsiTheme="minorHAnsi" w:cstheme="minorHAnsi" w:hint="eastAsia"/>
        </w:rPr>
        <w:t>(Measured and p</w:t>
      </w:r>
      <w:r w:rsidR="0070060D">
        <w:rPr>
          <w:rFonts w:asciiTheme="minorHAnsi" w:eastAsia="宋体" w:hAnsiTheme="minorHAnsi" w:cstheme="minorHAnsi"/>
        </w:rPr>
        <w:t>rovided</w:t>
      </w:r>
      <w:r w:rsidR="0070060D">
        <w:rPr>
          <w:rFonts w:asciiTheme="minorHAnsi" w:eastAsia="宋体" w:hAnsiTheme="minorHAnsi" w:cstheme="minorHAnsi" w:hint="eastAsia"/>
        </w:rPr>
        <w:t xml:space="preserve"> by </w:t>
      </w:r>
      <w:r w:rsidR="00216B4D" w:rsidRPr="007E5896">
        <w:rPr>
          <w:rFonts w:hint="eastAsia"/>
        </w:rPr>
        <w:t>our</w:t>
      </w:r>
      <w:r w:rsidR="00216B4D" w:rsidRPr="007E5896">
        <w:t xml:space="preserve"> </w:t>
      </w:r>
      <w:r w:rsidR="0070060D">
        <w:rPr>
          <w:rFonts w:hint="eastAsia"/>
        </w:rPr>
        <w:t>team</w:t>
      </w:r>
      <w:r w:rsidR="003F3B9A">
        <w:rPr>
          <w:rFonts w:hint="eastAsia"/>
        </w:rPr>
        <w:t>)</w:t>
      </w:r>
    </w:p>
    <w:p w14:paraId="4BEAF809" w14:textId="77777777" w:rsidR="0016406F" w:rsidRPr="007E5896" w:rsidRDefault="0016406F" w:rsidP="00CE383F">
      <w:pPr>
        <w:pStyle w:val="a3"/>
      </w:pPr>
      <w:r w:rsidRPr="007E5896">
        <w:rPr>
          <w:noProof/>
        </w:rPr>
        <w:drawing>
          <wp:inline distT="0" distB="0" distL="0" distR="0" wp14:anchorId="282979CB" wp14:editId="5A322634">
            <wp:extent cx="5289813" cy="1984055"/>
            <wp:effectExtent l="0" t="0" r="0" b="0"/>
            <wp:docPr id="58412383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7090" cy="19905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3A505B" w14:textId="1413BAF1" w:rsidR="0016406F" w:rsidRDefault="0016406F" w:rsidP="00CE383F">
      <w:pPr>
        <w:pStyle w:val="a3"/>
      </w:pPr>
      <w:bookmarkStart w:id="8" w:name="_Ref155814759"/>
      <w:r w:rsidRPr="00560F73">
        <w:rPr>
          <w:b/>
          <w:bCs/>
          <w:color w:val="0000FF"/>
        </w:rPr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560F73">
        <w:rPr>
          <w:b/>
          <w:bCs/>
          <w:color w:val="0000FF"/>
        </w:rPr>
        <w:fldChar w:fldCharType="begin"/>
      </w:r>
      <w:r w:rsidRPr="00560F73">
        <w:rPr>
          <w:b/>
          <w:bCs/>
          <w:color w:val="0000FF"/>
        </w:rPr>
        <w:instrText xml:space="preserve"> SEQ Figure \* ARABIC </w:instrText>
      </w:r>
      <w:r w:rsidRPr="00560F73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4</w:t>
      </w:r>
      <w:r w:rsidRPr="00560F73">
        <w:rPr>
          <w:b/>
          <w:bCs/>
          <w:color w:val="0000FF"/>
        </w:rPr>
        <w:fldChar w:fldCharType="end"/>
      </w:r>
      <w:bookmarkEnd w:id="8"/>
      <w:r w:rsidRPr="00560F73">
        <w:rPr>
          <w:b/>
          <w:bCs/>
          <w:color w:val="0000FF"/>
        </w:rPr>
        <w:t>.</w:t>
      </w:r>
      <w:r w:rsidRPr="007E5896">
        <w:t xml:space="preserve"> </w:t>
      </w:r>
      <w:r w:rsidR="0042319B" w:rsidRPr="007E5896">
        <w:t xml:space="preserve">Dendritic form of fouling in </w:t>
      </w:r>
      <w:r w:rsidR="00755432" w:rsidRPr="007E5896">
        <w:t xml:space="preserve">the </w:t>
      </w:r>
      <w:r w:rsidR="0042319B" w:rsidRPr="007E5896">
        <w:t>gas-fouling interface</w:t>
      </w:r>
      <w:r w:rsidR="002C7099" w:rsidRPr="007E5896">
        <w:rPr>
          <w:rFonts w:hint="eastAsia"/>
        </w:rPr>
        <w:t>.</w:t>
      </w:r>
      <w:r w:rsidR="002C7099" w:rsidRPr="007E5896">
        <w:t xml:space="preserve"> </w:t>
      </w:r>
      <w:r w:rsidRPr="007E5896">
        <w:rPr>
          <w:rFonts w:hint="eastAsia"/>
        </w:rPr>
        <w:t>(</w:t>
      </w:r>
      <w:r w:rsidRPr="007E5896">
        <w:t xml:space="preserve">a)2 </w:t>
      </w:r>
      <w:r w:rsidR="002C275E" w:rsidRPr="007E5896">
        <w:t xml:space="preserve">KX </w:t>
      </w:r>
      <w:r w:rsidRPr="007E5896">
        <w:fldChar w:fldCharType="begin"/>
      </w:r>
      <w:r w:rsidR="00E01D4E">
        <w:instrText xml:space="preserve"> ADDIN EN.CITE &lt;EndNote&gt;&lt;Cite&gt;&lt;Author&gt;Storey&lt;/Author&gt;&lt;Year&gt;2013&lt;/Year&gt;&lt;RecNum&gt;1285&lt;/RecNum&gt;&lt;DisplayText&gt;[41]&lt;/DisplayText&gt;&lt;record&gt;&lt;rec-number&gt;1285&lt;/rec-number&gt;&lt;foreign-keys&gt;&lt;key app="EN" db-id="attsw02dqf9dr4eeepwxvw02t0s20fx929td" timestamp="1649485335"&gt;1285&lt;/key&gt;&lt;/foreign-keys&gt;&lt;ref-type name="Journal Article"&gt;17&lt;/ref-type&gt;&lt;contributors&gt;&lt;authors&gt;&lt;author&gt;Storey, John M. E.&lt;/author&gt;&lt;author&gt;Sluder, C. Scott&lt;/author&gt;&lt;author&gt;Lance, Michael J.&lt;/author&gt;&lt;author&gt;Styles, Daniel J.&lt;/author&gt;&lt;author&gt;Simko, Steven J.&lt;/author&gt;&lt;/authors&gt;&lt;/contributors&gt;&lt;titles&gt;&lt;title&gt;Exhaust Gas Recirculation Cooler Fouling in Diesel Applications: Fundamental Studies of Deposit Properties and Microstructure&lt;/title&gt;&lt;secondary-title&gt;Heat Transfer Engineering&lt;/secondary-title&gt;&lt;/titles&gt;&lt;periodical&gt;&lt;full-title&gt;Heat Transfer Engineering&lt;/full-title&gt;&lt;/periodical&gt;&lt;pages&gt;655-664&lt;/pages&gt;&lt;volume&gt;34&lt;/volume&gt;&lt;number&gt;8-9&lt;/number&gt;&lt;section&gt;655&lt;/section&gt;&lt;dates&gt;&lt;year&gt;2013&lt;/year&gt;&lt;/dates&gt;&lt;isbn&gt;0145-7632&amp;#xD;1521-0537&lt;/isbn&gt;&lt;urls&gt;&lt;related-urls&gt;&lt;url&gt;https://www.tandfonline.com/doi/abs/10.1080/01457632.2012.738319&lt;/url&gt;&lt;/related-urls&gt;&lt;/urls&gt;&lt;electronic-resource-num&gt;10.1080/01457632.2012.738319&lt;/electronic-resource-num&gt;&lt;research-notes&gt;&lt;style face="normal" font="default" size="100%"&gt;HC&lt;/style&gt;&lt;style face="normal</w:instrText>
      </w:r>
      <w:r w:rsidR="00E01D4E">
        <w:rPr>
          <w:rFonts w:hint="eastAsia"/>
        </w:rPr>
        <w:instrText>" font="default" charset="134" size="100%"&gt;</w:instrText>
      </w:r>
      <w:r w:rsidR="00E01D4E">
        <w:rPr>
          <w:rFonts w:hint="eastAsia"/>
        </w:rPr>
        <w:instrText>冷凝对积碳微观结构的影响</w:instrText>
      </w:r>
      <w:r w:rsidR="00E01D4E">
        <w:rPr>
          <w:rFonts w:hint="eastAsia"/>
        </w:rPr>
        <w:instrText>&lt;/style&gt;&lt;/research-notes&gt;&lt;/record&gt;&lt;/Cite&gt;&lt;/EndNote&gt;</w:instrText>
      </w:r>
      <w:r w:rsidRPr="007E5896">
        <w:fldChar w:fldCharType="separate"/>
      </w:r>
      <w:r w:rsidR="00E01D4E">
        <w:rPr>
          <w:noProof/>
        </w:rPr>
        <w:t>[</w:t>
      </w:r>
      <w:hyperlink w:anchor="_ENREF_41" w:tooltip="Storey, 2013 #1285" w:history="1">
        <w:r w:rsidR="00826C64" w:rsidRPr="00826C64">
          <w:rPr>
            <w:rStyle w:val="Hyperlink"/>
          </w:rPr>
          <w:t>41</w:t>
        </w:r>
      </w:hyperlink>
      <w:r w:rsidR="00E01D4E">
        <w:rPr>
          <w:noProof/>
        </w:rPr>
        <w:t>]</w:t>
      </w:r>
      <w:r w:rsidRPr="007E5896">
        <w:fldChar w:fldCharType="end"/>
      </w:r>
      <w:r w:rsidRPr="007E5896">
        <w:t>,</w:t>
      </w:r>
      <w:r w:rsidR="002C7099" w:rsidRPr="007E5896">
        <w:t xml:space="preserve"> </w:t>
      </w:r>
      <w:r w:rsidRPr="007E5896">
        <w:t xml:space="preserve">(b) 20 </w:t>
      </w:r>
      <w:r w:rsidR="002C275E" w:rsidRPr="007E5896">
        <w:t>KX</w:t>
      </w:r>
      <w:r w:rsidR="00374A45" w:rsidRPr="007E5896">
        <w:t xml:space="preserve"> </w:t>
      </w:r>
      <w:r w:rsidR="004D49B8">
        <w:rPr>
          <w:rFonts w:hint="eastAsia"/>
        </w:rPr>
        <w:t xml:space="preserve">image </w:t>
      </w:r>
      <w:r w:rsidR="00374A45" w:rsidRPr="007E5896">
        <w:t xml:space="preserve">from our </w:t>
      </w:r>
      <w:r w:rsidR="00B0001B">
        <w:rPr>
          <w:rFonts w:hint="eastAsia"/>
        </w:rPr>
        <w:t>lab</w:t>
      </w:r>
      <w:r w:rsidR="0084478F" w:rsidRPr="007E5896">
        <w:rPr>
          <w:rFonts w:hint="eastAsia"/>
        </w:rPr>
        <w:t>.</w:t>
      </w:r>
    </w:p>
    <w:p w14:paraId="6FA535FE" w14:textId="182B8290" w:rsidR="003E18BE" w:rsidRPr="007E5896" w:rsidRDefault="003E18BE" w:rsidP="003E18BE">
      <w:pPr>
        <w:pStyle w:val="a1"/>
        <w:spacing w:before="326"/>
        <w:rPr>
          <w:noProof w:val="0"/>
        </w:rPr>
      </w:pPr>
      <w:r w:rsidRPr="007E5896">
        <w:lastRenderedPageBreak/>
        <w:drawing>
          <wp:inline distT="0" distB="0" distL="0" distR="0" wp14:anchorId="583C9305" wp14:editId="26E11650">
            <wp:extent cx="5130556" cy="5604448"/>
            <wp:effectExtent l="0" t="0" r="0" b="0"/>
            <wp:docPr id="172227733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2122" cy="56170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405C8E" w14:textId="0BBCC9A6" w:rsidR="003E18BE" w:rsidRPr="007E5896" w:rsidRDefault="00443461" w:rsidP="00CE383F">
      <w:pPr>
        <w:pStyle w:val="a3"/>
      </w:pPr>
      <w:bookmarkStart w:id="9" w:name="_Ref155869633"/>
      <w:r w:rsidRPr="00D71D5F">
        <w:rPr>
          <w:b/>
          <w:bCs/>
          <w:color w:val="0000FF"/>
        </w:rPr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D71D5F">
        <w:rPr>
          <w:b/>
          <w:bCs/>
          <w:color w:val="0000FF"/>
        </w:rPr>
        <w:fldChar w:fldCharType="begin"/>
      </w:r>
      <w:r w:rsidRPr="00D71D5F">
        <w:rPr>
          <w:b/>
          <w:bCs/>
          <w:color w:val="0000FF"/>
        </w:rPr>
        <w:instrText xml:space="preserve"> SEQ Figure \* ARABIC </w:instrText>
      </w:r>
      <w:r w:rsidRPr="00D71D5F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5</w:t>
      </w:r>
      <w:r w:rsidRPr="00D71D5F">
        <w:rPr>
          <w:b/>
          <w:bCs/>
          <w:color w:val="0000FF"/>
        </w:rPr>
        <w:fldChar w:fldCharType="end"/>
      </w:r>
      <w:bookmarkEnd w:id="9"/>
      <w:r w:rsidRPr="00560F73">
        <w:rPr>
          <w:b/>
          <w:bCs/>
          <w:color w:val="0000FF"/>
        </w:rPr>
        <w:t>.</w:t>
      </w:r>
      <w:r w:rsidRPr="007E5896">
        <w:t xml:space="preserve"> </w:t>
      </w:r>
      <w:r w:rsidR="00CA7D36" w:rsidRPr="007E5896">
        <w:t>Fouling roughness distribution along the airflow direction.</w:t>
      </w:r>
      <w:r w:rsidR="0084478F" w:rsidRPr="007E5896">
        <w:t xml:space="preserve"> </w:t>
      </w:r>
      <w:r w:rsidRPr="007E5896">
        <w:t>(a)</w:t>
      </w:r>
      <w:r w:rsidR="00396D9A" w:rsidRPr="007E5896">
        <w:t xml:space="preserve"> Tian et al. </w:t>
      </w:r>
      <w:r w:rsidR="00F22BB4" w:rsidRPr="007E5896">
        <w:fldChar w:fldCharType="begin"/>
      </w:r>
      <w:r w:rsidR="00344D8F">
        <w:instrText xml:space="preserve"> ADDIN EN.CITE &lt;EndNote&gt;&lt;Cite&gt;&lt;Author&gt;Yuan&lt;/Author&gt;&lt;Year&gt;2023&lt;/Year&gt;&lt;RecNum&gt;2075&lt;/RecNum&gt;&lt;DisplayText&gt;[59]&lt;/DisplayText&gt;&lt;record&gt;&lt;rec-number&gt;2075&lt;/rec-number&gt;&lt;foreign-keys&gt;&lt;key app="EN" db-id="attsw02dqf9dr4eeepwxvw02t0s20fx929td" timestamp="1691323162"&gt;2075&lt;/key&gt;&lt;/foreign-keys&gt;&lt;ref-type name="Journal Article"&gt;17&lt;/ref-type&gt;&lt;contributors&gt;&lt;authors&gt;&lt;author&gt;Yuan, Shu&lt;/author&gt;&lt;author&gt;Zhao, Congfan&lt;/author&gt;&lt;author&gt;Cai, Xiyang&lt;/author&gt;&lt;author&gt;An, Lu&lt;/author&gt;&lt;author&gt;Shen, Shuiyun&lt;/author&gt;&lt;author&gt;Yan, Xiaohui&lt;/author&gt;&lt;author&gt;Zhang, Junliang&lt;/author&gt;&lt;/authors&gt;&lt;/contributors&gt;&lt;titles&gt;&lt;title&gt;Bubble evolution and transport in PEM water electrolysis: Mechanism, impact, and management&lt;/title&gt;&lt;secondary-title&gt;Progress in Energy and Combustion Science&lt;/secondary-title&gt;&lt;/titles&gt;&lt;periodical&gt;&lt;full-title&gt;Progress in Energy and Combustion Science&lt;/full-title&gt;&lt;/periodical&gt;&lt;volume&gt;96&lt;/volume&gt;&lt;section&gt;101075&lt;/section&gt;&lt;dates&gt;&lt;year&gt;2023&lt;/year&gt;&lt;/dates&gt;&lt;isbn&gt;03601285&lt;/isbn&gt;&lt;urls&gt;&lt;/urls&gt;&lt;electronic-resource-num&gt;10.1016/j.pecs.2023.101075&lt;/electronic-resource-num&gt;&lt;/record&gt;&lt;/Cite&gt;&lt;/EndNote&gt;</w:instrText>
      </w:r>
      <w:r w:rsidR="00F22BB4" w:rsidRPr="007E5896">
        <w:fldChar w:fldCharType="separate"/>
      </w:r>
      <w:r w:rsidR="00344D8F">
        <w:rPr>
          <w:noProof/>
        </w:rPr>
        <w:t>[</w:t>
      </w:r>
      <w:hyperlink w:anchor="_ENREF_59" w:tooltip="Yuan, 2023 #2075" w:history="1">
        <w:r w:rsidR="00826C64" w:rsidRPr="00826C64">
          <w:rPr>
            <w:rStyle w:val="Hyperlink"/>
          </w:rPr>
          <w:t>59</w:t>
        </w:r>
      </w:hyperlink>
      <w:r w:rsidR="00344D8F">
        <w:rPr>
          <w:noProof/>
        </w:rPr>
        <w:t>]</w:t>
      </w:r>
      <w:r w:rsidR="00F22BB4" w:rsidRPr="007E5896">
        <w:fldChar w:fldCharType="end"/>
      </w:r>
      <w:r w:rsidRPr="007E5896">
        <w:t>,</w:t>
      </w:r>
      <w:r w:rsidR="00396D9A" w:rsidRPr="007E5896">
        <w:t xml:space="preserve"> </w:t>
      </w:r>
      <w:r w:rsidRPr="007E5896">
        <w:t>(b)</w:t>
      </w:r>
      <w:r w:rsidR="00396D9A" w:rsidRPr="007E5896">
        <w:t xml:space="preserve"> Al-</w:t>
      </w:r>
      <w:proofErr w:type="spellStart"/>
      <w:r w:rsidR="00396D9A" w:rsidRPr="007E5896">
        <w:t>Janabi</w:t>
      </w:r>
      <w:proofErr w:type="spellEnd"/>
      <w:r w:rsidR="00396D9A" w:rsidRPr="007E5896">
        <w:t xml:space="preserve"> and </w:t>
      </w:r>
      <w:proofErr w:type="spellStart"/>
      <w:r w:rsidR="00396D9A" w:rsidRPr="007E5896">
        <w:t>Malayeri</w:t>
      </w:r>
      <w:proofErr w:type="spellEnd"/>
      <w:r w:rsidR="00396D9A" w:rsidRPr="007E5896">
        <w:t xml:space="preserve"> </w:t>
      </w:r>
      <w:r w:rsidRPr="007E5896">
        <w:fldChar w:fldCharType="begin"/>
      </w:r>
      <w:r w:rsidR="00E01D4E">
        <w:instrText xml:space="preserve"> ADDIN EN.CITE &lt;EndNote&gt;&lt;Cite&gt;&lt;Author&gt;Al-Janabi&lt;/Author&gt;&lt;Year&gt;2017&lt;/Year&gt;&lt;RecNum&gt;1305&lt;/RecNum&gt;&lt;DisplayText&gt;[51]&lt;/DisplayText&gt;&lt;record&gt;&lt;rec-number&gt;1305&lt;/rec-number&gt;&lt;foreign-keys&gt;&lt;key app="EN" db-id="attsw02dqf9dr4eeepwxvw02t0s20fx929td" timestamp="1649486481"&gt;1305&lt;/key&gt;&lt;/foreign-keys&gt;&lt;ref-type name="Journal Article"&gt;17&lt;/ref-type&gt;&lt;contributors&gt;&lt;authors&gt;&lt;author&gt;Al-Janabi, A.&lt;/author&gt;&lt;author&gt;Malayeri, M. R.&lt;/author&gt;&lt;/authors&gt;&lt;/contributors&gt;&lt;titles&gt;&lt;title&gt;Turbulence induced structures in Exhaust Gas Recirculation coolers to enhance thermal performance&lt;/title&gt;&lt;secondary-title&gt;International Journal of Thermal Sciences&lt;/secondary-title&gt;&lt;/titles&gt;&lt;periodical&gt;&lt;full-title&gt;International Journal of Thermal Sciences&lt;/full-title&gt;&lt;/periodical&gt;&lt;pages&gt;118-128&lt;/pages&gt;&lt;volume&gt;112&lt;/volume&gt;&lt;section&gt;118&lt;/section&gt;&lt;dates&gt;&lt;year&gt;2017&lt;/year&gt;&lt;/dates&gt;&lt;isbn&gt;12900729&lt;/isbn&gt;&lt;urls&gt;&lt;related-urls&gt;&lt;url&gt;https://linkinghub.elsevier.com/retrieve/pii/S1290072916301922&lt;/url&gt;&lt;/related-urls&gt;&lt;/urls&gt;&lt;electronic-resource-num&gt;10.1016/j.ijthermalsci.2016.10.005&lt;/electronic-resource-num&gt;&lt;/record&gt;&lt;/Cite&gt;&lt;/EndNote&gt;</w:instrText>
      </w:r>
      <w:r w:rsidRPr="007E5896">
        <w:fldChar w:fldCharType="separate"/>
      </w:r>
      <w:r w:rsidR="00E01D4E">
        <w:rPr>
          <w:noProof/>
        </w:rPr>
        <w:t>[</w:t>
      </w:r>
      <w:hyperlink w:anchor="_ENREF_51" w:tooltip="Al-Janabi, 2017 #1305" w:history="1">
        <w:r w:rsidR="00826C64" w:rsidRPr="00826C64">
          <w:rPr>
            <w:rStyle w:val="Hyperlink"/>
          </w:rPr>
          <w:t>51</w:t>
        </w:r>
      </w:hyperlink>
      <w:r w:rsidR="00E01D4E">
        <w:rPr>
          <w:noProof/>
        </w:rPr>
        <w:t>]</w:t>
      </w:r>
      <w:r w:rsidRPr="007E5896">
        <w:fldChar w:fldCharType="end"/>
      </w:r>
      <w:r w:rsidRPr="007E5896">
        <w:t>,</w:t>
      </w:r>
      <w:r w:rsidR="00396D9A" w:rsidRPr="007E5896">
        <w:t xml:space="preserve"> </w:t>
      </w:r>
      <w:r w:rsidRPr="007E5896">
        <w:t>(c)</w:t>
      </w:r>
      <w:r w:rsidR="00396D9A" w:rsidRPr="007E5896">
        <w:t xml:space="preserve"> Paz </w:t>
      </w:r>
      <w:r w:rsidR="00396D9A" w:rsidRPr="007E5896">
        <w:rPr>
          <w:rFonts w:hint="eastAsia"/>
        </w:rPr>
        <w:t>et</w:t>
      </w:r>
      <w:r w:rsidR="00396D9A" w:rsidRPr="007E5896">
        <w:t xml:space="preserve"> al. </w:t>
      </w:r>
      <w:r w:rsidRPr="007E5896">
        <w:fldChar w:fldCharType="begin"/>
      </w:r>
      <w:r w:rsidR="00E01D4E">
        <w:instrText xml:space="preserve"> ADDIN EN.CITE &lt;EndNote&gt;&lt;Cite&gt;&lt;Author&gt;Paz&lt;/Author&gt;&lt;Year&gt;2019&lt;/Year&gt;&lt;RecNum&gt;1574&lt;/RecNum&gt;&lt;DisplayText&gt;[28]&lt;/DisplayText&gt;&lt;record&gt;&lt;rec-number&gt;1574&lt;/rec-number&gt;&lt;foreign-keys&gt;&lt;key app="EN" db-id="attsw02dqf9dr4eeepwxvw02t0s20fx929td" timestamp="1657035342"&gt;1574&lt;/key&gt;&lt;/foreign-keys&gt;&lt;ref-type name="Conference Proceedings"&gt;10&lt;/ref-type&gt;&lt;contributors&gt;&lt;authors&gt;&lt;author&gt;Paz, Concepción&lt;/author&gt;&lt;author&gt;Conde, Marcos&lt;/author&gt;&lt;author&gt;Vence, Jesús&lt;/author&gt;&lt;author&gt;Cabarcos, A.&lt;/author&gt;&lt;/authors&gt;&lt;/contributors&gt;&lt;titles&gt;&lt;title&gt;Experimental study of the effect of hydrocarbon condensation on the fouling deposits of exhaust gas recirculation coolers&lt;/title&gt;&lt;secondary-title&gt;&lt;style face="normal" font="default" size="100%"&gt;Heat Exchanger Fouling and Cleaning &lt;/style&gt;&lt;style face="normal" font="default" charset="134" size="100%"&gt;– 2019&lt;/style&gt;&lt;/secondary-title&gt;&lt;/titles&gt;&lt;dates&gt;&lt;year&gt;2019&lt;/year&gt;&lt;/dates&gt;&lt;urls&gt;&lt;related-urls&gt;&lt;url&gt;&lt;style face="underline" font="default" size="100%"&gt;https://heatexchanger-fouling.com/wp-content/uploads/2021/09/06_CPaz_et-al.pdf&lt;/style&gt;&lt;/url&gt;&lt;/related-urls&gt;&lt;/urls&gt;&lt;/record&gt;&lt;/Cite&gt;&lt;/EndNote&gt;</w:instrText>
      </w:r>
      <w:r w:rsidRPr="007E5896">
        <w:fldChar w:fldCharType="separate"/>
      </w:r>
      <w:r w:rsidR="00E01D4E">
        <w:rPr>
          <w:noProof/>
        </w:rPr>
        <w:t>[</w:t>
      </w:r>
      <w:hyperlink w:anchor="_ENREF_28" w:tooltip="Paz, 2019 #1574" w:history="1">
        <w:r w:rsidR="00826C64" w:rsidRPr="00826C64">
          <w:rPr>
            <w:rStyle w:val="Hyperlink"/>
          </w:rPr>
          <w:t>28</w:t>
        </w:r>
      </w:hyperlink>
      <w:r w:rsidR="00E01D4E">
        <w:rPr>
          <w:noProof/>
        </w:rPr>
        <w:t>]</w:t>
      </w:r>
      <w:r w:rsidRPr="007E5896">
        <w:fldChar w:fldCharType="end"/>
      </w:r>
      <w:r w:rsidR="0084478F" w:rsidRPr="007E5896">
        <w:t>.</w:t>
      </w:r>
    </w:p>
    <w:p w14:paraId="121CE7BD" w14:textId="6C6AC814" w:rsidR="00D2120E" w:rsidRPr="007E5896" w:rsidRDefault="00D2120E" w:rsidP="00DD5F3D">
      <w:pPr>
        <w:tabs>
          <w:tab w:val="left" w:pos="1250"/>
        </w:tabs>
        <w:ind w:firstLine="480"/>
        <w:rPr>
          <w:rFonts w:cs="Calibri"/>
        </w:rPr>
      </w:pPr>
    </w:p>
    <w:p w14:paraId="6FD74772" w14:textId="72260217" w:rsidR="005B0FD2" w:rsidRPr="007E5896" w:rsidRDefault="009B1984" w:rsidP="005B0FD2">
      <w:pPr>
        <w:pStyle w:val="a1"/>
        <w:spacing w:before="326"/>
        <w:rPr>
          <w:noProof w:val="0"/>
        </w:rPr>
      </w:pPr>
      <w:r w:rsidRPr="007E5896">
        <w:lastRenderedPageBreak/>
        <w:drawing>
          <wp:inline distT="0" distB="0" distL="0" distR="0" wp14:anchorId="3D77FF89" wp14:editId="6E8A751A">
            <wp:extent cx="5263499" cy="4727910"/>
            <wp:effectExtent l="0" t="0" r="0" b="0"/>
            <wp:docPr id="1499013477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232" cy="47384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256E14" w14:textId="74CEE820" w:rsidR="009B1984" w:rsidRPr="007E5896" w:rsidRDefault="00E36E6B" w:rsidP="00CE383F">
      <w:pPr>
        <w:pStyle w:val="a3"/>
      </w:pPr>
      <w:bookmarkStart w:id="10" w:name="_Ref155870685"/>
      <w:r w:rsidRPr="00560F73">
        <w:rPr>
          <w:b/>
          <w:bCs/>
          <w:color w:val="0000FF"/>
        </w:rPr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560F73">
        <w:rPr>
          <w:b/>
          <w:bCs/>
          <w:color w:val="0000FF"/>
        </w:rPr>
        <w:fldChar w:fldCharType="begin"/>
      </w:r>
      <w:r w:rsidRPr="00560F73">
        <w:rPr>
          <w:b/>
          <w:bCs/>
          <w:color w:val="0000FF"/>
        </w:rPr>
        <w:instrText xml:space="preserve"> SEQ Figure \* ARABIC </w:instrText>
      </w:r>
      <w:r w:rsidRPr="00560F73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6</w:t>
      </w:r>
      <w:r w:rsidRPr="00560F73">
        <w:rPr>
          <w:b/>
          <w:bCs/>
          <w:color w:val="0000FF"/>
        </w:rPr>
        <w:fldChar w:fldCharType="end"/>
      </w:r>
      <w:bookmarkEnd w:id="10"/>
      <w:r w:rsidRPr="00560F73">
        <w:rPr>
          <w:b/>
          <w:bCs/>
          <w:color w:val="0000FF"/>
        </w:rPr>
        <w:t>.</w:t>
      </w:r>
      <w:r w:rsidRPr="007E5896">
        <w:t xml:space="preserve"> </w:t>
      </w:r>
      <w:r w:rsidR="00CA7D36" w:rsidRPr="007E5896">
        <w:t xml:space="preserve">Fouling chemical </w:t>
      </w:r>
      <w:r w:rsidR="001440A0" w:rsidRPr="007E5896">
        <w:t>colour</w:t>
      </w:r>
      <w:r w:rsidR="00CA7D36" w:rsidRPr="007E5896">
        <w:t xml:space="preserve"> distribution along the airflow direction. </w:t>
      </w:r>
      <w:r w:rsidR="009B1984" w:rsidRPr="007E5896">
        <w:t>(a)</w:t>
      </w:r>
      <w:r w:rsidR="0084478F" w:rsidRPr="007E5896">
        <w:t xml:space="preserve"> Han et al. </w:t>
      </w:r>
      <w:r w:rsidR="009B1984" w:rsidRPr="007E5896">
        <w:fldChar w:fldCharType="begin"/>
      </w:r>
      <w:r w:rsidR="00E01D4E">
        <w:instrText xml:space="preserve"> ADDIN EN.CITE &lt;EndNote&gt;&lt;Cite&gt;&lt;Author&gt;Han&lt;/Author&gt;&lt;Year&gt;2023&lt;/Year&gt;&lt;RecNum&gt;1608&lt;/RecNum&gt;&lt;DisplayText&gt;[10]&lt;/DisplayText&gt;&lt;record&gt;&lt;rec-number&gt;1608&lt;/rec-number&gt;&lt;foreign-keys&gt;&lt;key app="EN" db-id="attsw02dqf9dr4eeepwxvw02t0s20fx929td" timestamp="1663729015"&gt;1608&lt;/key&gt;&lt;/foreign-keys&gt;&lt;ref-type name="Journal Article"&gt;17&lt;/ref-type&gt;&lt;contributors&gt;&lt;authors&gt;&lt;author&gt;Han, Zhiqiang&lt;/author&gt;&lt;author&gt;Yao, Yipeng&lt;/author&gt;&lt;author&gt;Tian, Wei&lt;/author&gt;&lt;author&gt;Wu, Xueshun&lt;/author&gt;&lt;author&gt;He, Gengyuan&lt;/author&gt;&lt;author&gt;Xia, Qi&lt;/author&gt;&lt;/authors&gt;&lt;/contributors&gt;&lt;titles&gt;&lt;title&gt;Effect of hydrocarbon condensation on fouling and heat exchange efficiency in EGR cooler&lt;/title&gt;&lt;secondary-title&gt;International Journal of Thermal Sciences&lt;/secondary-title&gt;&lt;/titles&gt;&lt;periodical&gt;&lt;full-title&gt;International Journal of Thermal Sciences&lt;/full-title&gt;&lt;/periodical&gt;&lt;pages&gt;12&lt;/pages&gt;&lt;volume&gt;184&lt;/volume&gt;&lt;section&gt;107898&lt;/section&gt;&lt;dates&gt;&lt;year&gt;2023&lt;/year&gt;&lt;pub-dates&gt;&lt;date&gt;2023/2//&lt;/date&gt;&lt;/pub-dates&gt;&lt;/dates&gt;&lt;publisher&gt;Elsevier Masson&lt;/publisher&gt;&lt;isbn&gt;12900729&lt;/isbn&gt;&lt;urls&gt;&lt;related-urls&gt;&lt;url&gt;&lt;style face="underline" font="default" size="100%"&gt;https://linkinghub.elsevier.com/retrieve/pii/S1290072922004264&lt;/style&gt;&lt;/url&gt;&lt;/related-urls&gt;&lt;/urls&gt;&lt;electronic-resource-num&gt;10.1016/j.ijthermalsci.2022.107898&lt;/electronic-resource-num&gt;&lt;/record&gt;&lt;/Cite&gt;&lt;/EndNote&gt;</w:instrText>
      </w:r>
      <w:r w:rsidR="009B1984" w:rsidRPr="007E5896">
        <w:fldChar w:fldCharType="separate"/>
      </w:r>
      <w:r w:rsidR="00E01D4E">
        <w:rPr>
          <w:noProof/>
        </w:rPr>
        <w:t>[</w:t>
      </w:r>
      <w:hyperlink w:anchor="_ENREF_10" w:tooltip="Han, 2023 #1608" w:history="1">
        <w:r w:rsidR="00826C64" w:rsidRPr="00826C64">
          <w:rPr>
            <w:rStyle w:val="Hyperlink"/>
          </w:rPr>
          <w:t>10</w:t>
        </w:r>
      </w:hyperlink>
      <w:r w:rsidR="00E01D4E">
        <w:rPr>
          <w:noProof/>
        </w:rPr>
        <w:t>]</w:t>
      </w:r>
      <w:r w:rsidR="009B1984" w:rsidRPr="007E5896">
        <w:fldChar w:fldCharType="end"/>
      </w:r>
      <w:r w:rsidR="009B1984" w:rsidRPr="007E5896">
        <w:t>, (b)</w:t>
      </w:r>
      <w:r w:rsidR="0084478F" w:rsidRPr="007E5896">
        <w:t xml:space="preserve"> Vence et al. </w:t>
      </w:r>
      <w:r w:rsidR="009B1984" w:rsidRPr="007E5896">
        <w:fldChar w:fldCharType="begin"/>
      </w:r>
      <w:r w:rsidR="00E01D4E">
        <w:instrText xml:space="preserve"> ADDIN EN.CITE &lt;EndNote&gt;&lt;Cite&gt;&lt;Author&gt;Vence&lt;/Author&gt;&lt;Year&gt;2023&lt;/Year&gt;&lt;RecNum&gt;2060&lt;/RecNum&gt;&lt;DisplayText&gt;[12]&lt;/DisplayText&gt;&lt;record&gt;&lt;rec-number&gt;2060&lt;/rec-number&gt;&lt;foreign-keys&gt;&lt;key app="EN" db-id="attsw02dqf9dr4eeepwxvw02t0s20fx929td" timestamp="1687815151"&gt;2060&lt;/key&gt;&lt;/foreign-keys&gt;&lt;ref-type name="Journal Article"&gt;17&lt;/ref-type&gt;&lt;contributors&gt;&lt;authors&gt;&lt;author&gt;Vence, Jesús&lt;/author&gt;&lt;author&gt;Paz, Concepción&lt;/author&gt;&lt;author&gt;Suárez, Eduardo&lt;/author&gt;&lt;author&gt;Cabarcos, Adrián&lt;/author&gt;&lt;author&gt;Concheiro, Miguel&lt;/author&gt;&lt;/authors&gt;&lt;/contributors&gt;&lt;titles&gt;&lt;title&gt;Analysis of the local growth and density evolution of soot deposits generated under hydrocarbon condensation: 3D simulation and detailed experimental validation&lt;/title&gt;&lt;secondary-title&gt;Results in Engineering&lt;/secondary-title&gt;&lt;/titles&gt;&lt;periodical&gt;&lt;full-title&gt;Results in Engineering&lt;/full-title&gt;&lt;/periodical&gt;&lt;pages&gt;101166&lt;/pages&gt;&lt;volume&gt;18&lt;/volume&gt;&lt;dates&gt;&lt;year&gt;2023&lt;/year&gt;&lt;/dates&gt;&lt;isbn&gt;2590-1230&lt;/isbn&gt;&lt;urls&gt;&lt;related-urls&gt;&lt;url&gt;https://www.sciencedirect.com/science/article/pii/S2590123023002931?via%3Dihub&lt;/url&gt;&lt;/related-urls&gt;&lt;/urls&gt;&lt;/record&gt;&lt;/Cite&gt;&lt;/EndNote&gt;</w:instrText>
      </w:r>
      <w:r w:rsidR="009B1984" w:rsidRPr="007E5896">
        <w:fldChar w:fldCharType="separate"/>
      </w:r>
      <w:r w:rsidR="00E01D4E">
        <w:rPr>
          <w:noProof/>
        </w:rPr>
        <w:t>[</w:t>
      </w:r>
      <w:hyperlink w:anchor="_ENREF_12" w:tooltip="Vence, 2023 #2060" w:history="1">
        <w:r w:rsidR="00826C64" w:rsidRPr="00826C64">
          <w:rPr>
            <w:rStyle w:val="Hyperlink"/>
          </w:rPr>
          <w:t>12</w:t>
        </w:r>
      </w:hyperlink>
      <w:r w:rsidR="00E01D4E">
        <w:rPr>
          <w:noProof/>
        </w:rPr>
        <w:t>]</w:t>
      </w:r>
      <w:r w:rsidR="009B1984" w:rsidRPr="007E5896">
        <w:fldChar w:fldCharType="end"/>
      </w:r>
      <w:r w:rsidR="00946FFE" w:rsidRPr="007E5896">
        <w:t>.</w:t>
      </w:r>
    </w:p>
    <w:p w14:paraId="721A8DB8" w14:textId="454ABE54" w:rsidR="001670F7" w:rsidRPr="007E5896" w:rsidRDefault="00884F43" w:rsidP="00A6680C">
      <w:pPr>
        <w:pStyle w:val="a1"/>
        <w:spacing w:before="326"/>
        <w:rPr>
          <w:noProof w:val="0"/>
        </w:rPr>
      </w:pPr>
      <w:r>
        <w:lastRenderedPageBreak/>
        <w:drawing>
          <wp:inline distT="0" distB="0" distL="0" distR="0" wp14:anchorId="250A2851" wp14:editId="0BBEC41E">
            <wp:extent cx="4087051" cy="3593688"/>
            <wp:effectExtent l="0" t="0" r="0" b="0"/>
            <wp:docPr id="96607970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6326" cy="36018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3FEBC4" w14:textId="4A75FA48" w:rsidR="001670F7" w:rsidRPr="007E5896" w:rsidRDefault="00E870D3" w:rsidP="00CE383F">
      <w:pPr>
        <w:pStyle w:val="a3"/>
      </w:pPr>
      <w:bookmarkStart w:id="11" w:name="_Ref155896523"/>
      <w:bookmarkStart w:id="12" w:name="_Ref155896507"/>
      <w:r w:rsidRPr="00560F73">
        <w:rPr>
          <w:b/>
          <w:bCs/>
          <w:color w:val="0000FF"/>
        </w:rPr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560F73">
        <w:rPr>
          <w:b/>
          <w:bCs/>
          <w:color w:val="0000FF"/>
        </w:rPr>
        <w:fldChar w:fldCharType="begin"/>
      </w:r>
      <w:r w:rsidRPr="00560F73">
        <w:rPr>
          <w:b/>
          <w:bCs/>
          <w:color w:val="0000FF"/>
        </w:rPr>
        <w:instrText xml:space="preserve"> SEQ Figure \* ARABIC </w:instrText>
      </w:r>
      <w:r w:rsidRPr="00560F73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7</w:t>
      </w:r>
      <w:r w:rsidRPr="00560F73">
        <w:rPr>
          <w:b/>
          <w:bCs/>
          <w:color w:val="0000FF"/>
        </w:rPr>
        <w:fldChar w:fldCharType="end"/>
      </w:r>
      <w:bookmarkEnd w:id="11"/>
      <w:r w:rsidRPr="00560F73">
        <w:rPr>
          <w:b/>
          <w:bCs/>
          <w:color w:val="0000FF"/>
        </w:rPr>
        <w:t>.</w:t>
      </w:r>
      <w:r w:rsidRPr="007E5896">
        <w:t xml:space="preserve"> </w:t>
      </w:r>
      <w:r w:rsidR="0027655F" w:rsidRPr="007E5896">
        <w:t xml:space="preserve">Effect of gas flow rate on fouling morphology. </w:t>
      </w:r>
      <w:r w:rsidR="006B6B9A" w:rsidRPr="007E5896">
        <w:t>(a)</w:t>
      </w:r>
      <w:r w:rsidR="003946C3" w:rsidRPr="007E5896">
        <w:t xml:space="preserve"> </w:t>
      </w:r>
      <w:proofErr w:type="spellStart"/>
      <w:r w:rsidR="003946C3" w:rsidRPr="007E5896">
        <w:t>Malayeri</w:t>
      </w:r>
      <w:proofErr w:type="spellEnd"/>
      <w:r w:rsidR="003946C3" w:rsidRPr="007E5896">
        <w:t xml:space="preserve"> </w:t>
      </w:r>
      <w:r w:rsidR="003946C3" w:rsidRPr="007E5896">
        <w:rPr>
          <w:rFonts w:hint="eastAsia"/>
        </w:rPr>
        <w:t>et</w:t>
      </w:r>
      <w:r w:rsidR="003946C3" w:rsidRPr="007E5896">
        <w:t xml:space="preserve"> al. </w:t>
      </w:r>
      <w:r w:rsidRPr="007E5896">
        <w:fldChar w:fldCharType="begin"/>
      </w:r>
      <w:r w:rsidR="00E01D4E">
        <w:instrText xml:space="preserve"> ADDIN EN.CITE &lt;EndNote&gt;&lt;Cite&gt;&lt;Author&gt;Malayeri&lt;/Author&gt;&lt;Year&gt;2013&lt;/Year&gt;&lt;RecNum&gt;1278&lt;/RecNum&gt;&lt;DisplayText&gt;[35]&lt;/DisplayText&gt;&lt;record&gt;&lt;rec-number&gt;1278&lt;/rec-number&gt;&lt;foreign-keys&gt;&lt;key app="EN" db-id="attsw02dqf9dr4eeepwxvw02t0s20fx929td" timestamp="1649484801"&gt;1278&lt;/key&gt;&lt;/foreign-keys&gt;&lt;ref-type name="Journal Article"&gt;17&lt;/ref-type&gt;&lt;contributors&gt;&lt;authors&gt;&lt;author&gt;Malayeri, M. R.&lt;/author&gt;&lt;author&gt;Zornek, T.&lt;/author&gt;&lt;author&gt;Balestrino, S.&lt;/author&gt;&lt;author&gt;Warey, A.&lt;/author&gt;&lt;author&gt;Szymkowicz, P. G.&lt;/author&gt;&lt;/authors&gt;&lt;/contributors&gt;&lt;titles&gt;&lt;title&gt;Deposition of Nanosized Soot Particles in Various EGR Coolers Under Thermophoretic and Isothermal Conditions&lt;/title&gt;&lt;secondary-title&gt;Heat Transfer Engineering&lt;/secondary-title&gt;&lt;/titles&gt;&lt;periodical&gt;&lt;full-title&gt;Heat Transfer Engineering&lt;/full-title&gt;&lt;/periodical&gt;&lt;pages&gt;665-673&lt;/pages&gt;&lt;volume&gt;34&lt;/volume&gt;&lt;number&gt;8-9&lt;/number&gt;&lt;section&gt;665&lt;/section&gt;&lt;dates&gt;&lt;year&gt;2013&lt;/year&gt;&lt;/dates&gt;&lt;isbn&gt;0145-7632&amp;#xD;1521-0537&lt;/isbn&gt;&lt;urls&gt;&lt;related-urls&gt;&lt;url&gt;https://www.tandfonline.com/doi/abs/10.1080/01457632.2012.738320&lt;/url&gt;&lt;/related-urls&gt;&lt;/urls&gt;&lt;electronic-resource-num&gt;10.1080/01457632.2012.738320&lt;/electronic-resource-num&gt;&lt;/record&gt;&lt;/Cite&gt;&lt;/EndNote&gt;</w:instrText>
      </w:r>
      <w:r w:rsidRPr="007E5896">
        <w:fldChar w:fldCharType="separate"/>
      </w:r>
      <w:r w:rsidR="00E01D4E">
        <w:rPr>
          <w:noProof/>
        </w:rPr>
        <w:t>[</w:t>
      </w:r>
      <w:hyperlink w:anchor="_ENREF_35" w:tooltip="Malayeri, 2013 #1278" w:history="1">
        <w:r w:rsidR="00826C64" w:rsidRPr="00826C64">
          <w:rPr>
            <w:rStyle w:val="Hyperlink"/>
          </w:rPr>
          <w:t>35</w:t>
        </w:r>
      </w:hyperlink>
      <w:r w:rsidR="00E01D4E">
        <w:rPr>
          <w:noProof/>
        </w:rPr>
        <w:t>]</w:t>
      </w:r>
      <w:r w:rsidRPr="007E5896">
        <w:fldChar w:fldCharType="end"/>
      </w:r>
      <w:r w:rsidR="006B6B9A" w:rsidRPr="007E5896">
        <w:t>, (b)</w:t>
      </w:r>
      <w:r w:rsidR="003946C3" w:rsidRPr="007E5896">
        <w:t xml:space="preserve"> </w:t>
      </w:r>
      <w:r w:rsidR="00A6680C" w:rsidRPr="00BD56FB">
        <w:t xml:space="preserve">Hooman and </w:t>
      </w:r>
      <w:proofErr w:type="spellStart"/>
      <w:r w:rsidR="00A6680C" w:rsidRPr="00BD56FB">
        <w:t>Malayeri</w:t>
      </w:r>
      <w:proofErr w:type="spellEnd"/>
      <w:r w:rsidR="003946C3" w:rsidRPr="007E5896">
        <w:t xml:space="preserve"> </w:t>
      </w:r>
      <w:bookmarkEnd w:id="12"/>
      <w:r w:rsidR="00A6680C" w:rsidRPr="00BD56FB">
        <w:fldChar w:fldCharType="begin"/>
      </w:r>
      <w:r w:rsidR="00E01D4E">
        <w:instrText xml:space="preserve"> ADDIN EN.CITE &lt;EndNote&gt;&lt;Cite&gt;&lt;Author&gt;Hooman&lt;/Author&gt;&lt;Year&gt;2016&lt;/Year&gt;&lt;RecNum&gt;1297&lt;/RecNum&gt;&lt;DisplayText&gt;[14]&lt;/DisplayText&gt;&lt;record&gt;&lt;rec-number&gt;1297&lt;/rec-number&gt;&lt;foreign-keys&gt;&lt;key app="EN" db-id="attsw02dqf9dr4eeepwxvw02t0s20fx929td" timestamp="1649485960"&gt;1297&lt;/key&gt;&lt;/foreign-keys&gt;&lt;ref-type name="Journal Article"&gt;17&lt;/ref-type&gt;&lt;contributors&gt;&lt;authors&gt;&lt;author&gt;Hooman, K.&lt;/author&gt;&lt;author&gt;Malayeri, M. R.&lt;/author&gt;&lt;/authors&gt;&lt;/contributors&gt;&lt;titles&gt;&lt;title&gt;Metal foams as gas coolers for exhaust gas recirculation systems subjected to particulate fouling&lt;/title&gt;&lt;secondary-title&gt;Energy Conversion and Management&lt;/secondary-title&gt;&lt;/titles&gt;&lt;periodical&gt;&lt;full-title&gt;Energy Conversion and Management&lt;/full-title&gt;&lt;/periodical&gt;&lt;pages&gt;475-481&lt;/pages&gt;&lt;volume&gt;117&lt;/volume&gt;&lt;section&gt;475&lt;/section&gt;&lt;dates&gt;&lt;year&gt;2016&lt;/year&gt;&lt;/dates&gt;&lt;isbn&gt;01968904&lt;/isbn&gt;&lt;urls&gt;&lt;related-urls&gt;&lt;url&gt;https://www.sciencedirect.com/science/article/pii/S0196890416301935?via%3Dihub&lt;/url&gt;&lt;/related-urls&gt;&lt;/urls&gt;&lt;electronic-resource-num&gt;10.1016/j.enconman.2016.03.055&lt;/electronic-resource-num&gt;&lt;/record&gt;&lt;/Cite&gt;&lt;/EndNote&gt;</w:instrText>
      </w:r>
      <w:r w:rsidR="00A6680C" w:rsidRPr="00BD56FB">
        <w:fldChar w:fldCharType="separate"/>
      </w:r>
      <w:r w:rsidR="00E01D4E">
        <w:rPr>
          <w:noProof/>
        </w:rPr>
        <w:t>[</w:t>
      </w:r>
      <w:hyperlink w:anchor="_ENREF_14" w:tooltip="Hooman, 2016 #1297" w:history="1">
        <w:r w:rsidR="00826C64" w:rsidRPr="00826C64">
          <w:rPr>
            <w:rStyle w:val="Hyperlink"/>
          </w:rPr>
          <w:t>14</w:t>
        </w:r>
      </w:hyperlink>
      <w:r w:rsidR="00E01D4E">
        <w:rPr>
          <w:noProof/>
        </w:rPr>
        <w:t>]</w:t>
      </w:r>
      <w:r w:rsidR="00A6680C" w:rsidRPr="00BD56FB">
        <w:fldChar w:fldCharType="end"/>
      </w:r>
      <w:r w:rsidR="00946FFE" w:rsidRPr="007E5896">
        <w:t>.</w:t>
      </w:r>
    </w:p>
    <w:p w14:paraId="159FFDA3" w14:textId="64DA3232" w:rsidR="00C0476E" w:rsidRPr="007E5896" w:rsidRDefault="00690D79" w:rsidP="00CC289D">
      <w:pPr>
        <w:pStyle w:val="a1"/>
        <w:spacing w:before="326"/>
        <w:rPr>
          <w:noProof w:val="0"/>
        </w:rPr>
      </w:pPr>
      <w:r>
        <w:drawing>
          <wp:inline distT="0" distB="0" distL="0" distR="0" wp14:anchorId="7F927D9B" wp14:editId="0DAD7907">
            <wp:extent cx="5089657" cy="1920410"/>
            <wp:effectExtent l="0" t="0" r="0" b="0"/>
            <wp:docPr id="35542650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7012" cy="19231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58D9EB" w14:textId="1449EB97" w:rsidR="00CC289D" w:rsidRPr="007E5896" w:rsidRDefault="00A23CAF" w:rsidP="00CE383F">
      <w:pPr>
        <w:pStyle w:val="a3"/>
      </w:pPr>
      <w:bookmarkStart w:id="13" w:name="_Ref155903403"/>
      <w:r w:rsidRPr="00560F73">
        <w:rPr>
          <w:b/>
          <w:bCs/>
          <w:color w:val="0000FF"/>
        </w:rPr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560F73">
        <w:rPr>
          <w:b/>
          <w:bCs/>
          <w:color w:val="0000FF"/>
        </w:rPr>
        <w:fldChar w:fldCharType="begin"/>
      </w:r>
      <w:r w:rsidRPr="00560F73">
        <w:rPr>
          <w:b/>
          <w:bCs/>
          <w:color w:val="0000FF"/>
        </w:rPr>
        <w:instrText xml:space="preserve"> SEQ Figure \* ARABIC </w:instrText>
      </w:r>
      <w:r w:rsidRPr="00560F73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8</w:t>
      </w:r>
      <w:r w:rsidRPr="00560F73">
        <w:rPr>
          <w:b/>
          <w:bCs/>
          <w:color w:val="0000FF"/>
        </w:rPr>
        <w:fldChar w:fldCharType="end"/>
      </w:r>
      <w:bookmarkEnd w:id="13"/>
      <w:r w:rsidRPr="00560F73">
        <w:rPr>
          <w:b/>
          <w:bCs/>
          <w:color w:val="0000FF"/>
        </w:rPr>
        <w:t>.</w:t>
      </w:r>
      <w:r w:rsidRPr="007E5896">
        <w:t xml:space="preserve"> </w:t>
      </w:r>
      <w:r w:rsidR="0027655F" w:rsidRPr="007E5896">
        <w:t>Effect of wall temperature on fouling morphology.</w:t>
      </w:r>
      <w:r w:rsidR="007B3E77" w:rsidRPr="007E5896">
        <w:t xml:space="preserve"> </w:t>
      </w:r>
      <w:r w:rsidR="002C7099" w:rsidRPr="007E5896">
        <w:t xml:space="preserve">Prabhakar and Boehman </w:t>
      </w:r>
      <w:r w:rsidR="007B3E77" w:rsidRPr="007E5896">
        <w:fldChar w:fldCharType="begin"/>
      </w:r>
      <w:r w:rsidR="00E01D4E">
        <w:instrText xml:space="preserve"> ADDIN EN.CITE &lt;EndNote&gt;&lt;Cite&gt;&lt;Author&gt;Prabhakar&lt;/Author&gt;&lt;Year&gt;2013&lt;/Year&gt;&lt;RecNum&gt;1323&lt;/RecNum&gt;&lt;DisplayText&gt;[37]&lt;/DisplayText&gt;&lt;record&gt;&lt;rec-number&gt;1323&lt;/rec-number&gt;&lt;foreign-keys&gt;&lt;key app="EN" db-id="attsw02dqf9dr4eeepwxvw02t0s20fx929td" timestamp="1649488862"&gt;1323&lt;/key&gt;&lt;/foreign-keys&gt;&lt;ref-type name="Journal Article"&gt;17&lt;/ref-type&gt;&lt;contributors&gt;&lt;authors&gt;&lt;author&gt;Prabhakar, Bhaskar&lt;/author&gt;&lt;author&gt;Boehman, André L.&lt;/author&gt;&lt;/authors&gt;&lt;/contributors&gt;&lt;titles&gt;&lt;title&gt;Effect of Engine Operating Conditions and Coolant Temperature on the Physical and Chemical Properties of Deposits From an Automotive Exhaust Gas Recirculation Cooler&lt;/title&gt;&lt;secondary-title&gt;Journal of Engineering for Gas Turbines and Power&lt;/secondary-title&gt;&lt;/titles&gt;&lt;periodical&gt;&lt;full-title&gt;Journal of Engineering for Gas Turbines and Power&lt;/full-title&gt;&lt;/periodical&gt;&lt;volume&gt;135&lt;/volume&gt;&lt;number&gt;2&lt;/number&gt;&lt;dates&gt;&lt;year&gt;2013&lt;/year&gt;&lt;/dates&gt;&lt;isbn&gt;0742-4795&amp;#xD;1528-8919&lt;/isbn&gt;&lt;urls&gt;&lt;related-urls&gt;&lt;url&gt;https://asmedigitalcollection.asme.org/gasturbinespower/article-abstract/135/2/022801/373406/Effect-of-Engine-Operating-Conditions-and-Coolant?redirectedFrom=fulltext&lt;/url&gt;&lt;/related-urls&gt;&lt;/urls&gt;&lt;electronic-resource-num&gt;10.1115/1.4007784&lt;/electronic-resource-num&gt;&lt;research-notes&gt;&lt;style face="normal" font="default" char</w:instrText>
      </w:r>
      <w:r w:rsidR="00E01D4E">
        <w:rPr>
          <w:rFonts w:hint="eastAsia"/>
        </w:rPr>
        <w:instrText>set="134" size="100%"&gt;</w:instrText>
      </w:r>
      <w:r w:rsidR="00E01D4E">
        <w:rPr>
          <w:rFonts w:hint="eastAsia"/>
        </w:rPr>
        <w:instrText>冷却液温度对</w:instrText>
      </w:r>
      <w:r w:rsidR="00E01D4E">
        <w:rPr>
          <w:rFonts w:hint="eastAsia"/>
        </w:rPr>
        <w:instrText>&lt;/style&gt;&lt;style face="normal" font="Arial" size="100%"&gt;HC&lt;/style&gt;&lt;style face="normal" font="default" charset="134" size="100%"&gt;</w:instrText>
      </w:r>
      <w:r w:rsidR="00E01D4E">
        <w:rPr>
          <w:rFonts w:hint="eastAsia"/>
        </w:rPr>
        <w:instrText>冷凝进而对积碳微观形貌的影响</w:instrText>
      </w:r>
      <w:r w:rsidR="00E01D4E">
        <w:rPr>
          <w:rFonts w:hint="eastAsia"/>
        </w:rPr>
        <w:instrText>&lt;/style&gt;&lt;/research-notes&gt;&lt;/record&gt;&lt;/Cite&gt;&lt;/EndNote&gt;</w:instrText>
      </w:r>
      <w:r w:rsidR="007B3E77" w:rsidRPr="007E5896">
        <w:fldChar w:fldCharType="separate"/>
      </w:r>
      <w:r w:rsidR="00E01D4E">
        <w:rPr>
          <w:noProof/>
        </w:rPr>
        <w:t>[</w:t>
      </w:r>
      <w:hyperlink w:anchor="_ENREF_37" w:tooltip="Prabhakar, 2013 #1323" w:history="1">
        <w:r w:rsidR="00826C64" w:rsidRPr="00826C64">
          <w:rPr>
            <w:rStyle w:val="Hyperlink"/>
          </w:rPr>
          <w:t>37</w:t>
        </w:r>
      </w:hyperlink>
      <w:r w:rsidR="00E01D4E">
        <w:rPr>
          <w:noProof/>
        </w:rPr>
        <w:t>]</w:t>
      </w:r>
      <w:r w:rsidR="007B3E77" w:rsidRPr="007E5896">
        <w:fldChar w:fldCharType="end"/>
      </w:r>
    </w:p>
    <w:p w14:paraId="31EF422C" w14:textId="4DFDE65C" w:rsidR="003F3123" w:rsidRPr="007E5896" w:rsidRDefault="00747735" w:rsidP="00A603D3">
      <w:pPr>
        <w:pStyle w:val="a1"/>
        <w:spacing w:before="326"/>
        <w:rPr>
          <w:noProof w:val="0"/>
        </w:rPr>
      </w:pPr>
      <w:r>
        <w:lastRenderedPageBreak/>
        <w:drawing>
          <wp:inline distT="0" distB="0" distL="0" distR="0" wp14:anchorId="71EE8A43" wp14:editId="0BFF5AD8">
            <wp:extent cx="4829565" cy="1841646"/>
            <wp:effectExtent l="0" t="0" r="0" b="0"/>
            <wp:docPr id="151834620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2945" cy="18467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824AB84" w14:textId="10629A30" w:rsidR="003F3123" w:rsidRPr="007E5896" w:rsidRDefault="009B4789" w:rsidP="00CE383F">
      <w:pPr>
        <w:pStyle w:val="a3"/>
      </w:pPr>
      <w:bookmarkStart w:id="14" w:name="_Ref155954696"/>
      <w:r w:rsidRPr="00560F73">
        <w:rPr>
          <w:b/>
          <w:bCs/>
          <w:color w:val="0000FF"/>
        </w:rPr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560F73">
        <w:rPr>
          <w:b/>
          <w:bCs/>
          <w:color w:val="0000FF"/>
        </w:rPr>
        <w:fldChar w:fldCharType="begin"/>
      </w:r>
      <w:r w:rsidRPr="00560F73">
        <w:rPr>
          <w:b/>
          <w:bCs/>
          <w:color w:val="0000FF"/>
        </w:rPr>
        <w:instrText xml:space="preserve"> SEQ Figure \* ARABIC </w:instrText>
      </w:r>
      <w:r w:rsidRPr="00560F73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9</w:t>
      </w:r>
      <w:r w:rsidRPr="00560F73">
        <w:rPr>
          <w:b/>
          <w:bCs/>
          <w:color w:val="0000FF"/>
        </w:rPr>
        <w:fldChar w:fldCharType="end"/>
      </w:r>
      <w:bookmarkEnd w:id="14"/>
      <w:r w:rsidRPr="00560F73">
        <w:rPr>
          <w:b/>
          <w:bCs/>
          <w:color w:val="0000FF"/>
        </w:rPr>
        <w:t>.</w:t>
      </w:r>
      <w:r w:rsidRPr="007E5896">
        <w:t xml:space="preserve"> </w:t>
      </w:r>
      <w:r w:rsidR="00A603D3" w:rsidRPr="007E5896">
        <w:rPr>
          <w:rFonts w:hint="eastAsia"/>
        </w:rPr>
        <w:t>Effe</w:t>
      </w:r>
      <w:r w:rsidR="00A603D3" w:rsidRPr="007E5896">
        <w:t xml:space="preserve">ct of engine </w:t>
      </w:r>
      <w:r w:rsidR="000A1CF6">
        <w:rPr>
          <w:rFonts w:hint="eastAsia"/>
        </w:rPr>
        <w:t>load</w:t>
      </w:r>
      <w:r w:rsidR="00A603D3" w:rsidRPr="007E5896">
        <w:t xml:space="preserve"> on the fouling morphology</w:t>
      </w:r>
      <w:r w:rsidR="008E349B" w:rsidRPr="007E5896">
        <w:t xml:space="preserve"> </w:t>
      </w:r>
      <w:r w:rsidR="00A603D3" w:rsidRPr="007E5896">
        <w:fldChar w:fldCharType="begin"/>
      </w:r>
      <w:r w:rsidR="00E01D4E">
        <w:instrText xml:space="preserve"> ADDIN EN.CITE &lt;EndNote&gt;&lt;Cite&gt;&lt;Author&gt;Prabhakar&lt;/Author&gt;&lt;Year&gt;2013&lt;/Year&gt;&lt;RecNum&gt;1323&lt;/RecNum&gt;&lt;DisplayText&gt;[37]&lt;/DisplayText&gt;&lt;record&gt;&lt;rec-number&gt;1323&lt;/rec-number&gt;&lt;foreign-keys&gt;&lt;key app="EN" db-id="attsw02dqf9dr4eeepwxvw02t0s20fx929td" timestamp="1649488862"&gt;1323&lt;/key&gt;&lt;/foreign-keys&gt;&lt;ref-type name="Journal Article"&gt;17&lt;/ref-type&gt;&lt;contributors&gt;&lt;authors&gt;&lt;author&gt;Prabhakar, Bhaskar&lt;/author&gt;&lt;author&gt;Boehman, André L.&lt;/author&gt;&lt;/authors&gt;&lt;/contributors&gt;&lt;titles&gt;&lt;title&gt;Effect of Engine Operating Conditions and Coolant Temperature on the Physical and Chemical Properties of Deposits From an Automotive Exhaust Gas Recirculation Cooler&lt;/title&gt;&lt;secondary-title&gt;Journal of Engineering for Gas Turbines and Power&lt;/secondary-title&gt;&lt;/titles&gt;&lt;periodical&gt;&lt;full-title&gt;Journal of Engineering for Gas Turbines and Power&lt;/full-title&gt;&lt;/periodical&gt;&lt;volume&gt;135&lt;/volume&gt;&lt;number&gt;2&lt;/number&gt;&lt;dates&gt;&lt;year&gt;2013&lt;/year&gt;&lt;/dates&gt;&lt;isbn&gt;0742-4795&amp;#xD;1528-8919&lt;/isbn&gt;&lt;urls&gt;&lt;related-urls&gt;&lt;url&gt;https://asmedigitalcollection.asme.org/gasturbinespower/article-abstract/135/2/022801/373406/Effect-of-Engine-Operating-Conditions-and-Coolant?redirectedFrom=fulltext&lt;/url&gt;&lt;/related-urls&gt;&lt;/urls&gt;&lt;electronic-resource-num&gt;10.1115/1.4007784&lt;/electronic-resource-num&gt;&lt;research-notes&gt;&lt;style face="normal" font="default" char</w:instrText>
      </w:r>
      <w:r w:rsidR="00E01D4E">
        <w:rPr>
          <w:rFonts w:hint="eastAsia"/>
        </w:rPr>
        <w:instrText>set="134" size="100%"&gt;</w:instrText>
      </w:r>
      <w:r w:rsidR="00E01D4E">
        <w:rPr>
          <w:rFonts w:hint="eastAsia"/>
        </w:rPr>
        <w:instrText>冷却液温度对</w:instrText>
      </w:r>
      <w:r w:rsidR="00E01D4E">
        <w:rPr>
          <w:rFonts w:hint="eastAsia"/>
        </w:rPr>
        <w:instrText>&lt;/style&gt;&lt;style face="normal" font="Arial" size="100%"&gt;HC&lt;/style&gt;&lt;style face="normal" font="default" charset="134" size="100%"&gt;</w:instrText>
      </w:r>
      <w:r w:rsidR="00E01D4E">
        <w:rPr>
          <w:rFonts w:hint="eastAsia"/>
        </w:rPr>
        <w:instrText>冷凝进而对积碳微观形貌的影响</w:instrText>
      </w:r>
      <w:r w:rsidR="00E01D4E">
        <w:rPr>
          <w:rFonts w:hint="eastAsia"/>
        </w:rPr>
        <w:instrText>&lt;/style&gt;&lt;/research-notes&gt;&lt;/record&gt;&lt;/Cite&gt;&lt;/EndNote&gt;</w:instrText>
      </w:r>
      <w:r w:rsidR="00A603D3" w:rsidRPr="007E5896">
        <w:fldChar w:fldCharType="separate"/>
      </w:r>
      <w:r w:rsidR="00E01D4E">
        <w:rPr>
          <w:noProof/>
        </w:rPr>
        <w:t>[</w:t>
      </w:r>
      <w:hyperlink w:anchor="_ENREF_37" w:tooltip="Prabhakar, 2013 #1323" w:history="1">
        <w:r w:rsidR="00826C64" w:rsidRPr="00826C64">
          <w:rPr>
            <w:rStyle w:val="Hyperlink"/>
          </w:rPr>
          <w:t>37</w:t>
        </w:r>
      </w:hyperlink>
      <w:r w:rsidR="00E01D4E">
        <w:rPr>
          <w:noProof/>
        </w:rPr>
        <w:t>]</w:t>
      </w:r>
      <w:r w:rsidR="00A603D3" w:rsidRPr="007E5896">
        <w:fldChar w:fldCharType="end"/>
      </w:r>
    </w:p>
    <w:p w14:paraId="6A6F2502" w14:textId="57FC9C86" w:rsidR="005B76CC" w:rsidRPr="007E5896" w:rsidRDefault="00AE0623" w:rsidP="005B76CC">
      <w:pPr>
        <w:pStyle w:val="a1"/>
        <w:spacing w:before="326"/>
        <w:rPr>
          <w:noProof w:val="0"/>
        </w:rPr>
      </w:pPr>
      <w:r w:rsidRPr="007E5896">
        <w:drawing>
          <wp:inline distT="0" distB="0" distL="0" distR="0" wp14:anchorId="7A5D29F2" wp14:editId="4C6470DA">
            <wp:extent cx="5280564" cy="3152507"/>
            <wp:effectExtent l="0" t="0" r="0" b="0"/>
            <wp:docPr id="36882412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8687" cy="31573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8AC0F6" w14:textId="7CA7EE0C" w:rsidR="007749F9" w:rsidRDefault="004B11EB" w:rsidP="007749F9">
      <w:pPr>
        <w:pStyle w:val="a3"/>
      </w:pPr>
      <w:bookmarkStart w:id="15" w:name="_Ref155952412"/>
      <w:r w:rsidRPr="00560F73">
        <w:rPr>
          <w:b/>
          <w:bCs/>
          <w:color w:val="0000FF"/>
        </w:rPr>
        <w:t xml:space="preserve">Figure </w:t>
      </w:r>
      <w:r w:rsidR="00951737">
        <w:rPr>
          <w:rFonts w:hint="eastAsia"/>
          <w:b/>
          <w:bCs/>
          <w:color w:val="0000FF"/>
        </w:rPr>
        <w:t>S</w:t>
      </w:r>
      <w:r w:rsidRPr="00560F73">
        <w:rPr>
          <w:b/>
          <w:bCs/>
          <w:color w:val="0000FF"/>
        </w:rPr>
        <w:fldChar w:fldCharType="begin"/>
      </w:r>
      <w:r w:rsidRPr="00560F73">
        <w:rPr>
          <w:b/>
          <w:bCs/>
          <w:color w:val="0000FF"/>
        </w:rPr>
        <w:instrText xml:space="preserve"> SEQ Figure \* ARABIC </w:instrText>
      </w:r>
      <w:r w:rsidRPr="00560F73">
        <w:rPr>
          <w:b/>
          <w:bCs/>
          <w:color w:val="0000FF"/>
        </w:rPr>
        <w:fldChar w:fldCharType="separate"/>
      </w:r>
      <w:r w:rsidR="00344D8F">
        <w:rPr>
          <w:b/>
          <w:bCs/>
          <w:noProof/>
          <w:color w:val="0000FF"/>
        </w:rPr>
        <w:t>10</w:t>
      </w:r>
      <w:r w:rsidRPr="00560F73">
        <w:rPr>
          <w:b/>
          <w:bCs/>
          <w:color w:val="0000FF"/>
        </w:rPr>
        <w:fldChar w:fldCharType="end"/>
      </w:r>
      <w:bookmarkEnd w:id="15"/>
      <w:r w:rsidRPr="00560F73">
        <w:rPr>
          <w:b/>
          <w:bCs/>
          <w:color w:val="0000FF"/>
        </w:rPr>
        <w:t>.</w:t>
      </w:r>
      <w:r w:rsidRPr="007E5896">
        <w:t xml:space="preserve"> Effect of </w:t>
      </w:r>
      <w:r w:rsidR="0086725A" w:rsidRPr="007E5896">
        <w:t>components of exhaust gas</w:t>
      </w:r>
      <w:r w:rsidRPr="007E5896">
        <w:t xml:space="preserve"> on the fouling morphology. (a)</w:t>
      </w:r>
      <w:r w:rsidR="0086725A" w:rsidRPr="007E5896">
        <w:t xml:space="preserve"> soot concentration </w:t>
      </w:r>
      <w:r w:rsidRPr="007E5896">
        <w:fldChar w:fldCharType="begin"/>
      </w:r>
      <w:r w:rsidR="00E01D4E">
        <w:instrText xml:space="preserve"> ADDIN EN.CITE &lt;EndNote&gt;&lt;Cite&gt;&lt;Author&gt;Lance&lt;/Author&gt;&lt;Year&gt;2018&lt;/Year&gt;&lt;RecNum&gt;1307&lt;/RecNum&gt;&lt;DisplayText&gt;[3]&lt;/DisplayText&gt;&lt;record&gt;&lt;rec-number&gt;1307&lt;/rec-number&gt;&lt;foreign-keys&gt;&lt;key app="EN" db-id="attsw02dqf9dr4eeepwxvw02t0s20fx929td" timestamp="1649486544"&gt;1307&lt;/key&gt;&lt;/foreign-keys&gt;&lt;ref-type name="Journal Article"&gt;17&lt;/ref-type&gt;&lt;contributors&gt;&lt;authors&gt;&lt;author&gt;Lance, Michael J.&lt;/author&gt;&lt;author&gt;Mills, Zachary G.&lt;/author&gt;&lt;author&gt;Seylar, Joshua C.&lt;/author&gt;&lt;author&gt;Storey, John M. E.&lt;/author&gt;&lt;author&gt;Sluder, C. Scott&lt;/author&gt;&lt;/authors&gt;&lt;/contributors&gt;&lt;titles&gt;&lt;title&gt;The effect of engine operating conditions on exhaust gas recirculation cooler fouling&lt;/title&gt;&lt;secondary-title&gt;International Journal of Heat and Mass Transfer&lt;/secondary-title&gt;&lt;/titles&gt;&lt;periodical&gt;&lt;full-title&gt;International Journal of Heat and Mass Transfer&lt;/full-title&gt;&lt;/periodical&gt;&lt;pages&gt;509-520&lt;/pages&gt;&lt;volume&gt;126&lt;/volume&gt;&lt;section&gt;509&lt;/section&gt;&lt;dates&gt;&lt;year&gt;2018&lt;/year&gt;&lt;/dates&gt;&lt;isbn&gt;00179310&lt;/isbn&gt;&lt;urls&gt;&lt;related-urls&gt;&lt;url&gt;https://linkinghub.elsevier.com/retrieve</w:instrText>
      </w:r>
      <w:r w:rsidR="00E01D4E">
        <w:rPr>
          <w:rFonts w:hint="eastAsia"/>
        </w:rPr>
        <w:instrText>/pii/S0017931018303144&lt;/url&gt;&lt;/related-urls&gt;&lt;/urls&gt;&lt;electronic-resource-num&gt;10.1016/j.ijheatmasstransfer.2018.05.069&lt;/electronic-resource-num&gt;&lt;research-notes&gt;&lt;style face="normal" font="default" charset="134" size="100%"&gt;</w:instrText>
      </w:r>
      <w:r w:rsidR="00E01D4E">
        <w:rPr>
          <w:rFonts w:hint="eastAsia"/>
        </w:rPr>
        <w:instrText>五因素三水平对积碳影响的权重分析</w:instrText>
      </w:r>
      <w:r w:rsidR="00E01D4E">
        <w:rPr>
          <w:rFonts w:hint="eastAsia"/>
        </w:rPr>
        <w:instrText>&lt;/style&gt;&lt;/research-n</w:instrText>
      </w:r>
      <w:r w:rsidR="00E01D4E">
        <w:instrText>otes&gt;&lt;/record&gt;&lt;/Cite&gt;&lt;/EndNote&gt;</w:instrText>
      </w:r>
      <w:r w:rsidRPr="007E5896">
        <w:fldChar w:fldCharType="separate"/>
      </w:r>
      <w:r w:rsidR="00E01D4E">
        <w:rPr>
          <w:noProof/>
        </w:rPr>
        <w:t>[</w:t>
      </w:r>
      <w:hyperlink w:anchor="_ENREF_3" w:tooltip="Lance, 2018 #1307" w:history="1">
        <w:r w:rsidR="00826C64" w:rsidRPr="00826C64">
          <w:rPr>
            <w:rStyle w:val="Hyperlink"/>
          </w:rPr>
          <w:t>3</w:t>
        </w:r>
      </w:hyperlink>
      <w:r w:rsidR="00E01D4E">
        <w:rPr>
          <w:noProof/>
        </w:rPr>
        <w:t>]</w:t>
      </w:r>
      <w:r w:rsidRPr="007E5896">
        <w:fldChar w:fldCharType="end"/>
      </w:r>
      <w:r w:rsidRPr="007E5896">
        <w:t xml:space="preserve">, </w:t>
      </w:r>
      <w:r w:rsidR="00B46F3F" w:rsidRPr="007E5896">
        <w:t xml:space="preserve">and </w:t>
      </w:r>
      <w:r w:rsidRPr="007E5896">
        <w:t>(b)</w:t>
      </w:r>
      <w:r w:rsidR="0086725A" w:rsidRPr="007E5896">
        <w:t xml:space="preserve"> HC concentration </w:t>
      </w:r>
      <w:r w:rsidRPr="007E5896">
        <w:fldChar w:fldCharType="begin"/>
      </w:r>
      <w:r w:rsidR="00E01D4E">
        <w:instrText xml:space="preserve"> ADDIN EN.CITE &lt;EndNote&gt;&lt;Cite&gt;&lt;Author&gt;Li&lt;/Author&gt;&lt;Year&gt;2022&lt;/Year&gt;&lt;RecNum&gt;1793&lt;/RecNum&gt;&lt;DisplayText&gt;[1]&lt;/DisplayText&gt;&lt;record&gt;&lt;rec-number&gt;1793&lt;/rec-number&gt;&lt;foreign-keys&gt;&lt;key app="EN" db-id="attsw02dqf9dr4eeepwxvw02t0s20fx929td" timestamp="1665756888"&gt;1793&lt;/key&gt;&lt;/foreign-keys&gt;&lt;ref-type name="Journal Article"&gt;17&lt;/ref-type&gt;&lt;contributors&gt;&lt;authors&gt;&lt;author&gt;Li, Jinhui&lt;/author&gt;&lt;author&gt;Zhang, Xun&lt;/author&gt;&lt;author&gt;Wu, Huan&lt;/author&gt;&lt;author&gt;Wu, Xueshun&lt;/author&gt;&lt;author&gt;Han, Zhiqiang&lt;/author&gt;&lt;author&gt;Tian, Wei&lt;/author&gt;&lt;/authors&gt;&lt;/contributors&gt;&lt;titles&gt;&lt;title&gt;Effect of Hydrocarbon Concentration on Particulate Deposition and Microstructure of the Deposit in Exhaust Gas Recirculation Cooler&lt;/title&gt;&lt;secondary-title&gt;International Journal of Automotive Technology&lt;/secondary-title&gt;&lt;/titles&gt;&lt;periodical&gt;&lt;full-title&gt;International Journal of Automotive Technology&lt;/full-title&gt;&lt;/periodical&gt;&lt;pages&gt;775-784&lt;/pages&gt;&lt;volume&gt;23&lt;/volume&gt;&lt;number&gt;3&lt;/number&gt;&lt;section&gt;775&lt;/section&gt;&lt;dates&gt;&lt;year&gt;2022&lt;/year&gt;&lt;/dates&gt;&lt;isbn&gt;1229-9138&amp;#xD;1976-3832&lt;/isbn&gt;&lt;urls&gt;&lt;related-urls&gt;&lt;url&gt;&lt;style face="underline" font="default" size="100%"&gt;https://link.springer.com/article/10.1007/s12239-022-0069-z&lt;/style&gt;&lt;/url&gt;&lt;/related-urls&gt;&lt;/urls&gt;&lt;electronic-resource-num&gt;10.1007/s12239-022-0069-z&lt;/electronic-resource-num&gt;&lt;/record&gt;&lt;/Cite&gt;&lt;/EndNote&gt;</w:instrText>
      </w:r>
      <w:r w:rsidRPr="007E5896">
        <w:fldChar w:fldCharType="separate"/>
      </w:r>
      <w:r w:rsidR="00E01D4E">
        <w:rPr>
          <w:noProof/>
        </w:rPr>
        <w:t>[</w:t>
      </w:r>
      <w:hyperlink w:anchor="_ENREF_1" w:tooltip="Li, 2022 #1793" w:history="1">
        <w:r w:rsidR="00826C64" w:rsidRPr="00826C64">
          <w:rPr>
            <w:rStyle w:val="Hyperlink"/>
          </w:rPr>
          <w:t>1</w:t>
        </w:r>
      </w:hyperlink>
      <w:r w:rsidR="00E01D4E">
        <w:rPr>
          <w:noProof/>
        </w:rPr>
        <w:t>]</w:t>
      </w:r>
      <w:r w:rsidRPr="007E5896">
        <w:fldChar w:fldCharType="end"/>
      </w:r>
      <w:r w:rsidR="00946FFE" w:rsidRPr="007E5896">
        <w:t>.</w:t>
      </w:r>
      <w:r w:rsidR="007749F9">
        <w:br w:type="page"/>
      </w:r>
    </w:p>
    <w:p w14:paraId="287BE6B6" w14:textId="1CAC42C8" w:rsidR="00D35DE4" w:rsidRPr="007E5896" w:rsidRDefault="00636119" w:rsidP="00794107">
      <w:pPr>
        <w:pStyle w:val="Heading1"/>
        <w:numPr>
          <w:ilvl w:val="0"/>
          <w:numId w:val="0"/>
        </w:numPr>
      </w:pPr>
      <w:r w:rsidRPr="007E5896">
        <w:lastRenderedPageBreak/>
        <w:t>Reference</w:t>
      </w:r>
    </w:p>
    <w:p w14:paraId="1FBA58E6" w14:textId="77777777" w:rsidR="00826C64" w:rsidRPr="00826C64" w:rsidRDefault="00C02E1D" w:rsidP="00826C64">
      <w:pPr>
        <w:pStyle w:val="EndNoteBibliography"/>
        <w:ind w:left="400" w:hanging="400"/>
      </w:pPr>
      <w:r w:rsidRPr="007E5896">
        <w:rPr>
          <w:rFonts w:asciiTheme="minorHAnsi" w:hAnsiTheme="minorHAnsi" w:cstheme="minorHAnsi"/>
          <w:noProof w:val="0"/>
        </w:rPr>
        <w:fldChar w:fldCharType="begin"/>
      </w:r>
      <w:r w:rsidRPr="007E5896">
        <w:rPr>
          <w:rFonts w:asciiTheme="minorHAnsi" w:hAnsiTheme="minorHAnsi" w:cstheme="minorHAnsi"/>
          <w:noProof w:val="0"/>
        </w:rPr>
        <w:instrText xml:space="preserve"> ADDIN EN.REFLIST </w:instrText>
      </w:r>
      <w:r w:rsidRPr="007E5896">
        <w:rPr>
          <w:rFonts w:asciiTheme="minorHAnsi" w:hAnsiTheme="minorHAnsi" w:cstheme="minorHAnsi"/>
          <w:noProof w:val="0"/>
        </w:rPr>
        <w:fldChar w:fldCharType="separate"/>
      </w:r>
      <w:bookmarkStart w:id="16" w:name="_ENREF_1"/>
      <w:r w:rsidR="00826C64" w:rsidRPr="00826C64">
        <w:t>[1]</w:t>
      </w:r>
      <w:r w:rsidR="00826C64" w:rsidRPr="00826C64">
        <w:tab/>
        <w:t>LI J, ZHANG X, WU H, et al. Effect of Hydrocarbon Concentration on Particulate Deposition and Microstructure of the Deposit in Exhaust Gas Recirculation Cooler [J]. International Journal of Automotive Technology, 2022, 23(3): 775-84.</w:t>
      </w:r>
      <w:bookmarkEnd w:id="16"/>
    </w:p>
    <w:p w14:paraId="652C5B5C" w14:textId="77777777" w:rsidR="00826C64" w:rsidRPr="00826C64" w:rsidRDefault="00826C64" w:rsidP="00826C64">
      <w:pPr>
        <w:pStyle w:val="EndNoteBibliography"/>
        <w:ind w:left="400" w:hanging="400"/>
      </w:pPr>
      <w:bookmarkStart w:id="17" w:name="_ENREF_2"/>
      <w:r w:rsidRPr="00826C64">
        <w:t>[2]</w:t>
      </w:r>
      <w:r w:rsidRPr="00826C64">
        <w:tab/>
        <w:t>PAZ C, SUáREZ E, VENCE J, et al. Fouling evolution on ribbed surfaces under EGR dry soot conditions: Experimental measurements and 3D model validation [J]. International Journal of Thermal Sciences, 2020, 151.</w:t>
      </w:r>
      <w:bookmarkEnd w:id="17"/>
    </w:p>
    <w:p w14:paraId="427FD777" w14:textId="77777777" w:rsidR="00826C64" w:rsidRPr="00826C64" w:rsidRDefault="00826C64" w:rsidP="00826C64">
      <w:pPr>
        <w:pStyle w:val="EndNoteBibliography"/>
        <w:ind w:left="400" w:hanging="400"/>
      </w:pPr>
      <w:bookmarkStart w:id="18" w:name="_ENREF_3"/>
      <w:r w:rsidRPr="00826C64">
        <w:t>[3]</w:t>
      </w:r>
      <w:r w:rsidRPr="00826C64">
        <w:tab/>
        <w:t>LANCE M J, MILLS Z G, SEYLAR J C, et al. The effect of engine operating conditions on exhaust gas recirculation cooler fouling [J]. International Journal of Heat and Mass Transfer, 2018, 126: 509-20.</w:t>
      </w:r>
      <w:bookmarkEnd w:id="18"/>
    </w:p>
    <w:p w14:paraId="4F355F04" w14:textId="77777777" w:rsidR="00826C64" w:rsidRPr="00826C64" w:rsidRDefault="00826C64" w:rsidP="00826C64">
      <w:pPr>
        <w:pStyle w:val="EndNoteBibliography"/>
        <w:ind w:left="400" w:hanging="400"/>
      </w:pPr>
      <w:bookmarkStart w:id="19" w:name="_ENREF_4"/>
      <w:r w:rsidRPr="00826C64">
        <w:t>[4]</w:t>
      </w:r>
      <w:r w:rsidRPr="00826C64">
        <w:tab/>
        <w:t>SHIBASAKI Y, SUGIMO A, GOTO N, et al. Evaluation of deposits in diesel EGR cooler (third report) Characterization of deposits layer [J]. Transactions of the Society of Automotive Engineers of Japan, 2010, 41: 1095-100.</w:t>
      </w:r>
      <w:bookmarkEnd w:id="19"/>
    </w:p>
    <w:p w14:paraId="659EDDDC" w14:textId="77777777" w:rsidR="00826C64" w:rsidRPr="00826C64" w:rsidRDefault="00826C64" w:rsidP="00826C64">
      <w:pPr>
        <w:pStyle w:val="EndNoteBibliography"/>
        <w:ind w:left="400" w:hanging="400"/>
      </w:pPr>
      <w:bookmarkStart w:id="20" w:name="_ENREF_5"/>
      <w:r w:rsidRPr="00826C64">
        <w:t>[5]</w:t>
      </w:r>
      <w:r w:rsidRPr="00826C64">
        <w:tab/>
        <w:t>HOARD J, ABARHAM M, STYLES D, et al. Diesel EGR Cooler Fouling [J]. SAE International Journal of Engines, 2008, 1(1): 1234-50.</w:t>
      </w:r>
      <w:bookmarkEnd w:id="20"/>
    </w:p>
    <w:p w14:paraId="6A715996" w14:textId="77777777" w:rsidR="00826C64" w:rsidRPr="00826C64" w:rsidRDefault="00826C64" w:rsidP="00826C64">
      <w:pPr>
        <w:pStyle w:val="EndNoteBibliography"/>
        <w:ind w:left="400" w:hanging="400"/>
      </w:pPr>
      <w:bookmarkStart w:id="21" w:name="_ENREF_6"/>
      <w:r w:rsidRPr="00826C64">
        <w:t>[6]</w:t>
      </w:r>
      <w:r w:rsidRPr="00826C64">
        <w:tab/>
        <w:t>PARK S, CHOI K, KIM H, et al. Influence of PM fouling on effectiveness of heat exchanges in a diesel engine with fin-type EGR coolers of different sizes [J]. Heat and Mass Transfer, 2010, 46(11-12): 1221-7.</w:t>
      </w:r>
      <w:bookmarkEnd w:id="21"/>
    </w:p>
    <w:p w14:paraId="57D209A1" w14:textId="77777777" w:rsidR="00826C64" w:rsidRPr="00826C64" w:rsidRDefault="00826C64" w:rsidP="00826C64">
      <w:pPr>
        <w:pStyle w:val="EndNoteBibliography"/>
        <w:ind w:left="400" w:hanging="400"/>
      </w:pPr>
      <w:bookmarkStart w:id="22" w:name="_ENREF_7"/>
      <w:r w:rsidRPr="00826C64">
        <w:t>[7]</w:t>
      </w:r>
      <w:r w:rsidRPr="00826C64">
        <w:tab/>
        <w:t>ABD-ELHADY M S, MALAYERI M R, MüLLER-STEINHAGEN H. Fouling Problems in Exhaust Gas Recirculation Coolers in the Automotive Industry [J]. Heat Transfer Engineering, 2011, 32(3-4): 248-57.</w:t>
      </w:r>
      <w:bookmarkEnd w:id="22"/>
    </w:p>
    <w:p w14:paraId="5CACF4CB" w14:textId="77777777" w:rsidR="00826C64" w:rsidRPr="00826C64" w:rsidRDefault="00826C64" w:rsidP="00826C64">
      <w:pPr>
        <w:pStyle w:val="EndNoteBibliography"/>
        <w:ind w:left="400" w:hanging="400"/>
        <w:rPr>
          <w:lang w:val="fr-FR"/>
        </w:rPr>
      </w:pPr>
      <w:bookmarkStart w:id="23" w:name="_ENREF_8"/>
      <w:r w:rsidRPr="00826C64">
        <w:t>[8]</w:t>
      </w:r>
      <w:r w:rsidRPr="00826C64">
        <w:tab/>
        <w:t xml:space="preserve">ABARHAM M, CHAFEKAR T, HOARD J, et al. A Visualization Test Setup for Investigation of Water-Deposit Interaction in a Surrogate Rectangular Cooler Exposed to Diesel Exhaust Flow [J]. </w:t>
      </w:r>
      <w:r w:rsidRPr="00826C64">
        <w:rPr>
          <w:lang w:val="fr-FR"/>
        </w:rPr>
        <w:t>SAE Technical Paper, 2012.</w:t>
      </w:r>
      <w:bookmarkEnd w:id="23"/>
    </w:p>
    <w:p w14:paraId="7DF3935E" w14:textId="77777777" w:rsidR="00826C64" w:rsidRPr="00826C64" w:rsidRDefault="00826C64" w:rsidP="00826C64">
      <w:pPr>
        <w:pStyle w:val="EndNoteBibliography"/>
        <w:ind w:left="400" w:hanging="400"/>
      </w:pPr>
      <w:bookmarkStart w:id="24" w:name="_ENREF_9"/>
      <w:r w:rsidRPr="00826C64">
        <w:rPr>
          <w:lang w:val="fr-FR"/>
        </w:rPr>
        <w:t>[9]</w:t>
      </w:r>
      <w:r w:rsidRPr="00826C64">
        <w:rPr>
          <w:lang w:val="fr-FR"/>
        </w:rPr>
        <w:tab/>
        <w:t xml:space="preserve">VENCE J, PAZ C, SUAREZ E, et al. </w:t>
      </w:r>
      <w:r w:rsidRPr="00826C64">
        <w:t>Experimental evaluation of the effect of ozone treatment on the oxidation and removal of dry soot deposits of the exhaust gas recirculation system [J]. Heliyon, 2023, 9(7): e17861.</w:t>
      </w:r>
      <w:bookmarkEnd w:id="24"/>
    </w:p>
    <w:p w14:paraId="5BC470FE" w14:textId="77777777" w:rsidR="00826C64" w:rsidRPr="00826C64" w:rsidRDefault="00826C64" w:rsidP="00826C64">
      <w:pPr>
        <w:pStyle w:val="EndNoteBibliography"/>
        <w:ind w:left="400" w:hanging="400"/>
      </w:pPr>
      <w:bookmarkStart w:id="25" w:name="_ENREF_10"/>
      <w:r w:rsidRPr="00826C64">
        <w:t>[10]</w:t>
      </w:r>
      <w:r w:rsidRPr="00826C64">
        <w:tab/>
        <w:t>HAN Z, YAO Y, TIAN W, et al. Effect of hydrocarbon condensation on fouling and heat exchange efficiency in EGR cooler [J]. International Journal of Thermal Sciences, 2023, 184: 12.</w:t>
      </w:r>
      <w:bookmarkEnd w:id="25"/>
    </w:p>
    <w:p w14:paraId="4ECF4B7E" w14:textId="77777777" w:rsidR="00826C64" w:rsidRPr="00826C64" w:rsidRDefault="00826C64" w:rsidP="00826C64">
      <w:pPr>
        <w:pStyle w:val="EndNoteBibliography"/>
        <w:ind w:left="400" w:hanging="400"/>
      </w:pPr>
      <w:bookmarkStart w:id="26" w:name="_ENREF_11"/>
      <w:r w:rsidRPr="00826C64">
        <w:t>[11]</w:t>
      </w:r>
      <w:r w:rsidRPr="00826C64">
        <w:tab/>
        <w:t>YAO Y, HAN Z, TIAN W, et al. An original nondestructive sampling method to study the effect of gravity on the deposition of micron-sized large particles in exhaust gas recirculation (EGR) cooler fouling [J]. International Journal of Engine Research, 2023, 25(5): 928-39.</w:t>
      </w:r>
      <w:bookmarkEnd w:id="26"/>
    </w:p>
    <w:p w14:paraId="07130DB4" w14:textId="77777777" w:rsidR="00826C64" w:rsidRPr="00826C64" w:rsidRDefault="00826C64" w:rsidP="00826C64">
      <w:pPr>
        <w:pStyle w:val="EndNoteBibliography"/>
        <w:ind w:left="400" w:hanging="400"/>
      </w:pPr>
      <w:bookmarkStart w:id="27" w:name="_ENREF_12"/>
      <w:r w:rsidRPr="00826C64">
        <w:t>[12]</w:t>
      </w:r>
      <w:r w:rsidRPr="00826C64">
        <w:tab/>
        <w:t>VENCE J, PAZ C, SUáREZ E, et al. Analysis of the local growth and density evolution of soot deposits generated under hydrocarbon condensation: 3D simulation and detailed experimental validation [J]. Results in Engineering, 2023, 18: 101166.</w:t>
      </w:r>
      <w:bookmarkEnd w:id="27"/>
    </w:p>
    <w:p w14:paraId="5AE45C16" w14:textId="77777777" w:rsidR="00826C64" w:rsidRPr="00826C64" w:rsidRDefault="00826C64" w:rsidP="00826C64">
      <w:pPr>
        <w:pStyle w:val="EndNoteBibliography"/>
        <w:ind w:left="400" w:hanging="400"/>
      </w:pPr>
      <w:bookmarkStart w:id="28" w:name="_ENREF_13"/>
      <w:r w:rsidRPr="00826C64">
        <w:t>[13]</w:t>
      </w:r>
      <w:r w:rsidRPr="00826C64">
        <w:tab/>
        <w:t>GALINDO J, DOLZ V, MONSALVE-SERRANO J, et al. Advantages of using a cooler bypass in the low-pressure exhaust gas recirculation line of a compression ignition diesel engine operating at cold conditions [J]. International Journal of Engine Research, 2020, 22(5): 1624-35.</w:t>
      </w:r>
      <w:bookmarkEnd w:id="28"/>
    </w:p>
    <w:p w14:paraId="701F1A45" w14:textId="77777777" w:rsidR="00826C64" w:rsidRPr="00826C64" w:rsidRDefault="00826C64" w:rsidP="00826C64">
      <w:pPr>
        <w:pStyle w:val="EndNoteBibliography"/>
        <w:ind w:left="400" w:hanging="400"/>
      </w:pPr>
      <w:bookmarkStart w:id="29" w:name="_ENREF_14"/>
      <w:r w:rsidRPr="00826C64">
        <w:t>[14]</w:t>
      </w:r>
      <w:r w:rsidRPr="00826C64">
        <w:tab/>
        <w:t>HOOMAN K, MALAYERI M R. Metal foams as gas coolers for exhaust gas recirculation systems subjected to particulate fouling [J]. Energy Conversion and Management, 2016, 117: 475-81.</w:t>
      </w:r>
      <w:bookmarkEnd w:id="29"/>
    </w:p>
    <w:p w14:paraId="5E7E938E" w14:textId="77777777" w:rsidR="00826C64" w:rsidRPr="00826C64" w:rsidRDefault="00826C64" w:rsidP="00826C64">
      <w:pPr>
        <w:pStyle w:val="EndNoteBibliography"/>
        <w:ind w:left="400" w:hanging="400"/>
      </w:pPr>
      <w:bookmarkStart w:id="30" w:name="_ENREF_15"/>
      <w:r w:rsidRPr="00826C64">
        <w:t>[15]</w:t>
      </w:r>
      <w:r w:rsidRPr="00826C64">
        <w:tab/>
        <w:t>POURREZAEI M H, MALAYERI M R, HOOMAN K. Thermal performance and mechanisms of soot deposition in foam structured exhaust gas recirculation coolers [J]. International Journal of Thermal Sciences, 2019, 146.</w:t>
      </w:r>
      <w:bookmarkEnd w:id="30"/>
    </w:p>
    <w:p w14:paraId="38136F12" w14:textId="77777777" w:rsidR="00826C64" w:rsidRPr="00826C64" w:rsidRDefault="00826C64" w:rsidP="00826C64">
      <w:pPr>
        <w:pStyle w:val="EndNoteBibliography"/>
        <w:ind w:left="400" w:hanging="400"/>
      </w:pPr>
      <w:bookmarkStart w:id="31" w:name="_ENREF_16"/>
      <w:r w:rsidRPr="00826C64">
        <w:lastRenderedPageBreak/>
        <w:t>[16]</w:t>
      </w:r>
      <w:r w:rsidRPr="00826C64">
        <w:tab/>
        <w:t>SHIKH ANUAR F, HOOMAN K, MALAYERI M R, et al. Experimental study of particulate fouling in partially filled channel with open-cell metal foam [J]. Experimental Thermal and Fluid Science, 2020, 110.</w:t>
      </w:r>
      <w:bookmarkEnd w:id="31"/>
    </w:p>
    <w:p w14:paraId="40562207" w14:textId="77777777" w:rsidR="00826C64" w:rsidRPr="00826C64" w:rsidRDefault="00826C64" w:rsidP="00826C64">
      <w:pPr>
        <w:pStyle w:val="EndNoteBibliography"/>
        <w:ind w:left="400" w:hanging="400"/>
      </w:pPr>
      <w:bookmarkStart w:id="32" w:name="_ENREF_17"/>
      <w:r w:rsidRPr="00826C64">
        <w:t>[17]</w:t>
      </w:r>
      <w:r w:rsidRPr="00826C64">
        <w:tab/>
        <w:t>FERNáNDEZ J V. Contribuciones al estudio de formación de depósitos hidrocarbonados en intercambiadores de calor del sistema EGR: desarrollo de modelo y validación experimental. [D]; University of vigo, 2020.</w:t>
      </w:r>
      <w:bookmarkEnd w:id="32"/>
    </w:p>
    <w:p w14:paraId="717039A8" w14:textId="77777777" w:rsidR="00826C64" w:rsidRPr="00826C64" w:rsidRDefault="00826C64" w:rsidP="00826C64">
      <w:pPr>
        <w:pStyle w:val="EndNoteBibliography"/>
        <w:ind w:left="400" w:hanging="400"/>
        <w:rPr>
          <w:lang w:val="fr-FR"/>
        </w:rPr>
      </w:pPr>
      <w:bookmarkStart w:id="33" w:name="_ENREF_18"/>
      <w:r w:rsidRPr="00826C64">
        <w:t>[18]</w:t>
      </w:r>
      <w:r w:rsidRPr="00826C64">
        <w:tab/>
        <w:t xml:space="preserve">STYLES D, CURTIS E, RAMESH N, et al. Factors Impacting EGR Cooler Fouling - Main Effects and Interactions [Z]. 16th Directions in Engine-Efficiency and Emission Research Conference (DEER). </w:t>
      </w:r>
      <w:r w:rsidRPr="00826C64">
        <w:rPr>
          <w:lang w:val="fr-FR"/>
        </w:rPr>
        <w:t>Detroit, MI. 2010: 1-25</w:t>
      </w:r>
      <w:bookmarkEnd w:id="33"/>
    </w:p>
    <w:p w14:paraId="13CB7572" w14:textId="77777777" w:rsidR="00826C64" w:rsidRPr="00826C64" w:rsidRDefault="00826C64" w:rsidP="00826C64">
      <w:pPr>
        <w:pStyle w:val="EndNoteBibliography"/>
        <w:ind w:left="400" w:hanging="400"/>
      </w:pPr>
      <w:bookmarkStart w:id="34" w:name="_ENREF_19"/>
      <w:r w:rsidRPr="00826C64">
        <w:rPr>
          <w:lang w:val="fr-FR"/>
        </w:rPr>
        <w:t>[19]</w:t>
      </w:r>
      <w:r w:rsidRPr="00826C64">
        <w:rPr>
          <w:lang w:val="fr-FR"/>
        </w:rPr>
        <w:tab/>
        <w:t xml:space="preserve">KUAN C-K, STYLES D, BIENIEK M, et al. </w:t>
      </w:r>
      <w:r w:rsidRPr="00826C64">
        <w:t>An EGR Cooler Fouling Model: Experimental Correlation and Model Uses [J]. SAE International Journal of Engines, 2017, 10(2): 541-9.</w:t>
      </w:r>
      <w:bookmarkEnd w:id="34"/>
    </w:p>
    <w:p w14:paraId="48B879FA" w14:textId="77777777" w:rsidR="00826C64" w:rsidRPr="00826C64" w:rsidRDefault="00826C64" w:rsidP="00826C64">
      <w:pPr>
        <w:pStyle w:val="EndNoteBibliography"/>
        <w:ind w:left="400" w:hanging="400"/>
        <w:rPr>
          <w:lang w:val="fr-FR"/>
        </w:rPr>
      </w:pPr>
      <w:bookmarkStart w:id="35" w:name="_ENREF_20"/>
      <w:r w:rsidRPr="00826C64">
        <w:t>[20]</w:t>
      </w:r>
      <w:r w:rsidRPr="00826C64">
        <w:tab/>
        <w:t xml:space="preserve">LANCE M J, SLUDER C S, LEWIS S, et al. Characterization of Field-Aged EGR Cooler Deposits [J]. </w:t>
      </w:r>
      <w:r w:rsidRPr="00826C64">
        <w:rPr>
          <w:lang w:val="fr-FR"/>
        </w:rPr>
        <w:t>SAE International Journal of Engines, 2010, 3(2): 126-36.</w:t>
      </w:r>
      <w:bookmarkEnd w:id="35"/>
    </w:p>
    <w:p w14:paraId="2D6B28C3" w14:textId="77777777" w:rsidR="00826C64" w:rsidRPr="00826C64" w:rsidRDefault="00826C64" w:rsidP="00826C64">
      <w:pPr>
        <w:pStyle w:val="EndNoteBibliography"/>
        <w:ind w:left="400" w:hanging="400"/>
      </w:pPr>
      <w:bookmarkStart w:id="36" w:name="_ENREF_21"/>
      <w:r w:rsidRPr="00826C64">
        <w:rPr>
          <w:lang w:val="fr-FR"/>
        </w:rPr>
        <w:t>[21]</w:t>
      </w:r>
      <w:r w:rsidRPr="00826C64">
        <w:rPr>
          <w:lang w:val="fr-FR"/>
        </w:rPr>
        <w:tab/>
        <w:t xml:space="preserve">LANCE M J, BILHEUX H, BILHEUX J-C, et al. </w:t>
      </w:r>
      <w:r w:rsidRPr="00826C64">
        <w:t>Neutron Tomography of Exhaust Gas Recirculation Cooler Deposits [J]. SAE Technical Paper, 2014, 1.</w:t>
      </w:r>
      <w:bookmarkEnd w:id="36"/>
    </w:p>
    <w:p w14:paraId="5230E023" w14:textId="77777777" w:rsidR="00826C64" w:rsidRPr="00C6289B" w:rsidRDefault="00826C64" w:rsidP="00826C64">
      <w:pPr>
        <w:pStyle w:val="EndNoteBibliography"/>
        <w:ind w:left="400" w:hanging="400"/>
        <w:rPr>
          <w:lang w:val="fr-FR"/>
        </w:rPr>
      </w:pPr>
      <w:bookmarkStart w:id="37" w:name="_ENREF_22"/>
      <w:r w:rsidRPr="00826C64">
        <w:t>[22]</w:t>
      </w:r>
      <w:r w:rsidRPr="00826C64">
        <w:tab/>
        <w:t xml:space="preserve">LANCE M J, STOREY J, SLUDER C S, et al. Microstructural Analysis of Deposits on Heavy-Duty EGR Coolers [J]. </w:t>
      </w:r>
      <w:r w:rsidRPr="00C6289B">
        <w:rPr>
          <w:lang w:val="fr-FR"/>
        </w:rPr>
        <w:t>SAE Technical Paper, 2013, 2.</w:t>
      </w:r>
      <w:bookmarkEnd w:id="37"/>
    </w:p>
    <w:p w14:paraId="668BB256" w14:textId="77777777" w:rsidR="00826C64" w:rsidRPr="00826C64" w:rsidRDefault="00826C64" w:rsidP="00826C64">
      <w:pPr>
        <w:pStyle w:val="EndNoteBibliography"/>
        <w:ind w:left="400" w:hanging="400"/>
      </w:pPr>
      <w:bookmarkStart w:id="38" w:name="_ENREF_23"/>
      <w:r w:rsidRPr="00826C64">
        <w:rPr>
          <w:lang w:val="fr-FR"/>
        </w:rPr>
        <w:t>[23]</w:t>
      </w:r>
      <w:r w:rsidRPr="00826C64">
        <w:rPr>
          <w:lang w:val="fr-FR"/>
        </w:rPr>
        <w:tab/>
        <w:t xml:space="preserve">BRAVO Y, LARROSA C, ARNAL C, et al. </w:t>
      </w:r>
      <w:r w:rsidRPr="00826C64">
        <w:t>Effects of soot deposition on EGR coolers: Dependency on heat exchanger technology and engine conditions; proceedings of the Proceedings of International Conference on Heat Exchanger Fouling and Cleaning - 2013, F, 2013 [C].</w:t>
      </w:r>
      <w:bookmarkEnd w:id="38"/>
    </w:p>
    <w:p w14:paraId="11A55B7E" w14:textId="77777777" w:rsidR="00826C64" w:rsidRPr="00826C64" w:rsidRDefault="00826C64" w:rsidP="00826C64">
      <w:pPr>
        <w:pStyle w:val="EndNoteBibliography"/>
        <w:ind w:left="400" w:hanging="400"/>
      </w:pPr>
      <w:bookmarkStart w:id="39" w:name="_ENREF_24"/>
      <w:r w:rsidRPr="00826C64">
        <w:t>[24]</w:t>
      </w:r>
      <w:r w:rsidRPr="00826C64">
        <w:tab/>
        <w:t>KAMP C J, BAGI S. Perspectives on Current and Future Requirements of Advanced Analytical and Characterization Methods in the Automotive Emissions Control Industry [J]. SAE International Journal of Sustainable Transportation, Energy, Environment, &amp; Policy, 2021, 2(2): 141-60.</w:t>
      </w:r>
      <w:bookmarkEnd w:id="39"/>
    </w:p>
    <w:p w14:paraId="36B55CA3" w14:textId="77777777" w:rsidR="00826C64" w:rsidRPr="00826C64" w:rsidRDefault="00826C64" w:rsidP="00826C64">
      <w:pPr>
        <w:pStyle w:val="EndNoteBibliography"/>
        <w:ind w:left="400" w:hanging="400"/>
      </w:pPr>
      <w:bookmarkStart w:id="40" w:name="_ENREF_25"/>
      <w:r w:rsidRPr="00826C64">
        <w:t>[25]</w:t>
      </w:r>
      <w:r w:rsidRPr="00826C64">
        <w:tab/>
        <w:t>LEPPERHOFF G, HOUBEN M. Mechanisms of deposit formation in internal combustion engines and heat exchangers [J]. SAE Technical Paper, 1993.</w:t>
      </w:r>
      <w:bookmarkEnd w:id="40"/>
    </w:p>
    <w:p w14:paraId="31AC6D37" w14:textId="77777777" w:rsidR="00826C64" w:rsidRPr="00826C64" w:rsidRDefault="00826C64" w:rsidP="00826C64">
      <w:pPr>
        <w:pStyle w:val="EndNoteBibliography"/>
        <w:ind w:left="400" w:hanging="400"/>
      </w:pPr>
      <w:bookmarkStart w:id="41" w:name="_ENREF_26"/>
      <w:r w:rsidRPr="00826C64">
        <w:t>[26]</w:t>
      </w:r>
      <w:r w:rsidRPr="00826C64">
        <w:tab/>
        <w:t>JANG S-H, HWANG S-J, PARK S-K, et al. Effects of PM fouling on the heat exchange effectiveness of wave fin type EGR cooler for diesel engine use [J]. Heat and Mass Transfer, 2011, 48(6): 1081-7.</w:t>
      </w:r>
      <w:bookmarkEnd w:id="41"/>
    </w:p>
    <w:p w14:paraId="2F8DE2D4" w14:textId="77777777" w:rsidR="00826C64" w:rsidRPr="00826C64" w:rsidRDefault="00826C64" w:rsidP="00826C64">
      <w:pPr>
        <w:pStyle w:val="EndNoteBibliography"/>
        <w:ind w:left="400" w:hanging="400"/>
        <w:rPr>
          <w:lang w:val="fr-FR"/>
        </w:rPr>
      </w:pPr>
      <w:bookmarkStart w:id="42" w:name="_ENREF_27"/>
      <w:r w:rsidRPr="00826C64">
        <w:t>[27]</w:t>
      </w:r>
      <w:r w:rsidRPr="00826C64">
        <w:tab/>
        <w:t xml:space="preserve">WAREY A, BIKA A S, VASSALLO A, et al. Combination of Pre-EGR Cooler Oxidation Catalyst and Water Vapor Condensation to Mitigate Fouling [J]. </w:t>
      </w:r>
      <w:r w:rsidRPr="00826C64">
        <w:rPr>
          <w:lang w:val="fr-FR"/>
        </w:rPr>
        <w:t>SAE International Journal of Engines, 2014, 7(1): 21-31.</w:t>
      </w:r>
      <w:bookmarkEnd w:id="42"/>
    </w:p>
    <w:p w14:paraId="50854F8A" w14:textId="77777777" w:rsidR="00826C64" w:rsidRPr="00826C64" w:rsidRDefault="00826C64" w:rsidP="00826C64">
      <w:pPr>
        <w:pStyle w:val="EndNoteBibliography"/>
        <w:ind w:left="400" w:hanging="400"/>
      </w:pPr>
      <w:bookmarkStart w:id="43" w:name="_ENREF_28"/>
      <w:r w:rsidRPr="00826C64">
        <w:rPr>
          <w:lang w:val="fr-FR"/>
        </w:rPr>
        <w:t>[28]</w:t>
      </w:r>
      <w:r w:rsidRPr="00826C64">
        <w:rPr>
          <w:lang w:val="fr-FR"/>
        </w:rPr>
        <w:tab/>
        <w:t xml:space="preserve">PAZ C, CONDE M, VENCE J, et al. </w:t>
      </w:r>
      <w:r w:rsidRPr="00826C64">
        <w:t>Experimental study of the effect of hydrocarbon condensation on the fouling deposits of exhaust gas recirculation coolers; proceedings of the Heat Exchanger Fouling and Cleaning – 2019, F, 2019 [C].</w:t>
      </w:r>
      <w:bookmarkEnd w:id="43"/>
    </w:p>
    <w:p w14:paraId="171408EF" w14:textId="77777777" w:rsidR="00826C64" w:rsidRPr="00826C64" w:rsidRDefault="00826C64" w:rsidP="00826C64">
      <w:pPr>
        <w:pStyle w:val="EndNoteBibliography"/>
        <w:ind w:left="400" w:hanging="400"/>
      </w:pPr>
      <w:bookmarkStart w:id="44" w:name="_ENREF_29"/>
      <w:r w:rsidRPr="00826C64">
        <w:rPr>
          <w:lang w:val="fr-FR"/>
        </w:rPr>
        <w:t>[29]</w:t>
      </w:r>
      <w:r w:rsidRPr="00826C64">
        <w:rPr>
          <w:lang w:val="fr-FR"/>
        </w:rPr>
        <w:tab/>
        <w:t xml:space="preserve">TOMURO M, BHADRA K, HEBERT J, et al. </w:t>
      </w:r>
      <w:r w:rsidRPr="00826C64">
        <w:t>The Effect of Exhaust Emission Conditions and Coolant Temperature on the Composition of Exhaust Gas Recirculation Cooler Deposits [J]. SAE Technical Paper, 2023.</w:t>
      </w:r>
      <w:bookmarkEnd w:id="44"/>
    </w:p>
    <w:p w14:paraId="5A67492D" w14:textId="77777777" w:rsidR="00826C64" w:rsidRPr="00826C64" w:rsidRDefault="00826C64" w:rsidP="00826C64">
      <w:pPr>
        <w:pStyle w:val="EndNoteBibliography"/>
        <w:ind w:left="400" w:hanging="400"/>
      </w:pPr>
      <w:bookmarkStart w:id="45" w:name="_ENREF_30"/>
      <w:r w:rsidRPr="00826C64">
        <w:t>[30]</w:t>
      </w:r>
      <w:r w:rsidRPr="00826C64">
        <w:tab/>
        <w:t>TOMURO M, HEBERT J, HOARD J, et al. The Influence of the Operating Duty Cycles on the Composition of Exhaust Gas Recirculation Cooler Deposits of Industrial Diesel Engines [J]. SAE Technical Paper, 2020, 2020-April.</w:t>
      </w:r>
      <w:bookmarkEnd w:id="45"/>
    </w:p>
    <w:p w14:paraId="24E06FA0" w14:textId="77777777" w:rsidR="00826C64" w:rsidRPr="00826C64" w:rsidRDefault="00826C64" w:rsidP="00826C64">
      <w:pPr>
        <w:pStyle w:val="EndNoteBibliography"/>
        <w:ind w:left="400" w:hanging="400"/>
      </w:pPr>
      <w:bookmarkStart w:id="46" w:name="_ENREF_31"/>
      <w:r w:rsidRPr="00826C64">
        <w:t>[31]</w:t>
      </w:r>
      <w:r w:rsidRPr="00826C64">
        <w:tab/>
        <w:t>BRAVO Y, LUJAN J, TISEIRA A. Characterization of EGR cooler response for a range of engine conditions [J]. SAE International Journal of Engines, 2013, 6(1): 587-95.</w:t>
      </w:r>
      <w:bookmarkEnd w:id="46"/>
    </w:p>
    <w:p w14:paraId="60CD5FED" w14:textId="77777777" w:rsidR="00826C64" w:rsidRPr="00826C64" w:rsidRDefault="00826C64" w:rsidP="00826C64">
      <w:pPr>
        <w:pStyle w:val="EndNoteBibliography"/>
        <w:ind w:left="400" w:hanging="400"/>
        <w:rPr>
          <w:lang w:val="fr-FR"/>
        </w:rPr>
      </w:pPr>
      <w:bookmarkStart w:id="47" w:name="_ENREF_32"/>
      <w:r w:rsidRPr="00826C64">
        <w:t>[32]</w:t>
      </w:r>
      <w:r w:rsidRPr="00826C64">
        <w:tab/>
        <w:t xml:space="preserve">TANAKA K, HIROKI K, KIKUCHI T, et al. Investigation of Mechanism for Formation of EGR Deposit by </w:t>
      </w:r>
      <w:r w:rsidRPr="00826C64">
        <w:lastRenderedPageBreak/>
        <w:t xml:space="preserve">in situ ATR-FTIR Spectrometer and SEM [J]. </w:t>
      </w:r>
      <w:r w:rsidRPr="00826C64">
        <w:rPr>
          <w:lang w:val="fr-FR"/>
        </w:rPr>
        <w:t>SAE International Journal of Engines, 2016, 9(4): 2242-9.</w:t>
      </w:r>
      <w:bookmarkEnd w:id="47"/>
    </w:p>
    <w:p w14:paraId="064EC6AA" w14:textId="77777777" w:rsidR="00826C64" w:rsidRPr="00826C64" w:rsidRDefault="00826C64" w:rsidP="00826C64">
      <w:pPr>
        <w:pStyle w:val="EndNoteBibliography"/>
        <w:ind w:left="400" w:hanging="400"/>
      </w:pPr>
      <w:bookmarkStart w:id="48" w:name="_ENREF_33"/>
      <w:r w:rsidRPr="00826C64">
        <w:rPr>
          <w:lang w:val="fr-FR"/>
        </w:rPr>
        <w:t>[33]</w:t>
      </w:r>
      <w:r w:rsidRPr="00826C64">
        <w:rPr>
          <w:lang w:val="fr-FR"/>
        </w:rPr>
        <w:tab/>
        <w:t xml:space="preserve">TANAKA K, SAKAI T, FUJINO T, et al. </w:t>
      </w:r>
      <w:r w:rsidRPr="00826C64">
        <w:t>Evaluation of Mechanism for EGR Deposit Formation Based on Spatially- and Time-Resolved Scanning-Electron-Microscope Observation [J]. SAE International Journal of Advances and Current Practices in Mobility, 2020, 3(1): 150-8.</w:t>
      </w:r>
      <w:bookmarkEnd w:id="48"/>
    </w:p>
    <w:p w14:paraId="690478A7" w14:textId="77777777" w:rsidR="00826C64" w:rsidRPr="00826C64" w:rsidRDefault="00826C64" w:rsidP="00826C64">
      <w:pPr>
        <w:pStyle w:val="EndNoteBibliography"/>
        <w:ind w:left="400" w:hanging="400"/>
      </w:pPr>
      <w:bookmarkStart w:id="49" w:name="_ENREF_34"/>
      <w:r w:rsidRPr="00826C64">
        <w:t>[34]</w:t>
      </w:r>
      <w:r w:rsidRPr="00826C64">
        <w:tab/>
        <w:t>TENG H, BARNARD M. Physicochemical characteristics of soot deposits in EGR coolers [J]. SAE Technical Paper, 2010.</w:t>
      </w:r>
      <w:bookmarkEnd w:id="49"/>
    </w:p>
    <w:p w14:paraId="5978046B" w14:textId="77777777" w:rsidR="00826C64" w:rsidRPr="00826C64" w:rsidRDefault="00826C64" w:rsidP="00826C64">
      <w:pPr>
        <w:pStyle w:val="EndNoteBibliography"/>
        <w:ind w:left="400" w:hanging="400"/>
      </w:pPr>
      <w:bookmarkStart w:id="50" w:name="_ENREF_35"/>
      <w:r w:rsidRPr="00826C64">
        <w:t>[35]</w:t>
      </w:r>
      <w:r w:rsidRPr="00826C64">
        <w:tab/>
        <w:t>MALAYERI M R, ZORNEK T, BALESTRINO S, et al. Deposition of Nanosized Soot Particles in Various EGR Coolers Under Thermophoretic and Isothermal Conditions [J]. Heat Transfer Engineering, 2013, 34(8-9): 665-73.</w:t>
      </w:r>
      <w:bookmarkEnd w:id="50"/>
    </w:p>
    <w:p w14:paraId="185DC7E2" w14:textId="77777777" w:rsidR="00826C64" w:rsidRPr="00826C64" w:rsidRDefault="00826C64" w:rsidP="00826C64">
      <w:pPr>
        <w:pStyle w:val="EndNoteBibliography"/>
        <w:ind w:left="400" w:hanging="400"/>
      </w:pPr>
      <w:bookmarkStart w:id="51" w:name="_ENREF_36"/>
      <w:r w:rsidRPr="00826C64">
        <w:t>[36]</w:t>
      </w:r>
      <w:r w:rsidRPr="00826C64">
        <w:tab/>
        <w:t>PRABHAKAR B. Examination of EGR Cooler Fouling and Engine Efficiency Improvement in Compression Ignition Engines [D]; The Pennsylvania State University, 2013.</w:t>
      </w:r>
      <w:bookmarkEnd w:id="51"/>
    </w:p>
    <w:p w14:paraId="723D652A" w14:textId="77777777" w:rsidR="00826C64" w:rsidRPr="00826C64" w:rsidRDefault="00826C64" w:rsidP="00826C64">
      <w:pPr>
        <w:pStyle w:val="EndNoteBibliography"/>
        <w:ind w:left="400" w:hanging="400"/>
      </w:pPr>
      <w:bookmarkStart w:id="52" w:name="_ENREF_37"/>
      <w:r w:rsidRPr="00826C64">
        <w:t>[37]</w:t>
      </w:r>
      <w:r w:rsidRPr="00826C64">
        <w:tab/>
        <w:t>PRABHAKAR B, BOEHMAN A L. Effect of Engine Operating Conditions and Coolant Temperature on the Physical and Chemical Properties of Deposits From an Automotive Exhaust Gas Recirculation Cooler [J]. Journal of Engineering for Gas Turbines and Power, 2013, 135(2).</w:t>
      </w:r>
      <w:bookmarkEnd w:id="52"/>
    </w:p>
    <w:p w14:paraId="494842AF" w14:textId="77777777" w:rsidR="00826C64" w:rsidRPr="00826C64" w:rsidRDefault="00826C64" w:rsidP="00826C64">
      <w:pPr>
        <w:pStyle w:val="EndNoteBibliography"/>
        <w:ind w:left="400" w:hanging="400"/>
      </w:pPr>
      <w:bookmarkStart w:id="53" w:name="_ENREF_38"/>
      <w:r w:rsidRPr="00826C64">
        <w:t>[38]</w:t>
      </w:r>
      <w:r w:rsidRPr="00826C64">
        <w:tab/>
        <w:t>YOO K H, HOARD J, BOEHMAN A, et al. Experimental Studies of EGR Cooler Fouling on a GDI Engine [J]. SAE Technical Paper, 2016, 2016-April.</w:t>
      </w:r>
      <w:bookmarkEnd w:id="53"/>
    </w:p>
    <w:p w14:paraId="3CF69F34" w14:textId="77777777" w:rsidR="00826C64" w:rsidRPr="00826C64" w:rsidRDefault="00826C64" w:rsidP="00826C64">
      <w:pPr>
        <w:pStyle w:val="EndNoteBibliography"/>
        <w:ind w:left="400" w:hanging="400"/>
      </w:pPr>
      <w:bookmarkStart w:id="54" w:name="_ENREF_39"/>
      <w:r w:rsidRPr="00826C64">
        <w:t>[39]</w:t>
      </w:r>
      <w:r w:rsidRPr="00826C64">
        <w:tab/>
        <w:t>TENG H, REGNER G. Particulate Fouling in EGR Coolers [J]. SAE International Journal of Commercial Vehicles, 2009, 2(2): 154-63.</w:t>
      </w:r>
      <w:bookmarkEnd w:id="54"/>
    </w:p>
    <w:p w14:paraId="11010566" w14:textId="77777777" w:rsidR="00826C64" w:rsidRPr="00826C64" w:rsidRDefault="00826C64" w:rsidP="00826C64">
      <w:pPr>
        <w:pStyle w:val="EndNoteBibliography"/>
        <w:ind w:left="400" w:hanging="400"/>
      </w:pPr>
      <w:bookmarkStart w:id="55" w:name="_ENREF_40"/>
      <w:r w:rsidRPr="00826C64">
        <w:t>[40]</w:t>
      </w:r>
      <w:r w:rsidRPr="00826C64">
        <w:tab/>
        <w:t>ABARHAM M, CHAFEKAR T, HOARD J W, et al. In-situ visualization of exhaust soot particle deposition and removal in channel flows [J]. Chemical Engineering Science, 2013, 87: 359-70.</w:t>
      </w:r>
      <w:bookmarkEnd w:id="55"/>
    </w:p>
    <w:p w14:paraId="2F68ED2F" w14:textId="77777777" w:rsidR="00826C64" w:rsidRPr="00826C64" w:rsidRDefault="00826C64" w:rsidP="00826C64">
      <w:pPr>
        <w:pStyle w:val="EndNoteBibliography"/>
        <w:ind w:left="400" w:hanging="400"/>
      </w:pPr>
      <w:bookmarkStart w:id="56" w:name="_ENREF_41"/>
      <w:r w:rsidRPr="00826C64">
        <w:t>[41]</w:t>
      </w:r>
      <w:r w:rsidRPr="00826C64">
        <w:tab/>
        <w:t>STOREY J M E, SLUDER C S, LANCE M J, et al. Exhaust Gas Recirculation Cooler Fouling in Diesel Applications: Fundamental Studies of Deposit Properties and Microstructure [J]. Heat Transfer Engineering, 2013, 34(8-9): 655-64.</w:t>
      </w:r>
      <w:bookmarkEnd w:id="56"/>
    </w:p>
    <w:p w14:paraId="08536A87" w14:textId="77777777" w:rsidR="00826C64" w:rsidRPr="00826C64" w:rsidRDefault="00826C64" w:rsidP="00826C64">
      <w:pPr>
        <w:pStyle w:val="EndNoteBibliography"/>
        <w:ind w:left="400" w:hanging="400"/>
      </w:pPr>
      <w:bookmarkStart w:id="57" w:name="_ENREF_42"/>
      <w:r w:rsidRPr="00826C64">
        <w:t>[42]</w:t>
      </w:r>
      <w:r w:rsidRPr="00826C64">
        <w:tab/>
        <w:t>LI H, HOARD J, STYLES D, et al. Visual Study of In-Situ EGR Cooler Fouling Layer Evolution; proceedings of the ASME 2014 Internal Combustion Engine Division Fall Technical Conference, F, 2014 [C].</w:t>
      </w:r>
      <w:bookmarkEnd w:id="57"/>
    </w:p>
    <w:p w14:paraId="6088D3F2" w14:textId="77777777" w:rsidR="00826C64" w:rsidRPr="00826C64" w:rsidRDefault="00826C64" w:rsidP="00826C64">
      <w:pPr>
        <w:pStyle w:val="EndNoteBibliography"/>
        <w:ind w:left="400" w:hanging="400"/>
      </w:pPr>
      <w:bookmarkStart w:id="58" w:name="_ENREF_43"/>
      <w:r w:rsidRPr="00826C64">
        <w:t>[43]</w:t>
      </w:r>
      <w:r w:rsidRPr="00826C64">
        <w:tab/>
        <w:t>RAZMAVAR A R, MALAYERI M R. Mitigation of Soot Deposition on Modified Surfaces of Exhaust Gas Recirculation Coolers [J]. Heat Transfer Engineering, 2019, 40(20): 1680-90.</w:t>
      </w:r>
      <w:bookmarkEnd w:id="58"/>
    </w:p>
    <w:p w14:paraId="69425111" w14:textId="77777777" w:rsidR="00826C64" w:rsidRPr="00826C64" w:rsidRDefault="00826C64" w:rsidP="00826C64">
      <w:pPr>
        <w:pStyle w:val="EndNoteBibliography"/>
        <w:ind w:left="400" w:hanging="400"/>
      </w:pPr>
      <w:bookmarkStart w:id="59" w:name="_ENREF_44"/>
      <w:r w:rsidRPr="00826C64">
        <w:t>[44]</w:t>
      </w:r>
      <w:r w:rsidRPr="00826C64">
        <w:tab/>
        <w:t>PAZ C, SUáREZ E, VENCE J, et al. Evolution of EGR cooler deposits under hydrocarbon condensation: Analysis of local thickness, roughness, and fouling layer density [J]. International Journal of Thermal Sciences, 2021, 161.</w:t>
      </w:r>
      <w:bookmarkEnd w:id="59"/>
    </w:p>
    <w:p w14:paraId="47B877CD" w14:textId="77777777" w:rsidR="00826C64" w:rsidRPr="00826C64" w:rsidRDefault="00826C64" w:rsidP="00826C64">
      <w:pPr>
        <w:pStyle w:val="EndNoteBibliography"/>
        <w:ind w:left="400" w:hanging="400"/>
      </w:pPr>
      <w:bookmarkStart w:id="60" w:name="_ENREF_45"/>
      <w:r w:rsidRPr="00826C64">
        <w:t>[45]</w:t>
      </w:r>
      <w:r w:rsidRPr="00826C64">
        <w:tab/>
        <w:t>VöLK P, WACHTMEISTER G, HöRNIG G, et al. Deposition mechanisms in exhaust heat exchangers [J]. MTZ worldwide, 2012, 73(9): 58-64.</w:t>
      </w:r>
      <w:bookmarkEnd w:id="60"/>
    </w:p>
    <w:p w14:paraId="6DAE9C61" w14:textId="77777777" w:rsidR="00826C64" w:rsidRPr="00826C64" w:rsidRDefault="00826C64" w:rsidP="00826C64">
      <w:pPr>
        <w:pStyle w:val="EndNoteBibliography"/>
        <w:ind w:left="400" w:hanging="400"/>
      </w:pPr>
      <w:bookmarkStart w:id="61" w:name="_ENREF_46"/>
      <w:r w:rsidRPr="00826C64">
        <w:t>[46]</w:t>
      </w:r>
      <w:r w:rsidRPr="00826C64">
        <w:tab/>
        <w:t>SALVI A, HOARD J, BIENIEK M, et al. Effect of volatiles on soot based deposit layers [J]. Journal of Engineering for Gas Turbines and Power, 2014, 136(11).</w:t>
      </w:r>
      <w:bookmarkEnd w:id="61"/>
    </w:p>
    <w:p w14:paraId="055C3CEE" w14:textId="77777777" w:rsidR="00826C64" w:rsidRPr="00826C64" w:rsidRDefault="00826C64" w:rsidP="00826C64">
      <w:pPr>
        <w:pStyle w:val="EndNoteBibliography"/>
        <w:ind w:left="400" w:hanging="400"/>
      </w:pPr>
      <w:bookmarkStart w:id="62" w:name="_ENREF_47"/>
      <w:r w:rsidRPr="00826C64">
        <w:t>[47]</w:t>
      </w:r>
      <w:r w:rsidRPr="00826C64">
        <w:tab/>
        <w:t>SALVI A A, HOARD J, STYLES D, et al. In Situ Thermophysical Properties of an Evolving Carbon Nanoparticle Based Deposit Layer Utilizing a Novel Infrared and Optical Methodology [J]. Journal of Energy Resources Technology, 2016, 138(5): 052207.1-.7.</w:t>
      </w:r>
      <w:bookmarkEnd w:id="62"/>
    </w:p>
    <w:p w14:paraId="67C9489D" w14:textId="77777777" w:rsidR="00826C64" w:rsidRPr="00826C64" w:rsidRDefault="00826C64" w:rsidP="00826C64">
      <w:pPr>
        <w:pStyle w:val="EndNoteBibliography"/>
        <w:ind w:left="400" w:hanging="400"/>
      </w:pPr>
      <w:bookmarkStart w:id="63" w:name="_ENREF_48"/>
      <w:r w:rsidRPr="00826C64">
        <w:t>[48]</w:t>
      </w:r>
      <w:r w:rsidRPr="00826C64">
        <w:tab/>
        <w:t xml:space="preserve">HAN T, BOOTH A C, SONG S, et al. Review and a conceptual model of exhaust gas recirculation cooler fouling deposition and removal mechanism; proceedings of the Proceedings of International Conference on Heat Exchanger Fouling and Cleaning - 2015, F, 2015 [C]. Heat Exchanger Fouling </w:t>
      </w:r>
      <w:r w:rsidRPr="00826C64">
        <w:lastRenderedPageBreak/>
        <w:t>and Cleaning.</w:t>
      </w:r>
      <w:bookmarkEnd w:id="63"/>
    </w:p>
    <w:p w14:paraId="4883B747" w14:textId="77777777" w:rsidR="00826C64" w:rsidRPr="00826C64" w:rsidRDefault="00826C64" w:rsidP="00826C64">
      <w:pPr>
        <w:pStyle w:val="EndNoteBibliography"/>
        <w:ind w:left="400" w:hanging="400"/>
      </w:pPr>
      <w:bookmarkStart w:id="64" w:name="_ENREF_49"/>
      <w:r w:rsidRPr="00826C64">
        <w:t>[49]</w:t>
      </w:r>
      <w:r w:rsidRPr="00826C64">
        <w:tab/>
        <w:t>WAREY A, BIKA A S, LONG D, et al. Influence of water vapor condensation on exhaust gas recirculation cooler fouling [J]. International Journal of Heat and Mass Transfer, 2013, 65: 807-16.</w:t>
      </w:r>
      <w:bookmarkEnd w:id="64"/>
    </w:p>
    <w:p w14:paraId="1ACA859C" w14:textId="77777777" w:rsidR="00826C64" w:rsidRPr="00826C64" w:rsidRDefault="00826C64" w:rsidP="00826C64">
      <w:pPr>
        <w:pStyle w:val="EndNoteBibliography"/>
        <w:ind w:left="400" w:hanging="400"/>
      </w:pPr>
      <w:bookmarkStart w:id="65" w:name="_ENREF_50"/>
      <w:r w:rsidRPr="00826C64">
        <w:t>[50]</w:t>
      </w:r>
      <w:r w:rsidRPr="00826C64">
        <w:tab/>
        <w:t>RAZMAVAR A, MALAYERI M R. Thermal performance of a rectangular exhaust gas recirculation cooler subject to hydrocarbon and water vapor condensation [J]. International Journal of Thermal Sciences, 2019, 143: 1-13.</w:t>
      </w:r>
      <w:bookmarkEnd w:id="65"/>
    </w:p>
    <w:p w14:paraId="1B6A4831" w14:textId="77777777" w:rsidR="00826C64" w:rsidRPr="00826C64" w:rsidRDefault="00826C64" w:rsidP="00826C64">
      <w:pPr>
        <w:pStyle w:val="EndNoteBibliography"/>
        <w:ind w:left="400" w:hanging="400"/>
      </w:pPr>
      <w:bookmarkStart w:id="66" w:name="_ENREF_51"/>
      <w:r w:rsidRPr="00826C64">
        <w:t>[51]</w:t>
      </w:r>
      <w:r w:rsidRPr="00826C64">
        <w:tab/>
        <w:t>AL-JANABI A, MALAYERI M R. Turbulence induced structures in Exhaust Gas Recirculation coolers to enhance thermal performance [J]. International Journal of Thermal Sciences, 2017, 112: 118-28.</w:t>
      </w:r>
      <w:bookmarkEnd w:id="66"/>
    </w:p>
    <w:p w14:paraId="577D18C6" w14:textId="77777777" w:rsidR="00826C64" w:rsidRPr="00826C64" w:rsidRDefault="00826C64" w:rsidP="00826C64">
      <w:pPr>
        <w:pStyle w:val="EndNoteBibliography"/>
        <w:ind w:left="400" w:hanging="400"/>
      </w:pPr>
      <w:bookmarkStart w:id="67" w:name="_ENREF_52"/>
      <w:r w:rsidRPr="00826C64">
        <w:t>[52]</w:t>
      </w:r>
      <w:r w:rsidRPr="00826C64">
        <w:tab/>
        <w:t>LI J. Study on exhaust gas recirculation cooler fouling in diesel [D]; Xihua University, 2021.</w:t>
      </w:r>
      <w:bookmarkEnd w:id="67"/>
    </w:p>
    <w:p w14:paraId="30845F38" w14:textId="77777777" w:rsidR="00826C64" w:rsidRPr="00826C64" w:rsidRDefault="00826C64" w:rsidP="00826C64">
      <w:pPr>
        <w:pStyle w:val="EndNoteBibliography"/>
        <w:ind w:left="400" w:hanging="400"/>
      </w:pPr>
      <w:bookmarkStart w:id="68" w:name="_ENREF_53"/>
      <w:r w:rsidRPr="00826C64">
        <w:t>[53]</w:t>
      </w:r>
      <w:r w:rsidRPr="00826C64">
        <w:tab/>
        <w:t>ABD-ELHADY M S, ZORNEK T, MALAYERI M R, et al. Influence of gas velocity on particulate fouling of exhaust gas recirculation coolers [J]. International Journal of Heat and Mass Transfer, 2011, 54(4): 838-46.</w:t>
      </w:r>
      <w:bookmarkEnd w:id="68"/>
    </w:p>
    <w:p w14:paraId="4AB52965" w14:textId="77777777" w:rsidR="00826C64" w:rsidRPr="00826C64" w:rsidRDefault="00826C64" w:rsidP="00826C64">
      <w:pPr>
        <w:pStyle w:val="EndNoteBibliography"/>
        <w:ind w:left="400" w:hanging="400"/>
      </w:pPr>
      <w:bookmarkStart w:id="69" w:name="_ENREF_54"/>
      <w:r w:rsidRPr="00826C64">
        <w:t>[54]</w:t>
      </w:r>
      <w:r w:rsidRPr="00826C64">
        <w:tab/>
        <w:t>USUI S, ITO K, KATO K. The Effect of Semi-Circular Micro Riblets on the Deposition of Diesel Exhaust Particulate [J]. SAE Technical Paper, 2004.</w:t>
      </w:r>
      <w:bookmarkEnd w:id="69"/>
    </w:p>
    <w:p w14:paraId="1E5B236C" w14:textId="77777777" w:rsidR="00826C64" w:rsidRPr="00826C64" w:rsidRDefault="00826C64" w:rsidP="00826C64">
      <w:pPr>
        <w:pStyle w:val="EndNoteBibliography"/>
        <w:ind w:left="400" w:hanging="400"/>
      </w:pPr>
      <w:bookmarkStart w:id="70" w:name="_ENREF_55"/>
      <w:r w:rsidRPr="00826C64">
        <w:t>[55]</w:t>
      </w:r>
      <w:r w:rsidRPr="00826C64">
        <w:tab/>
        <w:t>SLUDER C S, STOREY J, LANCE M J, et al. Removal of EGR cooler deposit material by flow-induced shear [J]. SAE International Journal of Engines, 2013, 6(2): 999-1008.</w:t>
      </w:r>
      <w:bookmarkEnd w:id="70"/>
    </w:p>
    <w:p w14:paraId="7D354325" w14:textId="77777777" w:rsidR="00826C64" w:rsidRPr="00826C64" w:rsidRDefault="00826C64" w:rsidP="00826C64">
      <w:pPr>
        <w:pStyle w:val="EndNoteBibliography"/>
        <w:ind w:left="400" w:hanging="400"/>
      </w:pPr>
      <w:bookmarkStart w:id="71" w:name="_ENREF_56"/>
      <w:r w:rsidRPr="00826C64">
        <w:t>[56]</w:t>
      </w:r>
      <w:r w:rsidRPr="00826C64">
        <w:tab/>
        <w:t>ARNAL C, BRAVO Y, LARROSA C, et al. Characterization of Different Types of Diesel (EGR Cooler) Soot Samples [J]. SAE International Journal of Engines, 2015, 8(4): 1804-14.</w:t>
      </w:r>
      <w:bookmarkEnd w:id="71"/>
    </w:p>
    <w:p w14:paraId="4C45CB0C" w14:textId="77777777" w:rsidR="00826C64" w:rsidRPr="00826C64" w:rsidRDefault="00826C64" w:rsidP="00826C64">
      <w:pPr>
        <w:pStyle w:val="EndNoteBibliography"/>
        <w:ind w:left="400" w:hanging="400"/>
        <w:rPr>
          <w:lang w:val="fr-FR"/>
        </w:rPr>
      </w:pPr>
      <w:bookmarkStart w:id="72" w:name="_ENREF_57"/>
      <w:r w:rsidRPr="00C6289B">
        <w:t>[57]</w:t>
      </w:r>
      <w:r w:rsidRPr="00C6289B">
        <w:tab/>
        <w:t xml:space="preserve">ARNAL C, BRAVO Y, LARROSA C, et al. </w:t>
      </w:r>
      <w:r w:rsidRPr="00826C64">
        <w:t xml:space="preserve">Correlation between Real Diesel Fouled-EGRc Soot Samples and Soot Surrogates: Reactivity with NO and O2 and Chemical-Physical Characterization [J]. </w:t>
      </w:r>
      <w:r w:rsidRPr="00826C64">
        <w:rPr>
          <w:lang w:val="fr-FR"/>
        </w:rPr>
        <w:t>SAE Technical Paper, 2018.</w:t>
      </w:r>
      <w:bookmarkEnd w:id="72"/>
    </w:p>
    <w:p w14:paraId="19C29C26" w14:textId="77777777" w:rsidR="00826C64" w:rsidRPr="00826C64" w:rsidRDefault="00826C64" w:rsidP="00826C64">
      <w:pPr>
        <w:pStyle w:val="EndNoteBibliography"/>
        <w:ind w:left="400" w:hanging="400"/>
      </w:pPr>
      <w:bookmarkStart w:id="73" w:name="_ENREF_58"/>
      <w:r w:rsidRPr="00826C64">
        <w:rPr>
          <w:lang w:val="fr-FR"/>
        </w:rPr>
        <w:t>[58]</w:t>
      </w:r>
      <w:r w:rsidRPr="00826C64">
        <w:rPr>
          <w:lang w:val="fr-FR"/>
        </w:rPr>
        <w:tab/>
        <w:t xml:space="preserve">BRAVO Y, LARROSA C, ARNAL C, et al. </w:t>
      </w:r>
      <w:r w:rsidRPr="00826C64">
        <w:t>Examination of Soot Deposition on EGR Coolers [R], 2015.</w:t>
      </w:r>
      <w:bookmarkEnd w:id="73"/>
    </w:p>
    <w:p w14:paraId="79B3A6AF" w14:textId="77777777" w:rsidR="00826C64" w:rsidRPr="00826C64" w:rsidRDefault="00826C64" w:rsidP="00826C64">
      <w:pPr>
        <w:pStyle w:val="EndNoteBibliography"/>
        <w:ind w:left="400" w:hanging="400"/>
      </w:pPr>
      <w:bookmarkStart w:id="74" w:name="_ENREF_59"/>
      <w:r w:rsidRPr="00826C64">
        <w:t>[59]</w:t>
      </w:r>
      <w:r w:rsidRPr="00826C64">
        <w:tab/>
        <w:t>YUAN S, ZHAO C, CAI X, et al. Bubble evolution and transport in PEM water electrolysis: Mechanism, impact, and management [J]. Progress in Energy and Combustion Science, 2023, 96.</w:t>
      </w:r>
      <w:bookmarkEnd w:id="74"/>
    </w:p>
    <w:p w14:paraId="245B5087" w14:textId="435DBD9F" w:rsidR="00AE20F7" w:rsidRPr="00032FED" w:rsidRDefault="00C02E1D" w:rsidP="00B15CA6">
      <w:pPr>
        <w:pStyle w:val="EndNoteBibliography"/>
        <w:ind w:left="0" w:firstLineChars="0" w:firstLine="0"/>
      </w:pPr>
      <w:r w:rsidRPr="007E5896">
        <w:rPr>
          <w:noProof w:val="0"/>
        </w:rPr>
        <w:fldChar w:fldCharType="end"/>
      </w:r>
    </w:p>
    <w:sectPr w:rsidR="00AE20F7" w:rsidRPr="00032FED" w:rsidSect="008634C6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5D09518" w14:textId="77777777" w:rsidR="003445EF" w:rsidRPr="007E5896" w:rsidRDefault="003445EF" w:rsidP="00055E03">
      <w:pPr>
        <w:ind w:firstLine="480"/>
      </w:pPr>
      <w:r w:rsidRPr="007E5896">
        <w:separator/>
      </w:r>
    </w:p>
  </w:endnote>
  <w:endnote w:type="continuationSeparator" w:id="0">
    <w:p w14:paraId="7C1DF77D" w14:textId="77777777" w:rsidR="003445EF" w:rsidRPr="007E5896" w:rsidRDefault="003445EF" w:rsidP="00055E03">
      <w:pPr>
        <w:ind w:firstLine="480"/>
      </w:pPr>
      <w:r w:rsidRPr="007E5896">
        <w:continuationSeparator/>
      </w:r>
    </w:p>
  </w:endnote>
  <w:endnote w:type="continuationNotice" w:id="1">
    <w:p w14:paraId="03F97D45" w14:textId="77777777" w:rsidR="003445EF" w:rsidRDefault="003445EF">
      <w:pPr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harisSIL-Bold">
    <w:altName w:val="Cambria"/>
    <w:panose1 w:val="00000000000000000000"/>
    <w:charset w:val="00"/>
    <w:family w:val="roman"/>
    <w:notTrueType/>
    <w:pitch w:val="default"/>
  </w:font>
  <w:font w:name="CharisSIL">
    <w:altName w:val="Cambria"/>
    <w:panose1 w:val="00000000000000000000"/>
    <w:charset w:val="00"/>
    <w:family w:val="roman"/>
    <w:notTrueType/>
    <w:pitch w:val="default"/>
  </w:font>
  <w:font w:name="TeX_CM_Maths_Symbols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60F8522" w14:textId="77777777" w:rsidR="000B00FB" w:rsidRPr="007E5896" w:rsidRDefault="000B00FB">
    <w:pPr>
      <w:pStyle w:val="Footer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714456589"/>
      <w:docPartObj>
        <w:docPartGallery w:val="Page Numbers (Bottom of Page)"/>
        <w:docPartUnique/>
      </w:docPartObj>
    </w:sdtPr>
    <w:sdtContent>
      <w:sdt>
        <w:sdtPr>
          <w:id w:val="171357283"/>
          <w:docPartObj>
            <w:docPartGallery w:val="Page Numbers (Top of Page)"/>
            <w:docPartUnique/>
          </w:docPartObj>
        </w:sdtPr>
        <w:sdtContent>
          <w:p w14:paraId="4F316E20" w14:textId="504110EA" w:rsidR="000B00FB" w:rsidRPr="007E5896" w:rsidRDefault="000B00FB" w:rsidP="000B00FB">
            <w:pPr>
              <w:pStyle w:val="Footer"/>
              <w:ind w:firstLineChars="0" w:firstLine="0"/>
              <w:jc w:val="center"/>
            </w:pPr>
            <w:r w:rsidRPr="007E5896">
              <w:t xml:space="preserve"> </w:t>
            </w:r>
            <w:r w:rsidRPr="007E5896">
              <w:rPr>
                <w:b/>
                <w:sz w:val="24"/>
                <w:szCs w:val="24"/>
              </w:rPr>
              <w:fldChar w:fldCharType="begin"/>
            </w:r>
            <w:r w:rsidRPr="007E5896">
              <w:rPr>
                <w:b/>
              </w:rPr>
              <w:instrText>PAGE</w:instrText>
            </w:r>
            <w:r w:rsidRPr="007E5896">
              <w:rPr>
                <w:b/>
                <w:sz w:val="24"/>
                <w:szCs w:val="24"/>
              </w:rPr>
              <w:fldChar w:fldCharType="separate"/>
            </w:r>
            <w:r w:rsidRPr="007E5896">
              <w:rPr>
                <w:b/>
              </w:rPr>
              <w:t>1</w:t>
            </w:r>
            <w:r w:rsidRPr="007E5896">
              <w:rPr>
                <w:b/>
                <w:sz w:val="24"/>
                <w:szCs w:val="24"/>
              </w:rPr>
              <w:fldChar w:fldCharType="end"/>
            </w:r>
            <w:r w:rsidRPr="007E5896">
              <w:t xml:space="preserve"> / </w:t>
            </w:r>
            <w:r w:rsidRPr="007E5896">
              <w:rPr>
                <w:b/>
                <w:sz w:val="24"/>
                <w:szCs w:val="24"/>
              </w:rPr>
              <w:fldChar w:fldCharType="begin"/>
            </w:r>
            <w:r w:rsidRPr="007E5896">
              <w:rPr>
                <w:b/>
              </w:rPr>
              <w:instrText>NUMPAGES</w:instrText>
            </w:r>
            <w:r w:rsidRPr="007E5896">
              <w:rPr>
                <w:b/>
                <w:sz w:val="24"/>
                <w:szCs w:val="24"/>
              </w:rPr>
              <w:fldChar w:fldCharType="separate"/>
            </w:r>
            <w:r w:rsidRPr="007E5896">
              <w:rPr>
                <w:b/>
              </w:rPr>
              <w:t>2</w:t>
            </w:r>
            <w:r w:rsidRPr="007E5896">
              <w:rPr>
                <w:b/>
                <w:sz w:val="24"/>
                <w:szCs w:val="24"/>
              </w:rPr>
              <w:fldChar w:fldCharType="end"/>
            </w:r>
          </w:p>
        </w:sdtContent>
      </w:sdt>
    </w:sdtContent>
  </w:sdt>
  <w:p w14:paraId="3D473C13" w14:textId="77777777" w:rsidR="000B00FB" w:rsidRPr="007E5896" w:rsidRDefault="000B00FB">
    <w:pPr>
      <w:pStyle w:val="Footer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351C7EE" w14:textId="77777777" w:rsidR="000B00FB" w:rsidRPr="007E5896" w:rsidRDefault="000B00FB">
    <w:pPr>
      <w:pStyle w:val="Footer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A6D2638" w14:textId="77777777" w:rsidR="003445EF" w:rsidRPr="007E5896" w:rsidRDefault="003445EF" w:rsidP="00055E03">
      <w:pPr>
        <w:ind w:firstLine="480"/>
      </w:pPr>
      <w:r w:rsidRPr="007E5896">
        <w:separator/>
      </w:r>
    </w:p>
  </w:footnote>
  <w:footnote w:type="continuationSeparator" w:id="0">
    <w:p w14:paraId="56D76338" w14:textId="77777777" w:rsidR="003445EF" w:rsidRPr="007E5896" w:rsidRDefault="003445EF" w:rsidP="00055E03">
      <w:pPr>
        <w:ind w:firstLine="480"/>
      </w:pPr>
      <w:r w:rsidRPr="007E5896">
        <w:continuationSeparator/>
      </w:r>
    </w:p>
  </w:footnote>
  <w:footnote w:type="continuationNotice" w:id="1">
    <w:p w14:paraId="2D29D018" w14:textId="77777777" w:rsidR="003445EF" w:rsidRDefault="003445EF">
      <w:pPr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94A7579" w14:textId="77777777" w:rsidR="000B00FB" w:rsidRPr="007E5896" w:rsidRDefault="000B00FB">
    <w:pPr>
      <w:pStyle w:val="Header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EEF9F7C" w14:textId="77777777" w:rsidR="000B00FB" w:rsidRPr="007E5896" w:rsidRDefault="000B00FB" w:rsidP="00D92D54">
    <w:pPr>
      <w:ind w:firstLine="48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E717A74" w14:textId="77777777" w:rsidR="000B00FB" w:rsidRPr="007E5896" w:rsidRDefault="000B00FB">
    <w:pPr>
      <w:pStyle w:val="Header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62F5E99"/>
    <w:multiLevelType w:val="hybridMultilevel"/>
    <w:tmpl w:val="AE84B488"/>
    <w:lvl w:ilvl="0" w:tplc="FFFFFFFF">
      <w:start w:val="1"/>
      <w:numFmt w:val="lowerRoman"/>
      <w:lvlText w:val="(%1)"/>
      <w:lvlJc w:val="left"/>
      <w:pPr>
        <w:ind w:left="1200" w:hanging="72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1360" w:hanging="440"/>
      </w:pPr>
    </w:lvl>
    <w:lvl w:ilvl="2" w:tplc="FFFFFFFF" w:tentative="1">
      <w:start w:val="1"/>
      <w:numFmt w:val="lowerRoman"/>
      <w:lvlText w:val="%3."/>
      <w:lvlJc w:val="right"/>
      <w:pPr>
        <w:ind w:left="1800" w:hanging="440"/>
      </w:pPr>
    </w:lvl>
    <w:lvl w:ilvl="3" w:tplc="FFFFFFFF" w:tentative="1">
      <w:start w:val="1"/>
      <w:numFmt w:val="decimal"/>
      <w:lvlText w:val="%4."/>
      <w:lvlJc w:val="left"/>
      <w:pPr>
        <w:ind w:left="2240" w:hanging="440"/>
      </w:pPr>
    </w:lvl>
    <w:lvl w:ilvl="4" w:tplc="FFFFFFFF" w:tentative="1">
      <w:start w:val="1"/>
      <w:numFmt w:val="lowerLetter"/>
      <w:lvlText w:val="%5)"/>
      <w:lvlJc w:val="left"/>
      <w:pPr>
        <w:ind w:left="2680" w:hanging="440"/>
      </w:pPr>
    </w:lvl>
    <w:lvl w:ilvl="5" w:tplc="FFFFFFFF" w:tentative="1">
      <w:start w:val="1"/>
      <w:numFmt w:val="lowerRoman"/>
      <w:lvlText w:val="%6."/>
      <w:lvlJc w:val="right"/>
      <w:pPr>
        <w:ind w:left="3120" w:hanging="440"/>
      </w:pPr>
    </w:lvl>
    <w:lvl w:ilvl="6" w:tplc="FFFFFFFF" w:tentative="1">
      <w:start w:val="1"/>
      <w:numFmt w:val="decimal"/>
      <w:lvlText w:val="%7."/>
      <w:lvlJc w:val="left"/>
      <w:pPr>
        <w:ind w:left="3560" w:hanging="440"/>
      </w:pPr>
    </w:lvl>
    <w:lvl w:ilvl="7" w:tplc="FFFFFFFF" w:tentative="1">
      <w:start w:val="1"/>
      <w:numFmt w:val="lowerLetter"/>
      <w:lvlText w:val="%8)"/>
      <w:lvlJc w:val="left"/>
      <w:pPr>
        <w:ind w:left="4000" w:hanging="440"/>
      </w:pPr>
    </w:lvl>
    <w:lvl w:ilvl="8" w:tplc="FFFFFFFF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1" w15:restartNumberingAfterBreak="0">
    <w:nsid w:val="13D7497F"/>
    <w:multiLevelType w:val="hybridMultilevel"/>
    <w:tmpl w:val="F7E82B70"/>
    <w:lvl w:ilvl="0" w:tplc="04090001">
      <w:start w:val="1"/>
      <w:numFmt w:val="bullet"/>
      <w:lvlText w:val=""/>
      <w:lvlJc w:val="left"/>
      <w:pPr>
        <w:ind w:left="120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2" w15:restartNumberingAfterBreak="0">
    <w:nsid w:val="169F1970"/>
    <w:multiLevelType w:val="hybridMultilevel"/>
    <w:tmpl w:val="038419C6"/>
    <w:lvl w:ilvl="0" w:tplc="04090001">
      <w:start w:val="1"/>
      <w:numFmt w:val="bullet"/>
      <w:lvlText w:val=""/>
      <w:lvlJc w:val="left"/>
      <w:pPr>
        <w:ind w:left="120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3" w15:restartNumberingAfterBreak="0">
    <w:nsid w:val="1C9C3665"/>
    <w:multiLevelType w:val="hybridMultilevel"/>
    <w:tmpl w:val="993896A2"/>
    <w:lvl w:ilvl="0" w:tplc="7108B9EE">
      <w:start w:val="1"/>
      <w:numFmt w:val="decimal"/>
      <w:lvlText w:val="%1."/>
      <w:lvlJc w:val="left"/>
      <w:pPr>
        <w:ind w:left="1063" w:hanging="420"/>
      </w:pPr>
      <w:rPr>
        <w:rFonts w:ascii="Times New Roman" w:eastAsia="微软雅黑" w:hAnsi="Times New Roman" w:hint="default"/>
        <w:snapToGrid w:val="0"/>
        <w:kern w:val="0"/>
      </w:rPr>
    </w:lvl>
    <w:lvl w:ilvl="1" w:tplc="04090019" w:tentative="1">
      <w:start w:val="1"/>
      <w:numFmt w:val="lowerLetter"/>
      <w:lvlText w:val="%2)"/>
      <w:lvlJc w:val="left"/>
      <w:pPr>
        <w:ind w:left="1483" w:hanging="420"/>
      </w:pPr>
    </w:lvl>
    <w:lvl w:ilvl="2" w:tplc="0409001B" w:tentative="1">
      <w:start w:val="1"/>
      <w:numFmt w:val="lowerRoman"/>
      <w:lvlText w:val="%3."/>
      <w:lvlJc w:val="right"/>
      <w:pPr>
        <w:ind w:left="1903" w:hanging="420"/>
      </w:pPr>
    </w:lvl>
    <w:lvl w:ilvl="3" w:tplc="0409000F" w:tentative="1">
      <w:start w:val="1"/>
      <w:numFmt w:val="decimal"/>
      <w:lvlText w:val="%4."/>
      <w:lvlJc w:val="left"/>
      <w:pPr>
        <w:ind w:left="2323" w:hanging="420"/>
      </w:pPr>
    </w:lvl>
    <w:lvl w:ilvl="4" w:tplc="04090019" w:tentative="1">
      <w:start w:val="1"/>
      <w:numFmt w:val="lowerLetter"/>
      <w:lvlText w:val="%5)"/>
      <w:lvlJc w:val="left"/>
      <w:pPr>
        <w:ind w:left="2743" w:hanging="420"/>
      </w:pPr>
    </w:lvl>
    <w:lvl w:ilvl="5" w:tplc="0409001B" w:tentative="1">
      <w:start w:val="1"/>
      <w:numFmt w:val="lowerRoman"/>
      <w:lvlText w:val="%6."/>
      <w:lvlJc w:val="right"/>
      <w:pPr>
        <w:ind w:left="3163" w:hanging="420"/>
      </w:pPr>
    </w:lvl>
    <w:lvl w:ilvl="6" w:tplc="0409000F" w:tentative="1">
      <w:start w:val="1"/>
      <w:numFmt w:val="decimal"/>
      <w:lvlText w:val="%7."/>
      <w:lvlJc w:val="left"/>
      <w:pPr>
        <w:ind w:left="3583" w:hanging="420"/>
      </w:pPr>
    </w:lvl>
    <w:lvl w:ilvl="7" w:tplc="04090019" w:tentative="1">
      <w:start w:val="1"/>
      <w:numFmt w:val="lowerLetter"/>
      <w:lvlText w:val="%8)"/>
      <w:lvlJc w:val="left"/>
      <w:pPr>
        <w:ind w:left="4003" w:hanging="420"/>
      </w:pPr>
    </w:lvl>
    <w:lvl w:ilvl="8" w:tplc="0409001B" w:tentative="1">
      <w:start w:val="1"/>
      <w:numFmt w:val="lowerRoman"/>
      <w:lvlText w:val="%9."/>
      <w:lvlJc w:val="right"/>
      <w:pPr>
        <w:ind w:left="4423" w:hanging="420"/>
      </w:pPr>
    </w:lvl>
  </w:abstractNum>
  <w:abstractNum w:abstractNumId="4" w15:restartNumberingAfterBreak="0">
    <w:nsid w:val="270075DC"/>
    <w:multiLevelType w:val="hybridMultilevel"/>
    <w:tmpl w:val="AE84B488"/>
    <w:lvl w:ilvl="0" w:tplc="8AE045F8">
      <w:start w:val="1"/>
      <w:numFmt w:val="lowerRoman"/>
      <w:lvlText w:val="(%1)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5" w15:restartNumberingAfterBreak="0">
    <w:nsid w:val="27BB6E4F"/>
    <w:multiLevelType w:val="hybridMultilevel"/>
    <w:tmpl w:val="5A2CDA06"/>
    <w:lvl w:ilvl="0" w:tplc="0409000B">
      <w:start w:val="1"/>
      <w:numFmt w:val="bullet"/>
      <w:lvlText w:val=""/>
      <w:lvlJc w:val="left"/>
      <w:pPr>
        <w:ind w:left="9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6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80" w:hanging="360"/>
      </w:pPr>
      <w:rPr>
        <w:rFonts w:ascii="Wingdings" w:hAnsi="Wingdings" w:hint="default"/>
      </w:rPr>
    </w:lvl>
  </w:abstractNum>
  <w:abstractNum w:abstractNumId="6" w15:restartNumberingAfterBreak="0">
    <w:nsid w:val="290723B0"/>
    <w:multiLevelType w:val="multilevel"/>
    <w:tmpl w:val="6E460580"/>
    <w:lvl w:ilvl="0">
      <w:start w:val="1"/>
      <w:numFmt w:val="decimal"/>
      <w:lvlText w:val="%1.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7" w15:restartNumberingAfterBreak="0">
    <w:nsid w:val="496F6A44"/>
    <w:multiLevelType w:val="hybridMultilevel"/>
    <w:tmpl w:val="EA02D03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8" w15:restartNumberingAfterBreak="0">
    <w:nsid w:val="4E1B1FA5"/>
    <w:multiLevelType w:val="hybridMultilevel"/>
    <w:tmpl w:val="89980432"/>
    <w:lvl w:ilvl="0" w:tplc="0409000F">
      <w:start w:val="1"/>
      <w:numFmt w:val="decimal"/>
      <w:lvlText w:val="%1.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9" w15:restartNumberingAfterBreak="0">
    <w:nsid w:val="532028FF"/>
    <w:multiLevelType w:val="hybridMultilevel"/>
    <w:tmpl w:val="F27AFD96"/>
    <w:lvl w:ilvl="0" w:tplc="93BE710E">
      <w:start w:val="1"/>
      <w:numFmt w:val="decimal"/>
      <w:lvlText w:val="1.%1."/>
      <w:lvlJc w:val="left"/>
      <w:pPr>
        <w:ind w:left="420" w:hanging="420"/>
      </w:pPr>
      <w:rPr>
        <w:rFonts w:ascii="Times New Roman" w:eastAsia="微软雅黑" w:hAnsi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5E1C185B"/>
    <w:multiLevelType w:val="hybridMultilevel"/>
    <w:tmpl w:val="467C7446"/>
    <w:lvl w:ilvl="0" w:tplc="44E6825C">
      <w:start w:val="1"/>
      <w:numFmt w:val="decimal"/>
      <w:lvlText w:val="1.%1."/>
      <w:lvlJc w:val="left"/>
      <w:pPr>
        <w:ind w:left="840" w:hanging="420"/>
      </w:pPr>
      <w:rPr>
        <w:rFonts w:ascii="Times New Roman" w:eastAsia="微软雅黑" w:hAnsi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69BA604E"/>
    <w:multiLevelType w:val="hybridMultilevel"/>
    <w:tmpl w:val="AEE053BE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2" w15:restartNumberingAfterBreak="0">
    <w:nsid w:val="6A575DCB"/>
    <w:multiLevelType w:val="multilevel"/>
    <w:tmpl w:val="BE2AF572"/>
    <w:lvl w:ilvl="0">
      <w:start w:val="1"/>
      <w:numFmt w:val="decimal"/>
      <w:pStyle w:val="Heading1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Heading2"/>
      <w:isLgl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pStyle w:val="Heading3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3" w15:restartNumberingAfterBreak="0">
    <w:nsid w:val="7460478E"/>
    <w:multiLevelType w:val="hybridMultilevel"/>
    <w:tmpl w:val="0A829C6A"/>
    <w:lvl w:ilvl="0" w:tplc="C66231D4">
      <w:start w:val="1"/>
      <w:numFmt w:val="lowerRoman"/>
      <w:lvlText w:val="(%1)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14" w15:restartNumberingAfterBreak="0">
    <w:nsid w:val="78DE34EF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5" w15:restartNumberingAfterBreak="0">
    <w:nsid w:val="7DF504C3"/>
    <w:multiLevelType w:val="multilevel"/>
    <w:tmpl w:val="45ECF5B4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num w:numId="1" w16cid:durableId="423957844">
    <w:abstractNumId w:val="3"/>
  </w:num>
  <w:num w:numId="2" w16cid:durableId="751270602">
    <w:abstractNumId w:val="10"/>
  </w:num>
  <w:num w:numId="3" w16cid:durableId="1148398704">
    <w:abstractNumId w:val="15"/>
  </w:num>
  <w:num w:numId="4" w16cid:durableId="1854605441">
    <w:abstractNumId w:val="14"/>
  </w:num>
  <w:num w:numId="5" w16cid:durableId="1212574150">
    <w:abstractNumId w:val="6"/>
  </w:num>
  <w:num w:numId="6" w16cid:durableId="1523516083">
    <w:abstractNumId w:val="9"/>
  </w:num>
  <w:num w:numId="7" w16cid:durableId="1021005668">
    <w:abstractNumId w:val="12"/>
  </w:num>
  <w:num w:numId="8" w16cid:durableId="1569613363">
    <w:abstractNumId w:val="6"/>
  </w:num>
  <w:num w:numId="9" w16cid:durableId="1503466527">
    <w:abstractNumId w:val="6"/>
  </w:num>
  <w:num w:numId="10" w16cid:durableId="681322333">
    <w:abstractNumId w:val="7"/>
  </w:num>
  <w:num w:numId="11" w16cid:durableId="684474722">
    <w:abstractNumId w:val="12"/>
  </w:num>
  <w:num w:numId="12" w16cid:durableId="755632090">
    <w:abstractNumId w:val="12"/>
  </w:num>
  <w:num w:numId="13" w16cid:durableId="1475294902">
    <w:abstractNumId w:val="12"/>
  </w:num>
  <w:num w:numId="14" w16cid:durableId="194536681">
    <w:abstractNumId w:val="12"/>
  </w:num>
  <w:num w:numId="15" w16cid:durableId="1481727894">
    <w:abstractNumId w:val="12"/>
  </w:num>
  <w:num w:numId="16" w16cid:durableId="1352032022">
    <w:abstractNumId w:val="12"/>
  </w:num>
  <w:num w:numId="17" w16cid:durableId="237640912">
    <w:abstractNumId w:val="12"/>
  </w:num>
  <w:num w:numId="18" w16cid:durableId="260719597">
    <w:abstractNumId w:val="12"/>
  </w:num>
  <w:num w:numId="19" w16cid:durableId="1403722355">
    <w:abstractNumId w:val="12"/>
  </w:num>
  <w:num w:numId="20" w16cid:durableId="80415782">
    <w:abstractNumId w:val="4"/>
  </w:num>
  <w:num w:numId="21" w16cid:durableId="1746419922">
    <w:abstractNumId w:val="11"/>
  </w:num>
  <w:num w:numId="22" w16cid:durableId="716123924">
    <w:abstractNumId w:val="8"/>
  </w:num>
  <w:num w:numId="23" w16cid:durableId="907954346">
    <w:abstractNumId w:val="13"/>
  </w:num>
  <w:num w:numId="24" w16cid:durableId="1520778066">
    <w:abstractNumId w:val="0"/>
  </w:num>
  <w:num w:numId="25" w16cid:durableId="915630090">
    <w:abstractNumId w:val="12"/>
  </w:num>
  <w:num w:numId="26" w16cid:durableId="1827697505">
    <w:abstractNumId w:val="1"/>
  </w:num>
  <w:num w:numId="27" w16cid:durableId="497110678">
    <w:abstractNumId w:val="5"/>
  </w:num>
  <w:num w:numId="28" w16cid:durableId="198404142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bordersDoNotSurroundHeader/>
  <w:bordersDoNotSurroundFooter/>
  <w:proofState w:spelling="clean" w:grammar="clean"/>
  <w:defaultTabStop w:val="0"/>
  <w:hyphenationZone w:val="425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AwNjM1szQ3Nja0NDBR0lEKTi0uzszPAykwNKwFAKmxVx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attsw02dqf9dr4eeepwxvw02t0s20fx929td&quot;&gt;Morphology of fouling in EGR cooler 20240113&lt;record-ids&gt;&lt;item&gt;1114&lt;/item&gt;&lt;item&gt;1115&lt;/item&gt;&lt;item&gt;1278&lt;/item&gt;&lt;item&gt;1285&lt;/item&gt;&lt;item&gt;1287&lt;/item&gt;&lt;item&gt;1290&lt;/item&gt;&lt;item&gt;1291&lt;/item&gt;&lt;item&gt;1292&lt;/item&gt;&lt;item&gt;1293&lt;/item&gt;&lt;item&gt;1294&lt;/item&gt;&lt;item&gt;1297&lt;/item&gt;&lt;item&gt;1305&lt;/item&gt;&lt;item&gt;1306&lt;/item&gt;&lt;item&gt;1307&lt;/item&gt;&lt;item&gt;1310&lt;/item&gt;&lt;item&gt;1323&lt;/item&gt;&lt;item&gt;1339&lt;/item&gt;&lt;item&gt;1341&lt;/item&gt;&lt;item&gt;1346&lt;/item&gt;&lt;item&gt;1347&lt;/item&gt;&lt;item&gt;1351&lt;/item&gt;&lt;item&gt;1354&lt;/item&gt;&lt;item&gt;1356&lt;/item&gt;&lt;item&gt;1357&lt;/item&gt;&lt;item&gt;1359&lt;/item&gt;&lt;item&gt;1456&lt;/item&gt;&lt;item&gt;1536&lt;/item&gt;&lt;item&gt;1546&lt;/item&gt;&lt;item&gt;1547&lt;/item&gt;&lt;item&gt;1548&lt;/item&gt;&lt;item&gt;1550&lt;/item&gt;&lt;item&gt;1551&lt;/item&gt;&lt;item&gt;1557&lt;/item&gt;&lt;item&gt;1567&lt;/item&gt;&lt;item&gt;1574&lt;/item&gt;&lt;item&gt;1608&lt;/item&gt;&lt;item&gt;1706&lt;/item&gt;&lt;item&gt;1731&lt;/item&gt;&lt;item&gt;1752&lt;/item&gt;&lt;item&gt;1755&lt;/item&gt;&lt;item&gt;1766&lt;/item&gt;&lt;item&gt;1780&lt;/item&gt;&lt;item&gt;1785&lt;/item&gt;&lt;item&gt;1787&lt;/item&gt;&lt;item&gt;1793&lt;/item&gt;&lt;item&gt;1801&lt;/item&gt;&lt;item&gt;1806&lt;/item&gt;&lt;item&gt;1819&lt;/item&gt;&lt;item&gt;1978&lt;/item&gt;&lt;item&gt;1982&lt;/item&gt;&lt;item&gt;2015&lt;/item&gt;&lt;item&gt;2060&lt;/item&gt;&lt;item&gt;2065&lt;/item&gt;&lt;item&gt;2191&lt;/item&gt;&lt;item&gt;2204&lt;/item&gt;&lt;item&gt;2205&lt;/item&gt;&lt;item&gt;2206&lt;/item&gt;&lt;/record-ids&gt;&lt;/item&gt;&lt;/Libraries&gt;"/>
  </w:docVars>
  <w:rsids>
    <w:rsidRoot w:val="0059093E"/>
    <w:rsid w:val="00000015"/>
    <w:rsid w:val="00000909"/>
    <w:rsid w:val="00000A5C"/>
    <w:rsid w:val="00000CEB"/>
    <w:rsid w:val="00000E5C"/>
    <w:rsid w:val="00001562"/>
    <w:rsid w:val="000015D0"/>
    <w:rsid w:val="00001A2D"/>
    <w:rsid w:val="00001DFF"/>
    <w:rsid w:val="00002150"/>
    <w:rsid w:val="000025A6"/>
    <w:rsid w:val="00002774"/>
    <w:rsid w:val="00002A8E"/>
    <w:rsid w:val="0000305B"/>
    <w:rsid w:val="00003162"/>
    <w:rsid w:val="0000336D"/>
    <w:rsid w:val="0000356D"/>
    <w:rsid w:val="0000371B"/>
    <w:rsid w:val="00003A92"/>
    <w:rsid w:val="00003ED0"/>
    <w:rsid w:val="00004345"/>
    <w:rsid w:val="00004414"/>
    <w:rsid w:val="000050AC"/>
    <w:rsid w:val="00005208"/>
    <w:rsid w:val="000053DA"/>
    <w:rsid w:val="000053F4"/>
    <w:rsid w:val="00005935"/>
    <w:rsid w:val="00005F5E"/>
    <w:rsid w:val="00006216"/>
    <w:rsid w:val="00006579"/>
    <w:rsid w:val="00006692"/>
    <w:rsid w:val="000068BF"/>
    <w:rsid w:val="0000729D"/>
    <w:rsid w:val="00007341"/>
    <w:rsid w:val="00010383"/>
    <w:rsid w:val="00010AA1"/>
    <w:rsid w:val="00010D01"/>
    <w:rsid w:val="00010D0C"/>
    <w:rsid w:val="000110E9"/>
    <w:rsid w:val="0001167C"/>
    <w:rsid w:val="000117FB"/>
    <w:rsid w:val="00011DDF"/>
    <w:rsid w:val="000128B9"/>
    <w:rsid w:val="00012C61"/>
    <w:rsid w:val="00012F32"/>
    <w:rsid w:val="0001341D"/>
    <w:rsid w:val="00013452"/>
    <w:rsid w:val="00013A1F"/>
    <w:rsid w:val="00013ECB"/>
    <w:rsid w:val="0001479C"/>
    <w:rsid w:val="000152CF"/>
    <w:rsid w:val="000153CF"/>
    <w:rsid w:val="000165A1"/>
    <w:rsid w:val="000165F5"/>
    <w:rsid w:val="00016894"/>
    <w:rsid w:val="000168A9"/>
    <w:rsid w:val="0001783F"/>
    <w:rsid w:val="00017D9A"/>
    <w:rsid w:val="00017EC7"/>
    <w:rsid w:val="000200BE"/>
    <w:rsid w:val="00020685"/>
    <w:rsid w:val="000206B2"/>
    <w:rsid w:val="00020D76"/>
    <w:rsid w:val="00021A54"/>
    <w:rsid w:val="00022253"/>
    <w:rsid w:val="0002284F"/>
    <w:rsid w:val="00022A80"/>
    <w:rsid w:val="00022B78"/>
    <w:rsid w:val="000231DE"/>
    <w:rsid w:val="00023FAF"/>
    <w:rsid w:val="0002400E"/>
    <w:rsid w:val="000241CC"/>
    <w:rsid w:val="00024249"/>
    <w:rsid w:val="00024520"/>
    <w:rsid w:val="00025853"/>
    <w:rsid w:val="00025DB7"/>
    <w:rsid w:val="00026048"/>
    <w:rsid w:val="0002673E"/>
    <w:rsid w:val="000272D5"/>
    <w:rsid w:val="00027AC1"/>
    <w:rsid w:val="00027B5C"/>
    <w:rsid w:val="00027C62"/>
    <w:rsid w:val="00030028"/>
    <w:rsid w:val="000311F1"/>
    <w:rsid w:val="000315BF"/>
    <w:rsid w:val="000322CD"/>
    <w:rsid w:val="0003277B"/>
    <w:rsid w:val="000329AB"/>
    <w:rsid w:val="00032F21"/>
    <w:rsid w:val="00032FED"/>
    <w:rsid w:val="00033110"/>
    <w:rsid w:val="0003328C"/>
    <w:rsid w:val="00033B91"/>
    <w:rsid w:val="00033CB5"/>
    <w:rsid w:val="000342F3"/>
    <w:rsid w:val="00034ED9"/>
    <w:rsid w:val="00034F3E"/>
    <w:rsid w:val="00035639"/>
    <w:rsid w:val="00035B81"/>
    <w:rsid w:val="00035CFA"/>
    <w:rsid w:val="0003660E"/>
    <w:rsid w:val="00036A26"/>
    <w:rsid w:val="00036FCA"/>
    <w:rsid w:val="00037276"/>
    <w:rsid w:val="00037606"/>
    <w:rsid w:val="000377CE"/>
    <w:rsid w:val="0003780C"/>
    <w:rsid w:val="000409E5"/>
    <w:rsid w:val="00040A90"/>
    <w:rsid w:val="000410F9"/>
    <w:rsid w:val="0004183B"/>
    <w:rsid w:val="000419E4"/>
    <w:rsid w:val="00041FD8"/>
    <w:rsid w:val="000422E8"/>
    <w:rsid w:val="0004247A"/>
    <w:rsid w:val="000428DF"/>
    <w:rsid w:val="00042A99"/>
    <w:rsid w:val="000432B0"/>
    <w:rsid w:val="00043366"/>
    <w:rsid w:val="00043CFA"/>
    <w:rsid w:val="00043F22"/>
    <w:rsid w:val="000445C2"/>
    <w:rsid w:val="00044820"/>
    <w:rsid w:val="00045247"/>
    <w:rsid w:val="00046715"/>
    <w:rsid w:val="000467FC"/>
    <w:rsid w:val="00046A75"/>
    <w:rsid w:val="00046BC3"/>
    <w:rsid w:val="00046CF6"/>
    <w:rsid w:val="000472BA"/>
    <w:rsid w:val="0004797D"/>
    <w:rsid w:val="00047BC6"/>
    <w:rsid w:val="00047DFD"/>
    <w:rsid w:val="00047FB3"/>
    <w:rsid w:val="00050F4C"/>
    <w:rsid w:val="0005182F"/>
    <w:rsid w:val="00051CA1"/>
    <w:rsid w:val="00051E11"/>
    <w:rsid w:val="00052510"/>
    <w:rsid w:val="0005289E"/>
    <w:rsid w:val="00052CA6"/>
    <w:rsid w:val="000530C7"/>
    <w:rsid w:val="00053C7C"/>
    <w:rsid w:val="0005404A"/>
    <w:rsid w:val="00054251"/>
    <w:rsid w:val="00054A79"/>
    <w:rsid w:val="00054B16"/>
    <w:rsid w:val="00054B4B"/>
    <w:rsid w:val="000551B7"/>
    <w:rsid w:val="000555B5"/>
    <w:rsid w:val="0005576D"/>
    <w:rsid w:val="000559C7"/>
    <w:rsid w:val="00055E03"/>
    <w:rsid w:val="00056517"/>
    <w:rsid w:val="000569BA"/>
    <w:rsid w:val="00056BF2"/>
    <w:rsid w:val="00056C24"/>
    <w:rsid w:val="00056FFB"/>
    <w:rsid w:val="00057284"/>
    <w:rsid w:val="00057479"/>
    <w:rsid w:val="00057665"/>
    <w:rsid w:val="00057BD4"/>
    <w:rsid w:val="00057CE9"/>
    <w:rsid w:val="00060094"/>
    <w:rsid w:val="00060103"/>
    <w:rsid w:val="0006089F"/>
    <w:rsid w:val="00060A0A"/>
    <w:rsid w:val="00060ACB"/>
    <w:rsid w:val="00060F6B"/>
    <w:rsid w:val="000613C2"/>
    <w:rsid w:val="0006164B"/>
    <w:rsid w:val="00061D00"/>
    <w:rsid w:val="000623E6"/>
    <w:rsid w:val="00062D76"/>
    <w:rsid w:val="00062E49"/>
    <w:rsid w:val="000630DA"/>
    <w:rsid w:val="00063112"/>
    <w:rsid w:val="000632B1"/>
    <w:rsid w:val="000632FC"/>
    <w:rsid w:val="00063949"/>
    <w:rsid w:val="000642D2"/>
    <w:rsid w:val="00064B09"/>
    <w:rsid w:val="00064FB5"/>
    <w:rsid w:val="000651FE"/>
    <w:rsid w:val="00065F1D"/>
    <w:rsid w:val="0006607B"/>
    <w:rsid w:val="0006623A"/>
    <w:rsid w:val="00066347"/>
    <w:rsid w:val="000663BB"/>
    <w:rsid w:val="00066B23"/>
    <w:rsid w:val="00066D7C"/>
    <w:rsid w:val="00067283"/>
    <w:rsid w:val="00067390"/>
    <w:rsid w:val="000676B4"/>
    <w:rsid w:val="00067B5A"/>
    <w:rsid w:val="00070EFC"/>
    <w:rsid w:val="00071B18"/>
    <w:rsid w:val="00071B63"/>
    <w:rsid w:val="00072282"/>
    <w:rsid w:val="00072D1F"/>
    <w:rsid w:val="00073187"/>
    <w:rsid w:val="00073458"/>
    <w:rsid w:val="0007376C"/>
    <w:rsid w:val="00073B58"/>
    <w:rsid w:val="00073CEE"/>
    <w:rsid w:val="00073DCF"/>
    <w:rsid w:val="00073E00"/>
    <w:rsid w:val="000741C6"/>
    <w:rsid w:val="000744AF"/>
    <w:rsid w:val="0007451F"/>
    <w:rsid w:val="00074701"/>
    <w:rsid w:val="00074777"/>
    <w:rsid w:val="0007532D"/>
    <w:rsid w:val="000754A2"/>
    <w:rsid w:val="000756CA"/>
    <w:rsid w:val="00075A56"/>
    <w:rsid w:val="00076202"/>
    <w:rsid w:val="00076626"/>
    <w:rsid w:val="00076726"/>
    <w:rsid w:val="00076FD3"/>
    <w:rsid w:val="000772B0"/>
    <w:rsid w:val="00077C4C"/>
    <w:rsid w:val="000804B1"/>
    <w:rsid w:val="00080684"/>
    <w:rsid w:val="00082401"/>
    <w:rsid w:val="00082452"/>
    <w:rsid w:val="0008264C"/>
    <w:rsid w:val="00083C7F"/>
    <w:rsid w:val="00083DA7"/>
    <w:rsid w:val="00083F6C"/>
    <w:rsid w:val="00084324"/>
    <w:rsid w:val="000847A6"/>
    <w:rsid w:val="00084827"/>
    <w:rsid w:val="0008542D"/>
    <w:rsid w:val="000857CA"/>
    <w:rsid w:val="00085F3F"/>
    <w:rsid w:val="00086C12"/>
    <w:rsid w:val="00086D5A"/>
    <w:rsid w:val="00086E15"/>
    <w:rsid w:val="00087772"/>
    <w:rsid w:val="00087892"/>
    <w:rsid w:val="000879C7"/>
    <w:rsid w:val="00087C4B"/>
    <w:rsid w:val="0009077F"/>
    <w:rsid w:val="00090797"/>
    <w:rsid w:val="000912F2"/>
    <w:rsid w:val="000913D8"/>
    <w:rsid w:val="000916C8"/>
    <w:rsid w:val="00091B8E"/>
    <w:rsid w:val="00091CD4"/>
    <w:rsid w:val="00091EE3"/>
    <w:rsid w:val="00092910"/>
    <w:rsid w:val="00092CDD"/>
    <w:rsid w:val="00093358"/>
    <w:rsid w:val="000933F2"/>
    <w:rsid w:val="000939C1"/>
    <w:rsid w:val="0009466E"/>
    <w:rsid w:val="000953FC"/>
    <w:rsid w:val="0009542F"/>
    <w:rsid w:val="00095938"/>
    <w:rsid w:val="00095BD9"/>
    <w:rsid w:val="00096275"/>
    <w:rsid w:val="000A00A4"/>
    <w:rsid w:val="000A03F9"/>
    <w:rsid w:val="000A1075"/>
    <w:rsid w:val="000A12A6"/>
    <w:rsid w:val="000A175E"/>
    <w:rsid w:val="000A1A4E"/>
    <w:rsid w:val="000A1CF6"/>
    <w:rsid w:val="000A1D09"/>
    <w:rsid w:val="000A210A"/>
    <w:rsid w:val="000A22E2"/>
    <w:rsid w:val="000A2665"/>
    <w:rsid w:val="000A27F6"/>
    <w:rsid w:val="000A364B"/>
    <w:rsid w:val="000A379D"/>
    <w:rsid w:val="000A3A2F"/>
    <w:rsid w:val="000A3B47"/>
    <w:rsid w:val="000A3DDC"/>
    <w:rsid w:val="000A54A8"/>
    <w:rsid w:val="000A6EB3"/>
    <w:rsid w:val="000A7031"/>
    <w:rsid w:val="000A729C"/>
    <w:rsid w:val="000A72CD"/>
    <w:rsid w:val="000A75A7"/>
    <w:rsid w:val="000A7BCD"/>
    <w:rsid w:val="000A7E0F"/>
    <w:rsid w:val="000A7EC3"/>
    <w:rsid w:val="000B006B"/>
    <w:rsid w:val="000B00FB"/>
    <w:rsid w:val="000B0333"/>
    <w:rsid w:val="000B0395"/>
    <w:rsid w:val="000B058E"/>
    <w:rsid w:val="000B0E37"/>
    <w:rsid w:val="000B17CC"/>
    <w:rsid w:val="000B1D5A"/>
    <w:rsid w:val="000B1D7A"/>
    <w:rsid w:val="000B2538"/>
    <w:rsid w:val="000B390E"/>
    <w:rsid w:val="000B3A64"/>
    <w:rsid w:val="000B40CB"/>
    <w:rsid w:val="000B434A"/>
    <w:rsid w:val="000B43BB"/>
    <w:rsid w:val="000B462E"/>
    <w:rsid w:val="000B4879"/>
    <w:rsid w:val="000B4FC9"/>
    <w:rsid w:val="000B50C0"/>
    <w:rsid w:val="000B56BB"/>
    <w:rsid w:val="000B6718"/>
    <w:rsid w:val="000B6D47"/>
    <w:rsid w:val="000B6E90"/>
    <w:rsid w:val="000B6F11"/>
    <w:rsid w:val="000B7006"/>
    <w:rsid w:val="000B7190"/>
    <w:rsid w:val="000B7216"/>
    <w:rsid w:val="000B7FA2"/>
    <w:rsid w:val="000C005A"/>
    <w:rsid w:val="000C0912"/>
    <w:rsid w:val="000C0C92"/>
    <w:rsid w:val="000C0D2D"/>
    <w:rsid w:val="000C0F37"/>
    <w:rsid w:val="000C0F9F"/>
    <w:rsid w:val="000C1052"/>
    <w:rsid w:val="000C1E29"/>
    <w:rsid w:val="000C21A0"/>
    <w:rsid w:val="000C2A7C"/>
    <w:rsid w:val="000C2DC9"/>
    <w:rsid w:val="000C32E2"/>
    <w:rsid w:val="000C376B"/>
    <w:rsid w:val="000C3AAB"/>
    <w:rsid w:val="000C3B6F"/>
    <w:rsid w:val="000C41D5"/>
    <w:rsid w:val="000C4421"/>
    <w:rsid w:val="000C45AB"/>
    <w:rsid w:val="000C49C2"/>
    <w:rsid w:val="000C5206"/>
    <w:rsid w:val="000C5215"/>
    <w:rsid w:val="000C5651"/>
    <w:rsid w:val="000C57FA"/>
    <w:rsid w:val="000C5871"/>
    <w:rsid w:val="000C59C7"/>
    <w:rsid w:val="000C5B12"/>
    <w:rsid w:val="000C6100"/>
    <w:rsid w:val="000C743C"/>
    <w:rsid w:val="000C7489"/>
    <w:rsid w:val="000C76DF"/>
    <w:rsid w:val="000C778A"/>
    <w:rsid w:val="000C785C"/>
    <w:rsid w:val="000D00F5"/>
    <w:rsid w:val="000D01EC"/>
    <w:rsid w:val="000D09A6"/>
    <w:rsid w:val="000D0C45"/>
    <w:rsid w:val="000D0CD2"/>
    <w:rsid w:val="000D0DDA"/>
    <w:rsid w:val="000D13DE"/>
    <w:rsid w:val="000D199B"/>
    <w:rsid w:val="000D1C7A"/>
    <w:rsid w:val="000D1D97"/>
    <w:rsid w:val="000D2034"/>
    <w:rsid w:val="000D21C1"/>
    <w:rsid w:val="000D26AA"/>
    <w:rsid w:val="000D2890"/>
    <w:rsid w:val="000D2D98"/>
    <w:rsid w:val="000D3A1A"/>
    <w:rsid w:val="000D3A35"/>
    <w:rsid w:val="000D3C6B"/>
    <w:rsid w:val="000D3CCC"/>
    <w:rsid w:val="000D3D44"/>
    <w:rsid w:val="000D4213"/>
    <w:rsid w:val="000D43DC"/>
    <w:rsid w:val="000D4BE7"/>
    <w:rsid w:val="000D4C76"/>
    <w:rsid w:val="000D6308"/>
    <w:rsid w:val="000D6783"/>
    <w:rsid w:val="000D681C"/>
    <w:rsid w:val="000D69E3"/>
    <w:rsid w:val="000D69F2"/>
    <w:rsid w:val="000D6F55"/>
    <w:rsid w:val="000D7320"/>
    <w:rsid w:val="000D799C"/>
    <w:rsid w:val="000D7E9D"/>
    <w:rsid w:val="000E05D6"/>
    <w:rsid w:val="000E1083"/>
    <w:rsid w:val="000E1755"/>
    <w:rsid w:val="000E20FF"/>
    <w:rsid w:val="000E225D"/>
    <w:rsid w:val="000E259A"/>
    <w:rsid w:val="000E26EF"/>
    <w:rsid w:val="000E3000"/>
    <w:rsid w:val="000E38D1"/>
    <w:rsid w:val="000E3CD4"/>
    <w:rsid w:val="000E3CDA"/>
    <w:rsid w:val="000E43E3"/>
    <w:rsid w:val="000E473A"/>
    <w:rsid w:val="000E4ECF"/>
    <w:rsid w:val="000E4FCA"/>
    <w:rsid w:val="000E6222"/>
    <w:rsid w:val="000E63D3"/>
    <w:rsid w:val="000E73D1"/>
    <w:rsid w:val="000E7475"/>
    <w:rsid w:val="000E7841"/>
    <w:rsid w:val="000F0270"/>
    <w:rsid w:val="000F0ACE"/>
    <w:rsid w:val="000F0DCE"/>
    <w:rsid w:val="000F116C"/>
    <w:rsid w:val="000F1BAC"/>
    <w:rsid w:val="000F1E72"/>
    <w:rsid w:val="000F2A25"/>
    <w:rsid w:val="000F3590"/>
    <w:rsid w:val="000F3BB8"/>
    <w:rsid w:val="000F3F28"/>
    <w:rsid w:val="000F4260"/>
    <w:rsid w:val="000F441B"/>
    <w:rsid w:val="000F472B"/>
    <w:rsid w:val="000F4834"/>
    <w:rsid w:val="000F4E0F"/>
    <w:rsid w:val="000F558F"/>
    <w:rsid w:val="000F5831"/>
    <w:rsid w:val="000F59FE"/>
    <w:rsid w:val="000F6FBF"/>
    <w:rsid w:val="000F758B"/>
    <w:rsid w:val="000F7FC9"/>
    <w:rsid w:val="001002A4"/>
    <w:rsid w:val="0010056B"/>
    <w:rsid w:val="001008F3"/>
    <w:rsid w:val="001009EC"/>
    <w:rsid w:val="00100D34"/>
    <w:rsid w:val="0010106D"/>
    <w:rsid w:val="00101552"/>
    <w:rsid w:val="0010155A"/>
    <w:rsid w:val="001017AC"/>
    <w:rsid w:val="001025C3"/>
    <w:rsid w:val="0010419B"/>
    <w:rsid w:val="00104607"/>
    <w:rsid w:val="001046B6"/>
    <w:rsid w:val="0010472B"/>
    <w:rsid w:val="001047D6"/>
    <w:rsid w:val="00104FCA"/>
    <w:rsid w:val="00106BC9"/>
    <w:rsid w:val="00106E7F"/>
    <w:rsid w:val="00107205"/>
    <w:rsid w:val="0010729F"/>
    <w:rsid w:val="0010734E"/>
    <w:rsid w:val="0010799D"/>
    <w:rsid w:val="00107D20"/>
    <w:rsid w:val="00107F55"/>
    <w:rsid w:val="00110456"/>
    <w:rsid w:val="0011054B"/>
    <w:rsid w:val="00110EB4"/>
    <w:rsid w:val="0011113C"/>
    <w:rsid w:val="0011130F"/>
    <w:rsid w:val="001118FF"/>
    <w:rsid w:val="001119C6"/>
    <w:rsid w:val="00111A55"/>
    <w:rsid w:val="001120AB"/>
    <w:rsid w:val="00112675"/>
    <w:rsid w:val="0011289C"/>
    <w:rsid w:val="00112A05"/>
    <w:rsid w:val="00112B4A"/>
    <w:rsid w:val="00112F00"/>
    <w:rsid w:val="00113CED"/>
    <w:rsid w:val="00114755"/>
    <w:rsid w:val="001147F3"/>
    <w:rsid w:val="00115B5E"/>
    <w:rsid w:val="00115E11"/>
    <w:rsid w:val="00115F7B"/>
    <w:rsid w:val="0011730A"/>
    <w:rsid w:val="00117405"/>
    <w:rsid w:val="00120467"/>
    <w:rsid w:val="0012090C"/>
    <w:rsid w:val="00120B0F"/>
    <w:rsid w:val="00120C16"/>
    <w:rsid w:val="00120FFD"/>
    <w:rsid w:val="0012166E"/>
    <w:rsid w:val="00121923"/>
    <w:rsid w:val="00121EAE"/>
    <w:rsid w:val="00121FE0"/>
    <w:rsid w:val="001220C5"/>
    <w:rsid w:val="0012267B"/>
    <w:rsid w:val="0012267D"/>
    <w:rsid w:val="00122CC7"/>
    <w:rsid w:val="00123546"/>
    <w:rsid w:val="001238F9"/>
    <w:rsid w:val="00123A4B"/>
    <w:rsid w:val="00123BED"/>
    <w:rsid w:val="0012442C"/>
    <w:rsid w:val="001246FD"/>
    <w:rsid w:val="00124761"/>
    <w:rsid w:val="00124937"/>
    <w:rsid w:val="00124C20"/>
    <w:rsid w:val="00124D4B"/>
    <w:rsid w:val="00125917"/>
    <w:rsid w:val="00125DBA"/>
    <w:rsid w:val="00125E87"/>
    <w:rsid w:val="0012680A"/>
    <w:rsid w:val="0012691E"/>
    <w:rsid w:val="00126ECF"/>
    <w:rsid w:val="001301DB"/>
    <w:rsid w:val="00130364"/>
    <w:rsid w:val="00131104"/>
    <w:rsid w:val="0013297C"/>
    <w:rsid w:val="00132B62"/>
    <w:rsid w:val="00132CC8"/>
    <w:rsid w:val="001332E8"/>
    <w:rsid w:val="001335C4"/>
    <w:rsid w:val="0013391E"/>
    <w:rsid w:val="0013460B"/>
    <w:rsid w:val="001351CD"/>
    <w:rsid w:val="00135560"/>
    <w:rsid w:val="0013574F"/>
    <w:rsid w:val="001357A5"/>
    <w:rsid w:val="001357E5"/>
    <w:rsid w:val="00135C58"/>
    <w:rsid w:val="00135FB8"/>
    <w:rsid w:val="00136164"/>
    <w:rsid w:val="001362F1"/>
    <w:rsid w:val="00136504"/>
    <w:rsid w:val="001369CC"/>
    <w:rsid w:val="00136B24"/>
    <w:rsid w:val="00136C8C"/>
    <w:rsid w:val="00136DAF"/>
    <w:rsid w:val="0013791A"/>
    <w:rsid w:val="00137ED6"/>
    <w:rsid w:val="00140049"/>
    <w:rsid w:val="001404C2"/>
    <w:rsid w:val="001405BE"/>
    <w:rsid w:val="00140669"/>
    <w:rsid w:val="00140872"/>
    <w:rsid w:val="00140A91"/>
    <w:rsid w:val="00140FE2"/>
    <w:rsid w:val="0014137F"/>
    <w:rsid w:val="00141D81"/>
    <w:rsid w:val="00142815"/>
    <w:rsid w:val="00142D64"/>
    <w:rsid w:val="00143B2B"/>
    <w:rsid w:val="00143C32"/>
    <w:rsid w:val="00143E51"/>
    <w:rsid w:val="001440A0"/>
    <w:rsid w:val="001446EC"/>
    <w:rsid w:val="0014471E"/>
    <w:rsid w:val="00144F55"/>
    <w:rsid w:val="00145082"/>
    <w:rsid w:val="001457C8"/>
    <w:rsid w:val="001459DC"/>
    <w:rsid w:val="0014646B"/>
    <w:rsid w:val="00147006"/>
    <w:rsid w:val="0014711A"/>
    <w:rsid w:val="001474F5"/>
    <w:rsid w:val="00147932"/>
    <w:rsid w:val="0015007F"/>
    <w:rsid w:val="0015018D"/>
    <w:rsid w:val="00150B73"/>
    <w:rsid w:val="00150BCF"/>
    <w:rsid w:val="00151ADA"/>
    <w:rsid w:val="00151BA0"/>
    <w:rsid w:val="00152D58"/>
    <w:rsid w:val="00153A0C"/>
    <w:rsid w:val="00153E77"/>
    <w:rsid w:val="00153EE6"/>
    <w:rsid w:val="00153F6E"/>
    <w:rsid w:val="001540D7"/>
    <w:rsid w:val="001541C3"/>
    <w:rsid w:val="00154533"/>
    <w:rsid w:val="00154A4C"/>
    <w:rsid w:val="00155325"/>
    <w:rsid w:val="0015544A"/>
    <w:rsid w:val="00155A97"/>
    <w:rsid w:val="00155B67"/>
    <w:rsid w:val="00155CC2"/>
    <w:rsid w:val="00156906"/>
    <w:rsid w:val="00156C6F"/>
    <w:rsid w:val="00157A72"/>
    <w:rsid w:val="00157D9E"/>
    <w:rsid w:val="00157EED"/>
    <w:rsid w:val="001601E6"/>
    <w:rsid w:val="0016036F"/>
    <w:rsid w:val="001603FC"/>
    <w:rsid w:val="001609B5"/>
    <w:rsid w:val="0016197A"/>
    <w:rsid w:val="00161ADB"/>
    <w:rsid w:val="001626BB"/>
    <w:rsid w:val="00162951"/>
    <w:rsid w:val="00162ACB"/>
    <w:rsid w:val="00162D0A"/>
    <w:rsid w:val="00162F97"/>
    <w:rsid w:val="0016332C"/>
    <w:rsid w:val="001637EF"/>
    <w:rsid w:val="0016406F"/>
    <w:rsid w:val="00164244"/>
    <w:rsid w:val="0016454E"/>
    <w:rsid w:val="001649EE"/>
    <w:rsid w:val="00165197"/>
    <w:rsid w:val="001658A3"/>
    <w:rsid w:val="00165E61"/>
    <w:rsid w:val="0016615A"/>
    <w:rsid w:val="001666F4"/>
    <w:rsid w:val="001667D7"/>
    <w:rsid w:val="00166BD1"/>
    <w:rsid w:val="001670F7"/>
    <w:rsid w:val="001673D8"/>
    <w:rsid w:val="00170A47"/>
    <w:rsid w:val="00170BB7"/>
    <w:rsid w:val="00170CDD"/>
    <w:rsid w:val="00170D28"/>
    <w:rsid w:val="001710C8"/>
    <w:rsid w:val="001716D6"/>
    <w:rsid w:val="0017186F"/>
    <w:rsid w:val="00171979"/>
    <w:rsid w:val="00171B68"/>
    <w:rsid w:val="00171F2D"/>
    <w:rsid w:val="00172E45"/>
    <w:rsid w:val="00173041"/>
    <w:rsid w:val="00173195"/>
    <w:rsid w:val="00173592"/>
    <w:rsid w:val="00175138"/>
    <w:rsid w:val="00175408"/>
    <w:rsid w:val="00175566"/>
    <w:rsid w:val="00175F23"/>
    <w:rsid w:val="00176538"/>
    <w:rsid w:val="00176771"/>
    <w:rsid w:val="00176F24"/>
    <w:rsid w:val="00176FD6"/>
    <w:rsid w:val="001808A5"/>
    <w:rsid w:val="001816EB"/>
    <w:rsid w:val="00181D3A"/>
    <w:rsid w:val="00182530"/>
    <w:rsid w:val="001827D0"/>
    <w:rsid w:val="00182804"/>
    <w:rsid w:val="00182BA7"/>
    <w:rsid w:val="0018311F"/>
    <w:rsid w:val="00183ABD"/>
    <w:rsid w:val="00183FD3"/>
    <w:rsid w:val="0018401D"/>
    <w:rsid w:val="00184178"/>
    <w:rsid w:val="00185358"/>
    <w:rsid w:val="00185544"/>
    <w:rsid w:val="00185903"/>
    <w:rsid w:val="00186ACB"/>
    <w:rsid w:val="00186C61"/>
    <w:rsid w:val="00187379"/>
    <w:rsid w:val="00187389"/>
    <w:rsid w:val="001878CA"/>
    <w:rsid w:val="00187DA9"/>
    <w:rsid w:val="00187F9D"/>
    <w:rsid w:val="00190C35"/>
    <w:rsid w:val="001910FD"/>
    <w:rsid w:val="001917D0"/>
    <w:rsid w:val="00191AD0"/>
    <w:rsid w:val="00191CB4"/>
    <w:rsid w:val="00192733"/>
    <w:rsid w:val="00192923"/>
    <w:rsid w:val="00192E57"/>
    <w:rsid w:val="00193019"/>
    <w:rsid w:val="0019328E"/>
    <w:rsid w:val="00193439"/>
    <w:rsid w:val="00193781"/>
    <w:rsid w:val="0019381B"/>
    <w:rsid w:val="00194610"/>
    <w:rsid w:val="00194CF6"/>
    <w:rsid w:val="0019504C"/>
    <w:rsid w:val="00195770"/>
    <w:rsid w:val="00197297"/>
    <w:rsid w:val="00197B03"/>
    <w:rsid w:val="00197BBF"/>
    <w:rsid w:val="00197E62"/>
    <w:rsid w:val="00197F35"/>
    <w:rsid w:val="001A016D"/>
    <w:rsid w:val="001A0755"/>
    <w:rsid w:val="001A0DF4"/>
    <w:rsid w:val="001A12C4"/>
    <w:rsid w:val="001A14E4"/>
    <w:rsid w:val="001A1C25"/>
    <w:rsid w:val="001A1DD5"/>
    <w:rsid w:val="001A29B1"/>
    <w:rsid w:val="001A2A28"/>
    <w:rsid w:val="001A2B21"/>
    <w:rsid w:val="001A2EFF"/>
    <w:rsid w:val="001A3B5F"/>
    <w:rsid w:val="001A3BA8"/>
    <w:rsid w:val="001A3D00"/>
    <w:rsid w:val="001A3FB8"/>
    <w:rsid w:val="001A4350"/>
    <w:rsid w:val="001A4AEE"/>
    <w:rsid w:val="001A4CA5"/>
    <w:rsid w:val="001A4E5B"/>
    <w:rsid w:val="001A4FE0"/>
    <w:rsid w:val="001A53D4"/>
    <w:rsid w:val="001A53DB"/>
    <w:rsid w:val="001A5B1C"/>
    <w:rsid w:val="001A5BC8"/>
    <w:rsid w:val="001A70E9"/>
    <w:rsid w:val="001A7300"/>
    <w:rsid w:val="001A73F1"/>
    <w:rsid w:val="001A74D6"/>
    <w:rsid w:val="001A7A52"/>
    <w:rsid w:val="001B00D1"/>
    <w:rsid w:val="001B034C"/>
    <w:rsid w:val="001B0942"/>
    <w:rsid w:val="001B229E"/>
    <w:rsid w:val="001B2427"/>
    <w:rsid w:val="001B284C"/>
    <w:rsid w:val="001B29E5"/>
    <w:rsid w:val="001B2B19"/>
    <w:rsid w:val="001B42FC"/>
    <w:rsid w:val="001B46C7"/>
    <w:rsid w:val="001B60A4"/>
    <w:rsid w:val="001B6268"/>
    <w:rsid w:val="001B670E"/>
    <w:rsid w:val="001B697F"/>
    <w:rsid w:val="001B7652"/>
    <w:rsid w:val="001B7A0A"/>
    <w:rsid w:val="001B7D75"/>
    <w:rsid w:val="001C0E1A"/>
    <w:rsid w:val="001C10DE"/>
    <w:rsid w:val="001C1687"/>
    <w:rsid w:val="001C1746"/>
    <w:rsid w:val="001C192E"/>
    <w:rsid w:val="001C1CF6"/>
    <w:rsid w:val="001C1D00"/>
    <w:rsid w:val="001C1EE2"/>
    <w:rsid w:val="001C21DE"/>
    <w:rsid w:val="001C2D04"/>
    <w:rsid w:val="001C2FFE"/>
    <w:rsid w:val="001C365F"/>
    <w:rsid w:val="001C37A4"/>
    <w:rsid w:val="001C3E06"/>
    <w:rsid w:val="001C413A"/>
    <w:rsid w:val="001C477A"/>
    <w:rsid w:val="001C494D"/>
    <w:rsid w:val="001C50FF"/>
    <w:rsid w:val="001C6758"/>
    <w:rsid w:val="001C6C41"/>
    <w:rsid w:val="001C6F4C"/>
    <w:rsid w:val="001C75DE"/>
    <w:rsid w:val="001C766D"/>
    <w:rsid w:val="001C7ADD"/>
    <w:rsid w:val="001D0374"/>
    <w:rsid w:val="001D05E8"/>
    <w:rsid w:val="001D0BCE"/>
    <w:rsid w:val="001D1382"/>
    <w:rsid w:val="001D159E"/>
    <w:rsid w:val="001D1858"/>
    <w:rsid w:val="001D271C"/>
    <w:rsid w:val="001D2A02"/>
    <w:rsid w:val="001D2B72"/>
    <w:rsid w:val="001D3EA9"/>
    <w:rsid w:val="001D41C9"/>
    <w:rsid w:val="001D42C9"/>
    <w:rsid w:val="001D4301"/>
    <w:rsid w:val="001D458D"/>
    <w:rsid w:val="001D4845"/>
    <w:rsid w:val="001D5518"/>
    <w:rsid w:val="001D5B17"/>
    <w:rsid w:val="001D5C1E"/>
    <w:rsid w:val="001D6078"/>
    <w:rsid w:val="001D63DB"/>
    <w:rsid w:val="001D7131"/>
    <w:rsid w:val="001D7B74"/>
    <w:rsid w:val="001D7B8F"/>
    <w:rsid w:val="001E0AEB"/>
    <w:rsid w:val="001E11E8"/>
    <w:rsid w:val="001E1BD6"/>
    <w:rsid w:val="001E2006"/>
    <w:rsid w:val="001E29B7"/>
    <w:rsid w:val="001E29E9"/>
    <w:rsid w:val="001E2F49"/>
    <w:rsid w:val="001E3144"/>
    <w:rsid w:val="001E344B"/>
    <w:rsid w:val="001E3860"/>
    <w:rsid w:val="001E4026"/>
    <w:rsid w:val="001E4379"/>
    <w:rsid w:val="001E43AC"/>
    <w:rsid w:val="001E4925"/>
    <w:rsid w:val="001E5CC8"/>
    <w:rsid w:val="001E5D31"/>
    <w:rsid w:val="001E5F9D"/>
    <w:rsid w:val="001E622B"/>
    <w:rsid w:val="001E626C"/>
    <w:rsid w:val="001E663B"/>
    <w:rsid w:val="001E6804"/>
    <w:rsid w:val="001E72E6"/>
    <w:rsid w:val="001E7B44"/>
    <w:rsid w:val="001F055A"/>
    <w:rsid w:val="001F17F7"/>
    <w:rsid w:val="001F19B5"/>
    <w:rsid w:val="001F20DD"/>
    <w:rsid w:val="001F3D5C"/>
    <w:rsid w:val="001F4746"/>
    <w:rsid w:val="001F4A18"/>
    <w:rsid w:val="001F4E7F"/>
    <w:rsid w:val="001F51B6"/>
    <w:rsid w:val="001F55E2"/>
    <w:rsid w:val="001F58DC"/>
    <w:rsid w:val="001F5DF9"/>
    <w:rsid w:val="001F625B"/>
    <w:rsid w:val="001F69FB"/>
    <w:rsid w:val="001F6E5A"/>
    <w:rsid w:val="001F74D5"/>
    <w:rsid w:val="001F7B7E"/>
    <w:rsid w:val="00200741"/>
    <w:rsid w:val="00200E09"/>
    <w:rsid w:val="00200E48"/>
    <w:rsid w:val="00201835"/>
    <w:rsid w:val="00201A90"/>
    <w:rsid w:val="00202A95"/>
    <w:rsid w:val="002034C3"/>
    <w:rsid w:val="00203CCE"/>
    <w:rsid w:val="00203D26"/>
    <w:rsid w:val="002040C4"/>
    <w:rsid w:val="00204AC5"/>
    <w:rsid w:val="002050E8"/>
    <w:rsid w:val="00205C4C"/>
    <w:rsid w:val="00205FC1"/>
    <w:rsid w:val="00206011"/>
    <w:rsid w:val="002061ED"/>
    <w:rsid w:val="00206767"/>
    <w:rsid w:val="002070EF"/>
    <w:rsid w:val="00207373"/>
    <w:rsid w:val="002074C1"/>
    <w:rsid w:val="00207728"/>
    <w:rsid w:val="0020778C"/>
    <w:rsid w:val="00207EE1"/>
    <w:rsid w:val="00210022"/>
    <w:rsid w:val="002101E9"/>
    <w:rsid w:val="00210624"/>
    <w:rsid w:val="00210CA7"/>
    <w:rsid w:val="002112AF"/>
    <w:rsid w:val="0021138F"/>
    <w:rsid w:val="00211499"/>
    <w:rsid w:val="002119BE"/>
    <w:rsid w:val="00212D2F"/>
    <w:rsid w:val="00212DEF"/>
    <w:rsid w:val="002135C3"/>
    <w:rsid w:val="002139B0"/>
    <w:rsid w:val="002145AA"/>
    <w:rsid w:val="00214F4B"/>
    <w:rsid w:val="00216403"/>
    <w:rsid w:val="00216434"/>
    <w:rsid w:val="00216B4D"/>
    <w:rsid w:val="00216B86"/>
    <w:rsid w:val="00216F19"/>
    <w:rsid w:val="00216F79"/>
    <w:rsid w:val="002177BF"/>
    <w:rsid w:val="002177EA"/>
    <w:rsid w:val="00217D4D"/>
    <w:rsid w:val="0022066B"/>
    <w:rsid w:val="00220C18"/>
    <w:rsid w:val="00221818"/>
    <w:rsid w:val="00221D70"/>
    <w:rsid w:val="00221EF1"/>
    <w:rsid w:val="00222245"/>
    <w:rsid w:val="00222C9C"/>
    <w:rsid w:val="00222EFC"/>
    <w:rsid w:val="002234E1"/>
    <w:rsid w:val="00223D82"/>
    <w:rsid w:val="00223FE5"/>
    <w:rsid w:val="00224743"/>
    <w:rsid w:val="00224896"/>
    <w:rsid w:val="00224A9B"/>
    <w:rsid w:val="00225202"/>
    <w:rsid w:val="00225531"/>
    <w:rsid w:val="002255F9"/>
    <w:rsid w:val="00225673"/>
    <w:rsid w:val="00225A73"/>
    <w:rsid w:val="00225C8E"/>
    <w:rsid w:val="00225D4B"/>
    <w:rsid w:val="00225FB3"/>
    <w:rsid w:val="002261E4"/>
    <w:rsid w:val="00226257"/>
    <w:rsid w:val="002269D1"/>
    <w:rsid w:val="00226FFE"/>
    <w:rsid w:val="002279C3"/>
    <w:rsid w:val="00227CC3"/>
    <w:rsid w:val="00230424"/>
    <w:rsid w:val="00230ACA"/>
    <w:rsid w:val="00231461"/>
    <w:rsid w:val="00232DB9"/>
    <w:rsid w:val="00233083"/>
    <w:rsid w:val="0023312E"/>
    <w:rsid w:val="0023339E"/>
    <w:rsid w:val="0023386C"/>
    <w:rsid w:val="0023396A"/>
    <w:rsid w:val="002339AE"/>
    <w:rsid w:val="00234F3E"/>
    <w:rsid w:val="002350D5"/>
    <w:rsid w:val="00235F5D"/>
    <w:rsid w:val="00236383"/>
    <w:rsid w:val="002363AF"/>
    <w:rsid w:val="002363FA"/>
    <w:rsid w:val="00236508"/>
    <w:rsid w:val="00236798"/>
    <w:rsid w:val="002369E3"/>
    <w:rsid w:val="00236AEB"/>
    <w:rsid w:val="00236AF6"/>
    <w:rsid w:val="00237291"/>
    <w:rsid w:val="0023738E"/>
    <w:rsid w:val="002374DA"/>
    <w:rsid w:val="00237B11"/>
    <w:rsid w:val="00237D58"/>
    <w:rsid w:val="00237DE0"/>
    <w:rsid w:val="002403C3"/>
    <w:rsid w:val="002407F3"/>
    <w:rsid w:val="00240FBA"/>
    <w:rsid w:val="002412D3"/>
    <w:rsid w:val="002417F6"/>
    <w:rsid w:val="002419AE"/>
    <w:rsid w:val="002431CD"/>
    <w:rsid w:val="0024367F"/>
    <w:rsid w:val="0024451F"/>
    <w:rsid w:val="0024478B"/>
    <w:rsid w:val="00244CD2"/>
    <w:rsid w:val="00244FE1"/>
    <w:rsid w:val="00246C2D"/>
    <w:rsid w:val="002471D8"/>
    <w:rsid w:val="0024727F"/>
    <w:rsid w:val="00247286"/>
    <w:rsid w:val="0024776D"/>
    <w:rsid w:val="00247CE0"/>
    <w:rsid w:val="00247FB6"/>
    <w:rsid w:val="00250BAD"/>
    <w:rsid w:val="00251469"/>
    <w:rsid w:val="00251CDB"/>
    <w:rsid w:val="00251F30"/>
    <w:rsid w:val="00252119"/>
    <w:rsid w:val="00252722"/>
    <w:rsid w:val="00252AC0"/>
    <w:rsid w:val="00252D91"/>
    <w:rsid w:val="002536A6"/>
    <w:rsid w:val="00253B96"/>
    <w:rsid w:val="00254258"/>
    <w:rsid w:val="00254C20"/>
    <w:rsid w:val="00254F60"/>
    <w:rsid w:val="00255249"/>
    <w:rsid w:val="00255371"/>
    <w:rsid w:val="00255AB1"/>
    <w:rsid w:val="00255FEF"/>
    <w:rsid w:val="00256708"/>
    <w:rsid w:val="00256A66"/>
    <w:rsid w:val="00256BAC"/>
    <w:rsid w:val="00256DE2"/>
    <w:rsid w:val="0025711C"/>
    <w:rsid w:val="002574D3"/>
    <w:rsid w:val="0025762E"/>
    <w:rsid w:val="00257672"/>
    <w:rsid w:val="002577B1"/>
    <w:rsid w:val="00257A6E"/>
    <w:rsid w:val="002600C1"/>
    <w:rsid w:val="0026026F"/>
    <w:rsid w:val="00260857"/>
    <w:rsid w:val="002609A1"/>
    <w:rsid w:val="002609F3"/>
    <w:rsid w:val="00260EDB"/>
    <w:rsid w:val="002611F6"/>
    <w:rsid w:val="002613DE"/>
    <w:rsid w:val="00261A22"/>
    <w:rsid w:val="00261BF8"/>
    <w:rsid w:val="002638A8"/>
    <w:rsid w:val="0026397E"/>
    <w:rsid w:val="00263D1A"/>
    <w:rsid w:val="00263FD8"/>
    <w:rsid w:val="00264207"/>
    <w:rsid w:val="002648BF"/>
    <w:rsid w:val="0026492B"/>
    <w:rsid w:val="00264A0A"/>
    <w:rsid w:val="00264BFF"/>
    <w:rsid w:val="002650D1"/>
    <w:rsid w:val="0026538B"/>
    <w:rsid w:val="00265C70"/>
    <w:rsid w:val="002660B1"/>
    <w:rsid w:val="00266F5D"/>
    <w:rsid w:val="00267040"/>
    <w:rsid w:val="00267120"/>
    <w:rsid w:val="0026720A"/>
    <w:rsid w:val="00267A92"/>
    <w:rsid w:val="00267C54"/>
    <w:rsid w:val="00267FF6"/>
    <w:rsid w:val="002706E4"/>
    <w:rsid w:val="00270E2C"/>
    <w:rsid w:val="00271651"/>
    <w:rsid w:val="00271858"/>
    <w:rsid w:val="0027191F"/>
    <w:rsid w:val="0027192F"/>
    <w:rsid w:val="00271EB3"/>
    <w:rsid w:val="002725BF"/>
    <w:rsid w:val="002727D7"/>
    <w:rsid w:val="00273960"/>
    <w:rsid w:val="00273D0D"/>
    <w:rsid w:val="00273E96"/>
    <w:rsid w:val="00273EE5"/>
    <w:rsid w:val="0027437F"/>
    <w:rsid w:val="002744C8"/>
    <w:rsid w:val="00274E79"/>
    <w:rsid w:val="00274EB0"/>
    <w:rsid w:val="002750A5"/>
    <w:rsid w:val="00275478"/>
    <w:rsid w:val="002759EB"/>
    <w:rsid w:val="00275CAE"/>
    <w:rsid w:val="00275E09"/>
    <w:rsid w:val="002762D8"/>
    <w:rsid w:val="0027655F"/>
    <w:rsid w:val="00276CF3"/>
    <w:rsid w:val="002778F4"/>
    <w:rsid w:val="002779A4"/>
    <w:rsid w:val="00280B37"/>
    <w:rsid w:val="0028165B"/>
    <w:rsid w:val="00281730"/>
    <w:rsid w:val="0028294C"/>
    <w:rsid w:val="00282D7D"/>
    <w:rsid w:val="00283F90"/>
    <w:rsid w:val="00284A2E"/>
    <w:rsid w:val="00284FEC"/>
    <w:rsid w:val="00285108"/>
    <w:rsid w:val="0028542F"/>
    <w:rsid w:val="0028595E"/>
    <w:rsid w:val="00286292"/>
    <w:rsid w:val="00286478"/>
    <w:rsid w:val="002869BF"/>
    <w:rsid w:val="00286D0C"/>
    <w:rsid w:val="00286FCC"/>
    <w:rsid w:val="00287066"/>
    <w:rsid w:val="00287088"/>
    <w:rsid w:val="00287478"/>
    <w:rsid w:val="00287893"/>
    <w:rsid w:val="00287CC6"/>
    <w:rsid w:val="00287F3E"/>
    <w:rsid w:val="00290058"/>
    <w:rsid w:val="002906D7"/>
    <w:rsid w:val="00290758"/>
    <w:rsid w:val="00290AFF"/>
    <w:rsid w:val="00290CD4"/>
    <w:rsid w:val="00290F6B"/>
    <w:rsid w:val="002910E9"/>
    <w:rsid w:val="002911A4"/>
    <w:rsid w:val="00291AD5"/>
    <w:rsid w:val="00292A6E"/>
    <w:rsid w:val="00292FA7"/>
    <w:rsid w:val="00292FB3"/>
    <w:rsid w:val="0029330E"/>
    <w:rsid w:val="00293984"/>
    <w:rsid w:val="00293F5B"/>
    <w:rsid w:val="00294261"/>
    <w:rsid w:val="002945D2"/>
    <w:rsid w:val="0029468A"/>
    <w:rsid w:val="00294876"/>
    <w:rsid w:val="00294A12"/>
    <w:rsid w:val="00294D28"/>
    <w:rsid w:val="00295016"/>
    <w:rsid w:val="00295029"/>
    <w:rsid w:val="00295AF4"/>
    <w:rsid w:val="00295F70"/>
    <w:rsid w:val="002961D0"/>
    <w:rsid w:val="0029658D"/>
    <w:rsid w:val="0029688F"/>
    <w:rsid w:val="00297A6E"/>
    <w:rsid w:val="00297FB8"/>
    <w:rsid w:val="002A0192"/>
    <w:rsid w:val="002A0326"/>
    <w:rsid w:val="002A060B"/>
    <w:rsid w:val="002A0AC2"/>
    <w:rsid w:val="002A1070"/>
    <w:rsid w:val="002A1109"/>
    <w:rsid w:val="002A206A"/>
    <w:rsid w:val="002A213D"/>
    <w:rsid w:val="002A39D3"/>
    <w:rsid w:val="002A3A27"/>
    <w:rsid w:val="002A3D8D"/>
    <w:rsid w:val="002A4433"/>
    <w:rsid w:val="002A4824"/>
    <w:rsid w:val="002A49EF"/>
    <w:rsid w:val="002A4DDC"/>
    <w:rsid w:val="002A65DA"/>
    <w:rsid w:val="002A6AC3"/>
    <w:rsid w:val="002A71F3"/>
    <w:rsid w:val="002A76BC"/>
    <w:rsid w:val="002A7AFD"/>
    <w:rsid w:val="002B06DD"/>
    <w:rsid w:val="002B16FD"/>
    <w:rsid w:val="002B1BF9"/>
    <w:rsid w:val="002B1E2E"/>
    <w:rsid w:val="002B3184"/>
    <w:rsid w:val="002B35F5"/>
    <w:rsid w:val="002B4A1A"/>
    <w:rsid w:val="002B4A5C"/>
    <w:rsid w:val="002B50C6"/>
    <w:rsid w:val="002B5261"/>
    <w:rsid w:val="002B57F0"/>
    <w:rsid w:val="002B57F5"/>
    <w:rsid w:val="002B5CA8"/>
    <w:rsid w:val="002B6005"/>
    <w:rsid w:val="002B67AC"/>
    <w:rsid w:val="002B6849"/>
    <w:rsid w:val="002B6B59"/>
    <w:rsid w:val="002B6E18"/>
    <w:rsid w:val="002B7DEE"/>
    <w:rsid w:val="002C06C8"/>
    <w:rsid w:val="002C078F"/>
    <w:rsid w:val="002C0DE8"/>
    <w:rsid w:val="002C2636"/>
    <w:rsid w:val="002C275E"/>
    <w:rsid w:val="002C29A7"/>
    <w:rsid w:val="002C2B93"/>
    <w:rsid w:val="002C2BE1"/>
    <w:rsid w:val="002C2E6F"/>
    <w:rsid w:val="002C32F9"/>
    <w:rsid w:val="002C337D"/>
    <w:rsid w:val="002C36A7"/>
    <w:rsid w:val="002C3A0A"/>
    <w:rsid w:val="002C3E94"/>
    <w:rsid w:val="002C4D1D"/>
    <w:rsid w:val="002C551E"/>
    <w:rsid w:val="002C5680"/>
    <w:rsid w:val="002C5D8D"/>
    <w:rsid w:val="002C5E8C"/>
    <w:rsid w:val="002C60DD"/>
    <w:rsid w:val="002C7099"/>
    <w:rsid w:val="002C7A42"/>
    <w:rsid w:val="002D00F4"/>
    <w:rsid w:val="002D02BC"/>
    <w:rsid w:val="002D061A"/>
    <w:rsid w:val="002D0955"/>
    <w:rsid w:val="002D1040"/>
    <w:rsid w:val="002D105E"/>
    <w:rsid w:val="002D11C4"/>
    <w:rsid w:val="002D147D"/>
    <w:rsid w:val="002D2C16"/>
    <w:rsid w:val="002D2E74"/>
    <w:rsid w:val="002D3009"/>
    <w:rsid w:val="002D315E"/>
    <w:rsid w:val="002D355E"/>
    <w:rsid w:val="002D3948"/>
    <w:rsid w:val="002D3B64"/>
    <w:rsid w:val="002D3D76"/>
    <w:rsid w:val="002D3F2E"/>
    <w:rsid w:val="002D559C"/>
    <w:rsid w:val="002D5D8A"/>
    <w:rsid w:val="002D5EC1"/>
    <w:rsid w:val="002D71D9"/>
    <w:rsid w:val="002D75CC"/>
    <w:rsid w:val="002D7722"/>
    <w:rsid w:val="002D785A"/>
    <w:rsid w:val="002D7899"/>
    <w:rsid w:val="002D791C"/>
    <w:rsid w:val="002D7C56"/>
    <w:rsid w:val="002D7D5E"/>
    <w:rsid w:val="002D7F17"/>
    <w:rsid w:val="002E02CB"/>
    <w:rsid w:val="002E06D3"/>
    <w:rsid w:val="002E0B0C"/>
    <w:rsid w:val="002E1A9F"/>
    <w:rsid w:val="002E1E30"/>
    <w:rsid w:val="002E2916"/>
    <w:rsid w:val="002E2ACF"/>
    <w:rsid w:val="002E2C55"/>
    <w:rsid w:val="002E2EA6"/>
    <w:rsid w:val="002E32D1"/>
    <w:rsid w:val="002E38D5"/>
    <w:rsid w:val="002E3D2E"/>
    <w:rsid w:val="002E4038"/>
    <w:rsid w:val="002E4280"/>
    <w:rsid w:val="002E4407"/>
    <w:rsid w:val="002E4561"/>
    <w:rsid w:val="002E55BE"/>
    <w:rsid w:val="002E57A6"/>
    <w:rsid w:val="002E633F"/>
    <w:rsid w:val="002E6476"/>
    <w:rsid w:val="002E6499"/>
    <w:rsid w:val="002E6AD2"/>
    <w:rsid w:val="002E7CF4"/>
    <w:rsid w:val="002F00FE"/>
    <w:rsid w:val="002F0353"/>
    <w:rsid w:val="002F060B"/>
    <w:rsid w:val="002F08C5"/>
    <w:rsid w:val="002F0DC4"/>
    <w:rsid w:val="002F0F29"/>
    <w:rsid w:val="002F12F1"/>
    <w:rsid w:val="002F14D8"/>
    <w:rsid w:val="002F1841"/>
    <w:rsid w:val="002F1A04"/>
    <w:rsid w:val="002F230C"/>
    <w:rsid w:val="002F26F1"/>
    <w:rsid w:val="002F2BD7"/>
    <w:rsid w:val="002F2BE9"/>
    <w:rsid w:val="002F32FD"/>
    <w:rsid w:val="002F3D9F"/>
    <w:rsid w:val="002F4723"/>
    <w:rsid w:val="002F4B74"/>
    <w:rsid w:val="002F4F76"/>
    <w:rsid w:val="002F5008"/>
    <w:rsid w:val="002F5076"/>
    <w:rsid w:val="002F5510"/>
    <w:rsid w:val="002F5511"/>
    <w:rsid w:val="002F5519"/>
    <w:rsid w:val="002F5B33"/>
    <w:rsid w:val="002F5D6C"/>
    <w:rsid w:val="002F6532"/>
    <w:rsid w:val="002F65C3"/>
    <w:rsid w:val="002F6EAF"/>
    <w:rsid w:val="002F6FA8"/>
    <w:rsid w:val="002F7412"/>
    <w:rsid w:val="002F7771"/>
    <w:rsid w:val="002F7E87"/>
    <w:rsid w:val="0030016E"/>
    <w:rsid w:val="003006BE"/>
    <w:rsid w:val="00300B3D"/>
    <w:rsid w:val="00300BBB"/>
    <w:rsid w:val="00300E18"/>
    <w:rsid w:val="0030148D"/>
    <w:rsid w:val="00301553"/>
    <w:rsid w:val="003025D3"/>
    <w:rsid w:val="00302990"/>
    <w:rsid w:val="00302B2F"/>
    <w:rsid w:val="00302D89"/>
    <w:rsid w:val="00302EC2"/>
    <w:rsid w:val="0030390C"/>
    <w:rsid w:val="00303B82"/>
    <w:rsid w:val="00303BD4"/>
    <w:rsid w:val="0030401A"/>
    <w:rsid w:val="00304467"/>
    <w:rsid w:val="00304595"/>
    <w:rsid w:val="0030544B"/>
    <w:rsid w:val="00305E9C"/>
    <w:rsid w:val="00305FBF"/>
    <w:rsid w:val="00306712"/>
    <w:rsid w:val="00306D68"/>
    <w:rsid w:val="00306DCD"/>
    <w:rsid w:val="003071D8"/>
    <w:rsid w:val="0030764A"/>
    <w:rsid w:val="00307683"/>
    <w:rsid w:val="00307891"/>
    <w:rsid w:val="00307C26"/>
    <w:rsid w:val="003101F7"/>
    <w:rsid w:val="00310406"/>
    <w:rsid w:val="0031078C"/>
    <w:rsid w:val="00310811"/>
    <w:rsid w:val="0031092C"/>
    <w:rsid w:val="0031118C"/>
    <w:rsid w:val="003111D5"/>
    <w:rsid w:val="0031152D"/>
    <w:rsid w:val="003116E5"/>
    <w:rsid w:val="00311854"/>
    <w:rsid w:val="00311894"/>
    <w:rsid w:val="00311EC4"/>
    <w:rsid w:val="00312515"/>
    <w:rsid w:val="0031255D"/>
    <w:rsid w:val="003127A2"/>
    <w:rsid w:val="0031340C"/>
    <w:rsid w:val="003134A7"/>
    <w:rsid w:val="00313B7D"/>
    <w:rsid w:val="003143C6"/>
    <w:rsid w:val="0031463F"/>
    <w:rsid w:val="00314727"/>
    <w:rsid w:val="00314A26"/>
    <w:rsid w:val="00314E1D"/>
    <w:rsid w:val="00314FED"/>
    <w:rsid w:val="00315832"/>
    <w:rsid w:val="00315DB5"/>
    <w:rsid w:val="00316272"/>
    <w:rsid w:val="00317D92"/>
    <w:rsid w:val="003205F7"/>
    <w:rsid w:val="003211FD"/>
    <w:rsid w:val="00321B3B"/>
    <w:rsid w:val="00321C42"/>
    <w:rsid w:val="00322889"/>
    <w:rsid w:val="003228CC"/>
    <w:rsid w:val="003228D9"/>
    <w:rsid w:val="00323428"/>
    <w:rsid w:val="00323E40"/>
    <w:rsid w:val="00323E43"/>
    <w:rsid w:val="003242CD"/>
    <w:rsid w:val="003245C7"/>
    <w:rsid w:val="00324C7A"/>
    <w:rsid w:val="00324F80"/>
    <w:rsid w:val="00325F0F"/>
    <w:rsid w:val="003267AA"/>
    <w:rsid w:val="00326926"/>
    <w:rsid w:val="00327C61"/>
    <w:rsid w:val="00327E39"/>
    <w:rsid w:val="00331088"/>
    <w:rsid w:val="003319D2"/>
    <w:rsid w:val="00331BD2"/>
    <w:rsid w:val="00331D05"/>
    <w:rsid w:val="00331FB3"/>
    <w:rsid w:val="0033206E"/>
    <w:rsid w:val="00332ADB"/>
    <w:rsid w:val="00332BB8"/>
    <w:rsid w:val="00332BC4"/>
    <w:rsid w:val="00332EF0"/>
    <w:rsid w:val="00333430"/>
    <w:rsid w:val="003337A1"/>
    <w:rsid w:val="003339BB"/>
    <w:rsid w:val="00333E83"/>
    <w:rsid w:val="00333E97"/>
    <w:rsid w:val="003348DE"/>
    <w:rsid w:val="00335250"/>
    <w:rsid w:val="003352DF"/>
    <w:rsid w:val="00335745"/>
    <w:rsid w:val="00335EB9"/>
    <w:rsid w:val="00336248"/>
    <w:rsid w:val="00336B0F"/>
    <w:rsid w:val="0033760E"/>
    <w:rsid w:val="003377C3"/>
    <w:rsid w:val="0033786A"/>
    <w:rsid w:val="00340357"/>
    <w:rsid w:val="00340842"/>
    <w:rsid w:val="003409B4"/>
    <w:rsid w:val="00340E3A"/>
    <w:rsid w:val="003411A3"/>
    <w:rsid w:val="00341313"/>
    <w:rsid w:val="00342236"/>
    <w:rsid w:val="0034232F"/>
    <w:rsid w:val="003426F0"/>
    <w:rsid w:val="00342C71"/>
    <w:rsid w:val="00343E00"/>
    <w:rsid w:val="00344311"/>
    <w:rsid w:val="003445EF"/>
    <w:rsid w:val="003449EE"/>
    <w:rsid w:val="00344C27"/>
    <w:rsid w:val="00344D8F"/>
    <w:rsid w:val="003451C8"/>
    <w:rsid w:val="003458E5"/>
    <w:rsid w:val="00345B68"/>
    <w:rsid w:val="00345EA4"/>
    <w:rsid w:val="00345F1A"/>
    <w:rsid w:val="00346877"/>
    <w:rsid w:val="003471EE"/>
    <w:rsid w:val="00347287"/>
    <w:rsid w:val="0034749B"/>
    <w:rsid w:val="00347BCF"/>
    <w:rsid w:val="003503D1"/>
    <w:rsid w:val="00350E23"/>
    <w:rsid w:val="003510D7"/>
    <w:rsid w:val="003517B5"/>
    <w:rsid w:val="00352DBE"/>
    <w:rsid w:val="00352DD3"/>
    <w:rsid w:val="003532F8"/>
    <w:rsid w:val="00354316"/>
    <w:rsid w:val="0035465A"/>
    <w:rsid w:val="00354845"/>
    <w:rsid w:val="003548A1"/>
    <w:rsid w:val="00354AB8"/>
    <w:rsid w:val="00354D13"/>
    <w:rsid w:val="00355270"/>
    <w:rsid w:val="0035551C"/>
    <w:rsid w:val="00355874"/>
    <w:rsid w:val="00355ACF"/>
    <w:rsid w:val="003561BC"/>
    <w:rsid w:val="003561F7"/>
    <w:rsid w:val="003562EC"/>
    <w:rsid w:val="00356FC2"/>
    <w:rsid w:val="003578BF"/>
    <w:rsid w:val="00357957"/>
    <w:rsid w:val="00357B9C"/>
    <w:rsid w:val="00357E1A"/>
    <w:rsid w:val="003603C2"/>
    <w:rsid w:val="003607E3"/>
    <w:rsid w:val="00361007"/>
    <w:rsid w:val="00361186"/>
    <w:rsid w:val="00361401"/>
    <w:rsid w:val="0036151D"/>
    <w:rsid w:val="00362363"/>
    <w:rsid w:val="00362F17"/>
    <w:rsid w:val="00363886"/>
    <w:rsid w:val="00363E63"/>
    <w:rsid w:val="003642E2"/>
    <w:rsid w:val="00364FC3"/>
    <w:rsid w:val="00365428"/>
    <w:rsid w:val="00365960"/>
    <w:rsid w:val="00366181"/>
    <w:rsid w:val="00366D50"/>
    <w:rsid w:val="00367AD7"/>
    <w:rsid w:val="00370038"/>
    <w:rsid w:val="003702E3"/>
    <w:rsid w:val="003704D2"/>
    <w:rsid w:val="003708CE"/>
    <w:rsid w:val="003711EA"/>
    <w:rsid w:val="00371385"/>
    <w:rsid w:val="003713AF"/>
    <w:rsid w:val="0037163F"/>
    <w:rsid w:val="003724F8"/>
    <w:rsid w:val="003729F3"/>
    <w:rsid w:val="00372ED1"/>
    <w:rsid w:val="0037311D"/>
    <w:rsid w:val="00373546"/>
    <w:rsid w:val="00373769"/>
    <w:rsid w:val="00373AA4"/>
    <w:rsid w:val="00374721"/>
    <w:rsid w:val="003748CC"/>
    <w:rsid w:val="00374A45"/>
    <w:rsid w:val="00374D7A"/>
    <w:rsid w:val="0037555E"/>
    <w:rsid w:val="00375A42"/>
    <w:rsid w:val="00375C66"/>
    <w:rsid w:val="00375D77"/>
    <w:rsid w:val="00376137"/>
    <w:rsid w:val="00376426"/>
    <w:rsid w:val="0037655E"/>
    <w:rsid w:val="003766F1"/>
    <w:rsid w:val="00376808"/>
    <w:rsid w:val="0037769F"/>
    <w:rsid w:val="00377B59"/>
    <w:rsid w:val="0038016C"/>
    <w:rsid w:val="003802B3"/>
    <w:rsid w:val="00380901"/>
    <w:rsid w:val="00382BBE"/>
    <w:rsid w:val="00382CA5"/>
    <w:rsid w:val="00382CC7"/>
    <w:rsid w:val="00382CCB"/>
    <w:rsid w:val="0038310D"/>
    <w:rsid w:val="003832C8"/>
    <w:rsid w:val="003834EA"/>
    <w:rsid w:val="00383740"/>
    <w:rsid w:val="00383893"/>
    <w:rsid w:val="003844B9"/>
    <w:rsid w:val="00384B73"/>
    <w:rsid w:val="00384CCB"/>
    <w:rsid w:val="003853D5"/>
    <w:rsid w:val="00385724"/>
    <w:rsid w:val="00385AF9"/>
    <w:rsid w:val="00385C94"/>
    <w:rsid w:val="00385EC4"/>
    <w:rsid w:val="00385F13"/>
    <w:rsid w:val="00386067"/>
    <w:rsid w:val="00386997"/>
    <w:rsid w:val="00386D7B"/>
    <w:rsid w:val="00386E6A"/>
    <w:rsid w:val="00386F0F"/>
    <w:rsid w:val="00386FE7"/>
    <w:rsid w:val="003874A4"/>
    <w:rsid w:val="00390410"/>
    <w:rsid w:val="003905BF"/>
    <w:rsid w:val="00390937"/>
    <w:rsid w:val="00390AEC"/>
    <w:rsid w:val="003910F8"/>
    <w:rsid w:val="0039171F"/>
    <w:rsid w:val="0039193E"/>
    <w:rsid w:val="003924EC"/>
    <w:rsid w:val="00392ACD"/>
    <w:rsid w:val="00392B10"/>
    <w:rsid w:val="00392FDE"/>
    <w:rsid w:val="0039339D"/>
    <w:rsid w:val="00394044"/>
    <w:rsid w:val="00394533"/>
    <w:rsid w:val="003946C3"/>
    <w:rsid w:val="00395266"/>
    <w:rsid w:val="003953DB"/>
    <w:rsid w:val="00395879"/>
    <w:rsid w:val="00395FBF"/>
    <w:rsid w:val="00395FCD"/>
    <w:rsid w:val="003964E2"/>
    <w:rsid w:val="00396D9A"/>
    <w:rsid w:val="003971DF"/>
    <w:rsid w:val="003978F5"/>
    <w:rsid w:val="003A0282"/>
    <w:rsid w:val="003A0F6A"/>
    <w:rsid w:val="003A1023"/>
    <w:rsid w:val="003A116C"/>
    <w:rsid w:val="003A14C1"/>
    <w:rsid w:val="003A1716"/>
    <w:rsid w:val="003A22DA"/>
    <w:rsid w:val="003A2362"/>
    <w:rsid w:val="003A2C32"/>
    <w:rsid w:val="003A309A"/>
    <w:rsid w:val="003A3624"/>
    <w:rsid w:val="003A3E7B"/>
    <w:rsid w:val="003A4042"/>
    <w:rsid w:val="003A45FC"/>
    <w:rsid w:val="003A47AD"/>
    <w:rsid w:val="003A4DD0"/>
    <w:rsid w:val="003A4F71"/>
    <w:rsid w:val="003A58F2"/>
    <w:rsid w:val="003A6F04"/>
    <w:rsid w:val="003B030F"/>
    <w:rsid w:val="003B0438"/>
    <w:rsid w:val="003B0D12"/>
    <w:rsid w:val="003B11C0"/>
    <w:rsid w:val="003B1924"/>
    <w:rsid w:val="003B257E"/>
    <w:rsid w:val="003B3094"/>
    <w:rsid w:val="003B335D"/>
    <w:rsid w:val="003B3445"/>
    <w:rsid w:val="003B34A6"/>
    <w:rsid w:val="003B35C1"/>
    <w:rsid w:val="003B38F4"/>
    <w:rsid w:val="003B3BE0"/>
    <w:rsid w:val="003B3D22"/>
    <w:rsid w:val="003B3EBB"/>
    <w:rsid w:val="003B4447"/>
    <w:rsid w:val="003B470C"/>
    <w:rsid w:val="003B4A1E"/>
    <w:rsid w:val="003B5189"/>
    <w:rsid w:val="003B51CF"/>
    <w:rsid w:val="003B57D8"/>
    <w:rsid w:val="003B6518"/>
    <w:rsid w:val="003B6E1C"/>
    <w:rsid w:val="003B76C4"/>
    <w:rsid w:val="003B7DD4"/>
    <w:rsid w:val="003B7E92"/>
    <w:rsid w:val="003C1223"/>
    <w:rsid w:val="003C13A5"/>
    <w:rsid w:val="003C16DE"/>
    <w:rsid w:val="003C2884"/>
    <w:rsid w:val="003C28A2"/>
    <w:rsid w:val="003C2907"/>
    <w:rsid w:val="003C2BF7"/>
    <w:rsid w:val="003C2CA3"/>
    <w:rsid w:val="003C3015"/>
    <w:rsid w:val="003C3179"/>
    <w:rsid w:val="003C322D"/>
    <w:rsid w:val="003C3443"/>
    <w:rsid w:val="003C3993"/>
    <w:rsid w:val="003C3B8B"/>
    <w:rsid w:val="003C41F6"/>
    <w:rsid w:val="003C4321"/>
    <w:rsid w:val="003C4439"/>
    <w:rsid w:val="003C4CA8"/>
    <w:rsid w:val="003C507B"/>
    <w:rsid w:val="003C5124"/>
    <w:rsid w:val="003C5850"/>
    <w:rsid w:val="003C5E43"/>
    <w:rsid w:val="003C6731"/>
    <w:rsid w:val="003C68B2"/>
    <w:rsid w:val="003C68E1"/>
    <w:rsid w:val="003C6C86"/>
    <w:rsid w:val="003C6DDE"/>
    <w:rsid w:val="003C6F86"/>
    <w:rsid w:val="003C76DC"/>
    <w:rsid w:val="003C7B8A"/>
    <w:rsid w:val="003D0029"/>
    <w:rsid w:val="003D01D8"/>
    <w:rsid w:val="003D0B61"/>
    <w:rsid w:val="003D0ED7"/>
    <w:rsid w:val="003D207D"/>
    <w:rsid w:val="003D2586"/>
    <w:rsid w:val="003D337F"/>
    <w:rsid w:val="003D3CCD"/>
    <w:rsid w:val="003D4305"/>
    <w:rsid w:val="003D4378"/>
    <w:rsid w:val="003D5097"/>
    <w:rsid w:val="003D612C"/>
    <w:rsid w:val="003D65D1"/>
    <w:rsid w:val="003D6A6A"/>
    <w:rsid w:val="003D6D0F"/>
    <w:rsid w:val="003D7320"/>
    <w:rsid w:val="003D77C7"/>
    <w:rsid w:val="003E0654"/>
    <w:rsid w:val="003E0749"/>
    <w:rsid w:val="003E07A1"/>
    <w:rsid w:val="003E12A2"/>
    <w:rsid w:val="003E18BE"/>
    <w:rsid w:val="003E22DC"/>
    <w:rsid w:val="003E25C2"/>
    <w:rsid w:val="003E303D"/>
    <w:rsid w:val="003E3315"/>
    <w:rsid w:val="003E3398"/>
    <w:rsid w:val="003E37A1"/>
    <w:rsid w:val="003E3B4D"/>
    <w:rsid w:val="003E3ED5"/>
    <w:rsid w:val="003E3FBA"/>
    <w:rsid w:val="003E4065"/>
    <w:rsid w:val="003E46A7"/>
    <w:rsid w:val="003E470C"/>
    <w:rsid w:val="003E5511"/>
    <w:rsid w:val="003E5684"/>
    <w:rsid w:val="003E6C05"/>
    <w:rsid w:val="003E7F85"/>
    <w:rsid w:val="003F01D1"/>
    <w:rsid w:val="003F0461"/>
    <w:rsid w:val="003F08D2"/>
    <w:rsid w:val="003F1700"/>
    <w:rsid w:val="003F17A5"/>
    <w:rsid w:val="003F1AB1"/>
    <w:rsid w:val="003F1B82"/>
    <w:rsid w:val="003F1F05"/>
    <w:rsid w:val="003F2A2B"/>
    <w:rsid w:val="003F2E1E"/>
    <w:rsid w:val="003F3123"/>
    <w:rsid w:val="003F3B9A"/>
    <w:rsid w:val="003F3ED1"/>
    <w:rsid w:val="003F3F35"/>
    <w:rsid w:val="003F4BE6"/>
    <w:rsid w:val="003F50C5"/>
    <w:rsid w:val="003F5263"/>
    <w:rsid w:val="003F5742"/>
    <w:rsid w:val="003F58BB"/>
    <w:rsid w:val="003F5FC6"/>
    <w:rsid w:val="003F61FC"/>
    <w:rsid w:val="003F676A"/>
    <w:rsid w:val="003F6884"/>
    <w:rsid w:val="003F733A"/>
    <w:rsid w:val="003F767B"/>
    <w:rsid w:val="003F7A1D"/>
    <w:rsid w:val="003F7D99"/>
    <w:rsid w:val="0040054D"/>
    <w:rsid w:val="00400956"/>
    <w:rsid w:val="00400E5B"/>
    <w:rsid w:val="00400FC8"/>
    <w:rsid w:val="004010A7"/>
    <w:rsid w:val="004012A2"/>
    <w:rsid w:val="00401506"/>
    <w:rsid w:val="00401A62"/>
    <w:rsid w:val="00401B1F"/>
    <w:rsid w:val="004021EA"/>
    <w:rsid w:val="0040248A"/>
    <w:rsid w:val="00402983"/>
    <w:rsid w:val="00402C57"/>
    <w:rsid w:val="00402E9E"/>
    <w:rsid w:val="004032FB"/>
    <w:rsid w:val="00403CDF"/>
    <w:rsid w:val="004042F5"/>
    <w:rsid w:val="004043D4"/>
    <w:rsid w:val="0040513E"/>
    <w:rsid w:val="004057BA"/>
    <w:rsid w:val="0040647B"/>
    <w:rsid w:val="0040670E"/>
    <w:rsid w:val="00406BBA"/>
    <w:rsid w:val="00406DA4"/>
    <w:rsid w:val="004071DE"/>
    <w:rsid w:val="0040726F"/>
    <w:rsid w:val="004072D6"/>
    <w:rsid w:val="004079A9"/>
    <w:rsid w:val="004107D7"/>
    <w:rsid w:val="004113BB"/>
    <w:rsid w:val="00411B43"/>
    <w:rsid w:val="00413347"/>
    <w:rsid w:val="0041446A"/>
    <w:rsid w:val="00415089"/>
    <w:rsid w:val="00415645"/>
    <w:rsid w:val="00415E0C"/>
    <w:rsid w:val="00416371"/>
    <w:rsid w:val="004165C8"/>
    <w:rsid w:val="0041689E"/>
    <w:rsid w:val="00417251"/>
    <w:rsid w:val="004175C1"/>
    <w:rsid w:val="00417880"/>
    <w:rsid w:val="00417AF4"/>
    <w:rsid w:val="004200D2"/>
    <w:rsid w:val="00421C2F"/>
    <w:rsid w:val="00421EEA"/>
    <w:rsid w:val="00422903"/>
    <w:rsid w:val="00422A10"/>
    <w:rsid w:val="00422BA3"/>
    <w:rsid w:val="00422EAF"/>
    <w:rsid w:val="0042319B"/>
    <w:rsid w:val="00423D05"/>
    <w:rsid w:val="00423EC7"/>
    <w:rsid w:val="004243C8"/>
    <w:rsid w:val="004253BE"/>
    <w:rsid w:val="00425E43"/>
    <w:rsid w:val="00425EA3"/>
    <w:rsid w:val="00426039"/>
    <w:rsid w:val="0042645E"/>
    <w:rsid w:val="0042656A"/>
    <w:rsid w:val="00426B57"/>
    <w:rsid w:val="00426FF5"/>
    <w:rsid w:val="00427202"/>
    <w:rsid w:val="004273F5"/>
    <w:rsid w:val="00427A0E"/>
    <w:rsid w:val="00427E29"/>
    <w:rsid w:val="00431032"/>
    <w:rsid w:val="00431A21"/>
    <w:rsid w:val="00431A7A"/>
    <w:rsid w:val="00431B44"/>
    <w:rsid w:val="00432237"/>
    <w:rsid w:val="00432FEF"/>
    <w:rsid w:val="004333F3"/>
    <w:rsid w:val="00433989"/>
    <w:rsid w:val="00433F8A"/>
    <w:rsid w:val="0043455E"/>
    <w:rsid w:val="004352B4"/>
    <w:rsid w:val="00435497"/>
    <w:rsid w:val="00435853"/>
    <w:rsid w:val="0043588B"/>
    <w:rsid w:val="00435B13"/>
    <w:rsid w:val="00435B8A"/>
    <w:rsid w:val="00435F36"/>
    <w:rsid w:val="004360DD"/>
    <w:rsid w:val="0043645C"/>
    <w:rsid w:val="00436653"/>
    <w:rsid w:val="00437338"/>
    <w:rsid w:val="004376B2"/>
    <w:rsid w:val="004405EB"/>
    <w:rsid w:val="0044073E"/>
    <w:rsid w:val="00440817"/>
    <w:rsid w:val="00441F95"/>
    <w:rsid w:val="00442B78"/>
    <w:rsid w:val="00442C41"/>
    <w:rsid w:val="00442E8D"/>
    <w:rsid w:val="00443461"/>
    <w:rsid w:val="004438DC"/>
    <w:rsid w:val="00443A10"/>
    <w:rsid w:val="00443C42"/>
    <w:rsid w:val="00443D36"/>
    <w:rsid w:val="00443FF0"/>
    <w:rsid w:val="00444F05"/>
    <w:rsid w:val="00445314"/>
    <w:rsid w:val="004453A3"/>
    <w:rsid w:val="004454BA"/>
    <w:rsid w:val="00445894"/>
    <w:rsid w:val="00445A35"/>
    <w:rsid w:val="00445DF3"/>
    <w:rsid w:val="004468B2"/>
    <w:rsid w:val="004469B8"/>
    <w:rsid w:val="004469EA"/>
    <w:rsid w:val="00446C10"/>
    <w:rsid w:val="00447421"/>
    <w:rsid w:val="00450798"/>
    <w:rsid w:val="00450B2E"/>
    <w:rsid w:val="00450D67"/>
    <w:rsid w:val="00450EBE"/>
    <w:rsid w:val="00451178"/>
    <w:rsid w:val="0045129A"/>
    <w:rsid w:val="00451B4E"/>
    <w:rsid w:val="00451C73"/>
    <w:rsid w:val="00451C83"/>
    <w:rsid w:val="00451CAE"/>
    <w:rsid w:val="00451E52"/>
    <w:rsid w:val="00453364"/>
    <w:rsid w:val="00453B68"/>
    <w:rsid w:val="0045422B"/>
    <w:rsid w:val="00454489"/>
    <w:rsid w:val="00454586"/>
    <w:rsid w:val="00454797"/>
    <w:rsid w:val="00455A13"/>
    <w:rsid w:val="00455FB7"/>
    <w:rsid w:val="00456179"/>
    <w:rsid w:val="00456A33"/>
    <w:rsid w:val="00456BEC"/>
    <w:rsid w:val="0045766D"/>
    <w:rsid w:val="004576F3"/>
    <w:rsid w:val="00457EDB"/>
    <w:rsid w:val="0046005E"/>
    <w:rsid w:val="004605C5"/>
    <w:rsid w:val="004612BB"/>
    <w:rsid w:val="00461390"/>
    <w:rsid w:val="00461B09"/>
    <w:rsid w:val="00461F6C"/>
    <w:rsid w:val="00462973"/>
    <w:rsid w:val="00462F01"/>
    <w:rsid w:val="0046336A"/>
    <w:rsid w:val="00463501"/>
    <w:rsid w:val="004639AB"/>
    <w:rsid w:val="00464106"/>
    <w:rsid w:val="00464316"/>
    <w:rsid w:val="00464CBF"/>
    <w:rsid w:val="00465768"/>
    <w:rsid w:val="00466872"/>
    <w:rsid w:val="00467318"/>
    <w:rsid w:val="00467326"/>
    <w:rsid w:val="00467F64"/>
    <w:rsid w:val="00470742"/>
    <w:rsid w:val="00470E53"/>
    <w:rsid w:val="00470E87"/>
    <w:rsid w:val="004710E0"/>
    <w:rsid w:val="0047138E"/>
    <w:rsid w:val="00471435"/>
    <w:rsid w:val="0047334E"/>
    <w:rsid w:val="0047348F"/>
    <w:rsid w:val="004737F3"/>
    <w:rsid w:val="00473CC3"/>
    <w:rsid w:val="0047415E"/>
    <w:rsid w:val="004747B2"/>
    <w:rsid w:val="00474E03"/>
    <w:rsid w:val="004750B3"/>
    <w:rsid w:val="00475B3A"/>
    <w:rsid w:val="00476854"/>
    <w:rsid w:val="00476880"/>
    <w:rsid w:val="00476DDD"/>
    <w:rsid w:val="0047701B"/>
    <w:rsid w:val="004777E2"/>
    <w:rsid w:val="00477B57"/>
    <w:rsid w:val="00477D8C"/>
    <w:rsid w:val="00480189"/>
    <w:rsid w:val="00480B63"/>
    <w:rsid w:val="00481007"/>
    <w:rsid w:val="0048127F"/>
    <w:rsid w:val="0048168B"/>
    <w:rsid w:val="00481DDA"/>
    <w:rsid w:val="00481FA0"/>
    <w:rsid w:val="004825D9"/>
    <w:rsid w:val="004827CB"/>
    <w:rsid w:val="00482F43"/>
    <w:rsid w:val="004838F2"/>
    <w:rsid w:val="00483DC7"/>
    <w:rsid w:val="004840B4"/>
    <w:rsid w:val="0048427B"/>
    <w:rsid w:val="00484432"/>
    <w:rsid w:val="00484826"/>
    <w:rsid w:val="00484CD7"/>
    <w:rsid w:val="00484F58"/>
    <w:rsid w:val="004851E1"/>
    <w:rsid w:val="0048552B"/>
    <w:rsid w:val="00485BE8"/>
    <w:rsid w:val="00485D26"/>
    <w:rsid w:val="00486137"/>
    <w:rsid w:val="004869A4"/>
    <w:rsid w:val="00486D1C"/>
    <w:rsid w:val="00487861"/>
    <w:rsid w:val="00487909"/>
    <w:rsid w:val="00487F46"/>
    <w:rsid w:val="004900FA"/>
    <w:rsid w:val="00490269"/>
    <w:rsid w:val="00490323"/>
    <w:rsid w:val="00490964"/>
    <w:rsid w:val="00490BF3"/>
    <w:rsid w:val="00491244"/>
    <w:rsid w:val="00491384"/>
    <w:rsid w:val="00491BF5"/>
    <w:rsid w:val="00491C66"/>
    <w:rsid w:val="00491D01"/>
    <w:rsid w:val="00491F65"/>
    <w:rsid w:val="0049278D"/>
    <w:rsid w:val="00492DD6"/>
    <w:rsid w:val="00492FF5"/>
    <w:rsid w:val="004939A2"/>
    <w:rsid w:val="00493EBB"/>
    <w:rsid w:val="004946B1"/>
    <w:rsid w:val="00494DE5"/>
    <w:rsid w:val="00495083"/>
    <w:rsid w:val="004952E6"/>
    <w:rsid w:val="004956A3"/>
    <w:rsid w:val="004957D7"/>
    <w:rsid w:val="00496EC9"/>
    <w:rsid w:val="0049716C"/>
    <w:rsid w:val="00497471"/>
    <w:rsid w:val="004A01FF"/>
    <w:rsid w:val="004A08A5"/>
    <w:rsid w:val="004A10AC"/>
    <w:rsid w:val="004A1223"/>
    <w:rsid w:val="004A1CAF"/>
    <w:rsid w:val="004A1CEF"/>
    <w:rsid w:val="004A1DF6"/>
    <w:rsid w:val="004A1EB3"/>
    <w:rsid w:val="004A1EF7"/>
    <w:rsid w:val="004A2043"/>
    <w:rsid w:val="004A2140"/>
    <w:rsid w:val="004A2867"/>
    <w:rsid w:val="004A293B"/>
    <w:rsid w:val="004A2AA0"/>
    <w:rsid w:val="004A2AE4"/>
    <w:rsid w:val="004A2EB4"/>
    <w:rsid w:val="004A322F"/>
    <w:rsid w:val="004A37BE"/>
    <w:rsid w:val="004A3DCE"/>
    <w:rsid w:val="004A4274"/>
    <w:rsid w:val="004A4390"/>
    <w:rsid w:val="004A4658"/>
    <w:rsid w:val="004A4C3F"/>
    <w:rsid w:val="004A5B0D"/>
    <w:rsid w:val="004A5C8C"/>
    <w:rsid w:val="004A65A1"/>
    <w:rsid w:val="004A6F4F"/>
    <w:rsid w:val="004A71D4"/>
    <w:rsid w:val="004A78D7"/>
    <w:rsid w:val="004A7967"/>
    <w:rsid w:val="004A7B51"/>
    <w:rsid w:val="004B0011"/>
    <w:rsid w:val="004B0577"/>
    <w:rsid w:val="004B0AC1"/>
    <w:rsid w:val="004B0B29"/>
    <w:rsid w:val="004B0CA2"/>
    <w:rsid w:val="004B0D61"/>
    <w:rsid w:val="004B11EB"/>
    <w:rsid w:val="004B2208"/>
    <w:rsid w:val="004B291F"/>
    <w:rsid w:val="004B2FB6"/>
    <w:rsid w:val="004B3C5B"/>
    <w:rsid w:val="004B3DEA"/>
    <w:rsid w:val="004B416D"/>
    <w:rsid w:val="004B50D9"/>
    <w:rsid w:val="004B51CB"/>
    <w:rsid w:val="004B53D0"/>
    <w:rsid w:val="004B54C7"/>
    <w:rsid w:val="004B55F9"/>
    <w:rsid w:val="004B56F2"/>
    <w:rsid w:val="004B58D7"/>
    <w:rsid w:val="004B6A93"/>
    <w:rsid w:val="004B720B"/>
    <w:rsid w:val="004B729C"/>
    <w:rsid w:val="004B77E8"/>
    <w:rsid w:val="004B7B11"/>
    <w:rsid w:val="004B7B83"/>
    <w:rsid w:val="004B7E9A"/>
    <w:rsid w:val="004C0461"/>
    <w:rsid w:val="004C06D1"/>
    <w:rsid w:val="004C076B"/>
    <w:rsid w:val="004C08DE"/>
    <w:rsid w:val="004C09D6"/>
    <w:rsid w:val="004C0B03"/>
    <w:rsid w:val="004C0F8B"/>
    <w:rsid w:val="004C1431"/>
    <w:rsid w:val="004C1460"/>
    <w:rsid w:val="004C14FC"/>
    <w:rsid w:val="004C1BBC"/>
    <w:rsid w:val="004C1DFD"/>
    <w:rsid w:val="004C1EAC"/>
    <w:rsid w:val="004C1F90"/>
    <w:rsid w:val="004C2284"/>
    <w:rsid w:val="004C22E8"/>
    <w:rsid w:val="004C2352"/>
    <w:rsid w:val="004C2397"/>
    <w:rsid w:val="004C288E"/>
    <w:rsid w:val="004C36A4"/>
    <w:rsid w:val="004C54D9"/>
    <w:rsid w:val="004C5A26"/>
    <w:rsid w:val="004C5F8E"/>
    <w:rsid w:val="004C642B"/>
    <w:rsid w:val="004C68CA"/>
    <w:rsid w:val="004C6E4E"/>
    <w:rsid w:val="004C71C4"/>
    <w:rsid w:val="004C7D9A"/>
    <w:rsid w:val="004C7E92"/>
    <w:rsid w:val="004D02BF"/>
    <w:rsid w:val="004D0B10"/>
    <w:rsid w:val="004D1180"/>
    <w:rsid w:val="004D169E"/>
    <w:rsid w:val="004D1A78"/>
    <w:rsid w:val="004D2A84"/>
    <w:rsid w:val="004D2DA2"/>
    <w:rsid w:val="004D35CC"/>
    <w:rsid w:val="004D3BB2"/>
    <w:rsid w:val="004D3BF8"/>
    <w:rsid w:val="004D41F3"/>
    <w:rsid w:val="004D49B8"/>
    <w:rsid w:val="004D6742"/>
    <w:rsid w:val="004D6954"/>
    <w:rsid w:val="004D6D11"/>
    <w:rsid w:val="004D74DF"/>
    <w:rsid w:val="004D7639"/>
    <w:rsid w:val="004D7E7F"/>
    <w:rsid w:val="004E00D0"/>
    <w:rsid w:val="004E068F"/>
    <w:rsid w:val="004E07AA"/>
    <w:rsid w:val="004E16DE"/>
    <w:rsid w:val="004E1729"/>
    <w:rsid w:val="004E1828"/>
    <w:rsid w:val="004E1925"/>
    <w:rsid w:val="004E1DCB"/>
    <w:rsid w:val="004E1DDE"/>
    <w:rsid w:val="004E234D"/>
    <w:rsid w:val="004E24EA"/>
    <w:rsid w:val="004E274D"/>
    <w:rsid w:val="004E3117"/>
    <w:rsid w:val="004E36A7"/>
    <w:rsid w:val="004E3974"/>
    <w:rsid w:val="004E3BB3"/>
    <w:rsid w:val="004E40DE"/>
    <w:rsid w:val="004E45BD"/>
    <w:rsid w:val="004E51F8"/>
    <w:rsid w:val="004E549F"/>
    <w:rsid w:val="004E54A3"/>
    <w:rsid w:val="004E5522"/>
    <w:rsid w:val="004E5CF2"/>
    <w:rsid w:val="004E5FC7"/>
    <w:rsid w:val="004E6810"/>
    <w:rsid w:val="004E71FB"/>
    <w:rsid w:val="004E7762"/>
    <w:rsid w:val="004E7DC6"/>
    <w:rsid w:val="004F021E"/>
    <w:rsid w:val="004F0352"/>
    <w:rsid w:val="004F182E"/>
    <w:rsid w:val="004F1AC0"/>
    <w:rsid w:val="004F1C3A"/>
    <w:rsid w:val="004F2650"/>
    <w:rsid w:val="004F2981"/>
    <w:rsid w:val="004F29DA"/>
    <w:rsid w:val="004F2F6D"/>
    <w:rsid w:val="004F37C8"/>
    <w:rsid w:val="004F3D71"/>
    <w:rsid w:val="004F412D"/>
    <w:rsid w:val="004F499A"/>
    <w:rsid w:val="004F4ABE"/>
    <w:rsid w:val="004F516B"/>
    <w:rsid w:val="004F5763"/>
    <w:rsid w:val="004F59E5"/>
    <w:rsid w:val="004F5A2A"/>
    <w:rsid w:val="004F5E4B"/>
    <w:rsid w:val="004F67F0"/>
    <w:rsid w:val="004F6A87"/>
    <w:rsid w:val="004F6AE2"/>
    <w:rsid w:val="004F702B"/>
    <w:rsid w:val="004F7052"/>
    <w:rsid w:val="004F76C1"/>
    <w:rsid w:val="004F7E03"/>
    <w:rsid w:val="004F7EED"/>
    <w:rsid w:val="005006A5"/>
    <w:rsid w:val="00500B20"/>
    <w:rsid w:val="005012E7"/>
    <w:rsid w:val="005013DA"/>
    <w:rsid w:val="005018B7"/>
    <w:rsid w:val="0050250D"/>
    <w:rsid w:val="00502879"/>
    <w:rsid w:val="00502C72"/>
    <w:rsid w:val="005030DC"/>
    <w:rsid w:val="00503323"/>
    <w:rsid w:val="005036F6"/>
    <w:rsid w:val="0050483E"/>
    <w:rsid w:val="005048AA"/>
    <w:rsid w:val="00504A2B"/>
    <w:rsid w:val="00505037"/>
    <w:rsid w:val="00505B37"/>
    <w:rsid w:val="00505FE1"/>
    <w:rsid w:val="00506642"/>
    <w:rsid w:val="0050706C"/>
    <w:rsid w:val="005072B5"/>
    <w:rsid w:val="0050779C"/>
    <w:rsid w:val="005078D5"/>
    <w:rsid w:val="005079BA"/>
    <w:rsid w:val="00507C52"/>
    <w:rsid w:val="00507D55"/>
    <w:rsid w:val="005104C0"/>
    <w:rsid w:val="00510BE4"/>
    <w:rsid w:val="00510E16"/>
    <w:rsid w:val="00511134"/>
    <w:rsid w:val="0051117A"/>
    <w:rsid w:val="005112D5"/>
    <w:rsid w:val="00511A20"/>
    <w:rsid w:val="00511D2F"/>
    <w:rsid w:val="00512706"/>
    <w:rsid w:val="00512B59"/>
    <w:rsid w:val="005130FE"/>
    <w:rsid w:val="00513512"/>
    <w:rsid w:val="005139AF"/>
    <w:rsid w:val="00514020"/>
    <w:rsid w:val="005142FE"/>
    <w:rsid w:val="005143F8"/>
    <w:rsid w:val="005146DE"/>
    <w:rsid w:val="005148E2"/>
    <w:rsid w:val="00514F1F"/>
    <w:rsid w:val="005165B7"/>
    <w:rsid w:val="00516AF0"/>
    <w:rsid w:val="00516D72"/>
    <w:rsid w:val="005171D4"/>
    <w:rsid w:val="005171F3"/>
    <w:rsid w:val="00517653"/>
    <w:rsid w:val="005176B1"/>
    <w:rsid w:val="00517801"/>
    <w:rsid w:val="00517C84"/>
    <w:rsid w:val="00517EC3"/>
    <w:rsid w:val="00520846"/>
    <w:rsid w:val="00520979"/>
    <w:rsid w:val="00520C09"/>
    <w:rsid w:val="00521294"/>
    <w:rsid w:val="005213E1"/>
    <w:rsid w:val="005215A8"/>
    <w:rsid w:val="005215D3"/>
    <w:rsid w:val="00521758"/>
    <w:rsid w:val="0052189F"/>
    <w:rsid w:val="005228D6"/>
    <w:rsid w:val="00522979"/>
    <w:rsid w:val="00523251"/>
    <w:rsid w:val="00523F14"/>
    <w:rsid w:val="005245DD"/>
    <w:rsid w:val="00524B1E"/>
    <w:rsid w:val="00524BEC"/>
    <w:rsid w:val="00524F83"/>
    <w:rsid w:val="0052566C"/>
    <w:rsid w:val="00525D4C"/>
    <w:rsid w:val="00525DC6"/>
    <w:rsid w:val="005265DE"/>
    <w:rsid w:val="00526605"/>
    <w:rsid w:val="0052680D"/>
    <w:rsid w:val="00526D0E"/>
    <w:rsid w:val="005272E7"/>
    <w:rsid w:val="00527AF6"/>
    <w:rsid w:val="00527F6C"/>
    <w:rsid w:val="00530404"/>
    <w:rsid w:val="005304FB"/>
    <w:rsid w:val="0053090E"/>
    <w:rsid w:val="005315FB"/>
    <w:rsid w:val="00532AF2"/>
    <w:rsid w:val="005336A5"/>
    <w:rsid w:val="0053414A"/>
    <w:rsid w:val="00536239"/>
    <w:rsid w:val="00536D88"/>
    <w:rsid w:val="005370D6"/>
    <w:rsid w:val="005371C7"/>
    <w:rsid w:val="005374C3"/>
    <w:rsid w:val="00537546"/>
    <w:rsid w:val="005376DC"/>
    <w:rsid w:val="005401ED"/>
    <w:rsid w:val="005408E3"/>
    <w:rsid w:val="00540C4D"/>
    <w:rsid w:val="00541214"/>
    <w:rsid w:val="00541CC7"/>
    <w:rsid w:val="00542808"/>
    <w:rsid w:val="00542C77"/>
    <w:rsid w:val="00542F5F"/>
    <w:rsid w:val="00543127"/>
    <w:rsid w:val="005433D8"/>
    <w:rsid w:val="00543461"/>
    <w:rsid w:val="0054355F"/>
    <w:rsid w:val="00543BF6"/>
    <w:rsid w:val="00543E4A"/>
    <w:rsid w:val="0054439A"/>
    <w:rsid w:val="0054448F"/>
    <w:rsid w:val="00544FE9"/>
    <w:rsid w:val="005450BB"/>
    <w:rsid w:val="00545141"/>
    <w:rsid w:val="0054520A"/>
    <w:rsid w:val="005459C8"/>
    <w:rsid w:val="00545B4F"/>
    <w:rsid w:val="00545D5C"/>
    <w:rsid w:val="00545E32"/>
    <w:rsid w:val="00546517"/>
    <w:rsid w:val="00547EC8"/>
    <w:rsid w:val="00550485"/>
    <w:rsid w:val="00550AA5"/>
    <w:rsid w:val="005512E3"/>
    <w:rsid w:val="0055159B"/>
    <w:rsid w:val="00551CC9"/>
    <w:rsid w:val="00551FDC"/>
    <w:rsid w:val="00552119"/>
    <w:rsid w:val="005521E9"/>
    <w:rsid w:val="00552607"/>
    <w:rsid w:val="005529A7"/>
    <w:rsid w:val="00552CB4"/>
    <w:rsid w:val="00552F20"/>
    <w:rsid w:val="00553A33"/>
    <w:rsid w:val="00554829"/>
    <w:rsid w:val="0055556C"/>
    <w:rsid w:val="005563AE"/>
    <w:rsid w:val="00556B4E"/>
    <w:rsid w:val="00556D7C"/>
    <w:rsid w:val="005573CF"/>
    <w:rsid w:val="00557442"/>
    <w:rsid w:val="00557470"/>
    <w:rsid w:val="00557B9B"/>
    <w:rsid w:val="00560135"/>
    <w:rsid w:val="0056082A"/>
    <w:rsid w:val="00560874"/>
    <w:rsid w:val="005609A5"/>
    <w:rsid w:val="00560A17"/>
    <w:rsid w:val="00560F73"/>
    <w:rsid w:val="0056125D"/>
    <w:rsid w:val="005614D4"/>
    <w:rsid w:val="0056172F"/>
    <w:rsid w:val="00561F65"/>
    <w:rsid w:val="00562237"/>
    <w:rsid w:val="00562B88"/>
    <w:rsid w:val="0056345E"/>
    <w:rsid w:val="005641FB"/>
    <w:rsid w:val="00564573"/>
    <w:rsid w:val="005648D4"/>
    <w:rsid w:val="00565105"/>
    <w:rsid w:val="00565D70"/>
    <w:rsid w:val="005661F1"/>
    <w:rsid w:val="00566F9E"/>
    <w:rsid w:val="005670C1"/>
    <w:rsid w:val="00570ADF"/>
    <w:rsid w:val="00570F97"/>
    <w:rsid w:val="00571060"/>
    <w:rsid w:val="00571A17"/>
    <w:rsid w:val="00571C47"/>
    <w:rsid w:val="00571CC8"/>
    <w:rsid w:val="00571CDD"/>
    <w:rsid w:val="0057201D"/>
    <w:rsid w:val="0057232F"/>
    <w:rsid w:val="00572B24"/>
    <w:rsid w:val="00572D30"/>
    <w:rsid w:val="00573174"/>
    <w:rsid w:val="00573379"/>
    <w:rsid w:val="00573BA5"/>
    <w:rsid w:val="00574121"/>
    <w:rsid w:val="00574373"/>
    <w:rsid w:val="00574E27"/>
    <w:rsid w:val="00574E6D"/>
    <w:rsid w:val="00575383"/>
    <w:rsid w:val="00575A26"/>
    <w:rsid w:val="00575E74"/>
    <w:rsid w:val="00575F26"/>
    <w:rsid w:val="005761F0"/>
    <w:rsid w:val="00576813"/>
    <w:rsid w:val="00576FD0"/>
    <w:rsid w:val="00576FF8"/>
    <w:rsid w:val="00577555"/>
    <w:rsid w:val="005778E0"/>
    <w:rsid w:val="00580FB5"/>
    <w:rsid w:val="00583A76"/>
    <w:rsid w:val="005847D8"/>
    <w:rsid w:val="00584FB2"/>
    <w:rsid w:val="00585556"/>
    <w:rsid w:val="005858F5"/>
    <w:rsid w:val="00585F3D"/>
    <w:rsid w:val="0058634A"/>
    <w:rsid w:val="005867EC"/>
    <w:rsid w:val="00586A22"/>
    <w:rsid w:val="00587231"/>
    <w:rsid w:val="005877C3"/>
    <w:rsid w:val="005878E1"/>
    <w:rsid w:val="0058796B"/>
    <w:rsid w:val="00587DCE"/>
    <w:rsid w:val="00590329"/>
    <w:rsid w:val="005904F1"/>
    <w:rsid w:val="0059093E"/>
    <w:rsid w:val="00590F12"/>
    <w:rsid w:val="0059104F"/>
    <w:rsid w:val="0059171A"/>
    <w:rsid w:val="00591F7F"/>
    <w:rsid w:val="005920F4"/>
    <w:rsid w:val="00593700"/>
    <w:rsid w:val="00593D6C"/>
    <w:rsid w:val="00594B58"/>
    <w:rsid w:val="00594B99"/>
    <w:rsid w:val="005955E5"/>
    <w:rsid w:val="00595B17"/>
    <w:rsid w:val="00596135"/>
    <w:rsid w:val="00596DF4"/>
    <w:rsid w:val="0059720E"/>
    <w:rsid w:val="00597500"/>
    <w:rsid w:val="005976B3"/>
    <w:rsid w:val="00597A31"/>
    <w:rsid w:val="005A0435"/>
    <w:rsid w:val="005A0F40"/>
    <w:rsid w:val="005A16F2"/>
    <w:rsid w:val="005A1C21"/>
    <w:rsid w:val="005A1DA1"/>
    <w:rsid w:val="005A2556"/>
    <w:rsid w:val="005A26E9"/>
    <w:rsid w:val="005A2925"/>
    <w:rsid w:val="005A3627"/>
    <w:rsid w:val="005A3984"/>
    <w:rsid w:val="005A3F84"/>
    <w:rsid w:val="005A4F2E"/>
    <w:rsid w:val="005A4FF5"/>
    <w:rsid w:val="005A5519"/>
    <w:rsid w:val="005A570E"/>
    <w:rsid w:val="005A5AD1"/>
    <w:rsid w:val="005A5B64"/>
    <w:rsid w:val="005A5E24"/>
    <w:rsid w:val="005A6354"/>
    <w:rsid w:val="005A67B4"/>
    <w:rsid w:val="005A69E7"/>
    <w:rsid w:val="005A752C"/>
    <w:rsid w:val="005A757B"/>
    <w:rsid w:val="005A7DBA"/>
    <w:rsid w:val="005B0092"/>
    <w:rsid w:val="005B0FD2"/>
    <w:rsid w:val="005B11EF"/>
    <w:rsid w:val="005B1299"/>
    <w:rsid w:val="005B133C"/>
    <w:rsid w:val="005B23EC"/>
    <w:rsid w:val="005B243D"/>
    <w:rsid w:val="005B2E88"/>
    <w:rsid w:val="005B33E5"/>
    <w:rsid w:val="005B3610"/>
    <w:rsid w:val="005B3685"/>
    <w:rsid w:val="005B4B73"/>
    <w:rsid w:val="005B4CD4"/>
    <w:rsid w:val="005B5283"/>
    <w:rsid w:val="005B5AC3"/>
    <w:rsid w:val="005B5BC5"/>
    <w:rsid w:val="005B6DD0"/>
    <w:rsid w:val="005B76CC"/>
    <w:rsid w:val="005B7967"/>
    <w:rsid w:val="005B7AFC"/>
    <w:rsid w:val="005C0232"/>
    <w:rsid w:val="005C0607"/>
    <w:rsid w:val="005C0618"/>
    <w:rsid w:val="005C06E9"/>
    <w:rsid w:val="005C0786"/>
    <w:rsid w:val="005C0A3A"/>
    <w:rsid w:val="005C0D39"/>
    <w:rsid w:val="005C0F6E"/>
    <w:rsid w:val="005C10D8"/>
    <w:rsid w:val="005C17DB"/>
    <w:rsid w:val="005C1C4F"/>
    <w:rsid w:val="005C2A84"/>
    <w:rsid w:val="005C2BF2"/>
    <w:rsid w:val="005C39C4"/>
    <w:rsid w:val="005C4593"/>
    <w:rsid w:val="005C4D36"/>
    <w:rsid w:val="005C4E5B"/>
    <w:rsid w:val="005C4F44"/>
    <w:rsid w:val="005C50CE"/>
    <w:rsid w:val="005C50F7"/>
    <w:rsid w:val="005C5209"/>
    <w:rsid w:val="005C5CA4"/>
    <w:rsid w:val="005C5E79"/>
    <w:rsid w:val="005C5FFB"/>
    <w:rsid w:val="005C673A"/>
    <w:rsid w:val="005C674F"/>
    <w:rsid w:val="005C6780"/>
    <w:rsid w:val="005C688B"/>
    <w:rsid w:val="005C68F0"/>
    <w:rsid w:val="005C6ACE"/>
    <w:rsid w:val="005C6B97"/>
    <w:rsid w:val="005C6C4B"/>
    <w:rsid w:val="005C6EEA"/>
    <w:rsid w:val="005C6F68"/>
    <w:rsid w:val="005C7342"/>
    <w:rsid w:val="005C74A7"/>
    <w:rsid w:val="005C78B5"/>
    <w:rsid w:val="005C79A1"/>
    <w:rsid w:val="005C7C1D"/>
    <w:rsid w:val="005D0774"/>
    <w:rsid w:val="005D08AC"/>
    <w:rsid w:val="005D0C73"/>
    <w:rsid w:val="005D15E0"/>
    <w:rsid w:val="005D17A3"/>
    <w:rsid w:val="005D343C"/>
    <w:rsid w:val="005D36E9"/>
    <w:rsid w:val="005D4C9D"/>
    <w:rsid w:val="005D54EF"/>
    <w:rsid w:val="005D6536"/>
    <w:rsid w:val="005D6D30"/>
    <w:rsid w:val="005D7150"/>
    <w:rsid w:val="005D75B8"/>
    <w:rsid w:val="005D7AED"/>
    <w:rsid w:val="005E088A"/>
    <w:rsid w:val="005E1104"/>
    <w:rsid w:val="005E12F5"/>
    <w:rsid w:val="005E1F6D"/>
    <w:rsid w:val="005E296F"/>
    <w:rsid w:val="005E2AAC"/>
    <w:rsid w:val="005E2D32"/>
    <w:rsid w:val="005E3DF0"/>
    <w:rsid w:val="005E4856"/>
    <w:rsid w:val="005E48DD"/>
    <w:rsid w:val="005E4F14"/>
    <w:rsid w:val="005E5078"/>
    <w:rsid w:val="005E55D2"/>
    <w:rsid w:val="005E5A6E"/>
    <w:rsid w:val="005E5B1C"/>
    <w:rsid w:val="005E788F"/>
    <w:rsid w:val="005E7EFC"/>
    <w:rsid w:val="005F01E1"/>
    <w:rsid w:val="005F0F3C"/>
    <w:rsid w:val="005F116B"/>
    <w:rsid w:val="005F19A8"/>
    <w:rsid w:val="005F19B2"/>
    <w:rsid w:val="005F26F6"/>
    <w:rsid w:val="005F3007"/>
    <w:rsid w:val="005F3556"/>
    <w:rsid w:val="005F3691"/>
    <w:rsid w:val="005F3972"/>
    <w:rsid w:val="005F39AE"/>
    <w:rsid w:val="005F3C2F"/>
    <w:rsid w:val="005F3D1F"/>
    <w:rsid w:val="005F4056"/>
    <w:rsid w:val="005F527C"/>
    <w:rsid w:val="005F5353"/>
    <w:rsid w:val="005F5898"/>
    <w:rsid w:val="005F5E77"/>
    <w:rsid w:val="005F6B0A"/>
    <w:rsid w:val="005F6D3F"/>
    <w:rsid w:val="005F7261"/>
    <w:rsid w:val="005F7989"/>
    <w:rsid w:val="005F7E74"/>
    <w:rsid w:val="005F7ED0"/>
    <w:rsid w:val="00600AC1"/>
    <w:rsid w:val="00602683"/>
    <w:rsid w:val="006027A4"/>
    <w:rsid w:val="00602B02"/>
    <w:rsid w:val="0060329B"/>
    <w:rsid w:val="0060341A"/>
    <w:rsid w:val="00603495"/>
    <w:rsid w:val="006037D5"/>
    <w:rsid w:val="0060381A"/>
    <w:rsid w:val="0060410E"/>
    <w:rsid w:val="006042F1"/>
    <w:rsid w:val="006042FB"/>
    <w:rsid w:val="006044A6"/>
    <w:rsid w:val="00604B8E"/>
    <w:rsid w:val="00604D2F"/>
    <w:rsid w:val="00604ECD"/>
    <w:rsid w:val="00606DD0"/>
    <w:rsid w:val="0060708C"/>
    <w:rsid w:val="00607266"/>
    <w:rsid w:val="00607625"/>
    <w:rsid w:val="00607910"/>
    <w:rsid w:val="00610CA5"/>
    <w:rsid w:val="00610D54"/>
    <w:rsid w:val="00610FC1"/>
    <w:rsid w:val="00611207"/>
    <w:rsid w:val="006112B8"/>
    <w:rsid w:val="0061133B"/>
    <w:rsid w:val="006113D6"/>
    <w:rsid w:val="00611EC2"/>
    <w:rsid w:val="006121CD"/>
    <w:rsid w:val="006124C0"/>
    <w:rsid w:val="0061285B"/>
    <w:rsid w:val="00612C62"/>
    <w:rsid w:val="00612E9C"/>
    <w:rsid w:val="006132D8"/>
    <w:rsid w:val="00613B31"/>
    <w:rsid w:val="00613E62"/>
    <w:rsid w:val="006147F2"/>
    <w:rsid w:val="00614D2E"/>
    <w:rsid w:val="006156D4"/>
    <w:rsid w:val="00615753"/>
    <w:rsid w:val="0061614E"/>
    <w:rsid w:val="006167D2"/>
    <w:rsid w:val="006167FF"/>
    <w:rsid w:val="00616A89"/>
    <w:rsid w:val="006173DC"/>
    <w:rsid w:val="00617529"/>
    <w:rsid w:val="0061774E"/>
    <w:rsid w:val="00617A09"/>
    <w:rsid w:val="00617BD5"/>
    <w:rsid w:val="00620F08"/>
    <w:rsid w:val="00621988"/>
    <w:rsid w:val="0062199D"/>
    <w:rsid w:val="006228D9"/>
    <w:rsid w:val="006231D5"/>
    <w:rsid w:val="00623602"/>
    <w:rsid w:val="00623757"/>
    <w:rsid w:val="00623888"/>
    <w:rsid w:val="00623F2D"/>
    <w:rsid w:val="00623F56"/>
    <w:rsid w:val="006241DB"/>
    <w:rsid w:val="00624D61"/>
    <w:rsid w:val="0062582F"/>
    <w:rsid w:val="00625CB0"/>
    <w:rsid w:val="00625F48"/>
    <w:rsid w:val="00626465"/>
    <w:rsid w:val="00626CE2"/>
    <w:rsid w:val="00627220"/>
    <w:rsid w:val="00627B57"/>
    <w:rsid w:val="00627B8B"/>
    <w:rsid w:val="00630AEA"/>
    <w:rsid w:val="006319FC"/>
    <w:rsid w:val="00631AB5"/>
    <w:rsid w:val="00631B27"/>
    <w:rsid w:val="00632320"/>
    <w:rsid w:val="00632713"/>
    <w:rsid w:val="00633322"/>
    <w:rsid w:val="00633A29"/>
    <w:rsid w:val="00633B43"/>
    <w:rsid w:val="006341E1"/>
    <w:rsid w:val="006350C8"/>
    <w:rsid w:val="006353E1"/>
    <w:rsid w:val="00636119"/>
    <w:rsid w:val="00636C8C"/>
    <w:rsid w:val="0063717E"/>
    <w:rsid w:val="006372DC"/>
    <w:rsid w:val="00637AAD"/>
    <w:rsid w:val="00640268"/>
    <w:rsid w:val="0064045F"/>
    <w:rsid w:val="00640AF1"/>
    <w:rsid w:val="00640F25"/>
    <w:rsid w:val="0064132D"/>
    <w:rsid w:val="00642292"/>
    <w:rsid w:val="006429B9"/>
    <w:rsid w:val="0064308A"/>
    <w:rsid w:val="00643714"/>
    <w:rsid w:val="006437CA"/>
    <w:rsid w:val="00643DB2"/>
    <w:rsid w:val="0064599C"/>
    <w:rsid w:val="006459A8"/>
    <w:rsid w:val="0064640E"/>
    <w:rsid w:val="00646A9A"/>
    <w:rsid w:val="00646BFE"/>
    <w:rsid w:val="00646C4F"/>
    <w:rsid w:val="00647440"/>
    <w:rsid w:val="006475EE"/>
    <w:rsid w:val="00647A48"/>
    <w:rsid w:val="00650029"/>
    <w:rsid w:val="00650609"/>
    <w:rsid w:val="00650652"/>
    <w:rsid w:val="00650D00"/>
    <w:rsid w:val="006516FA"/>
    <w:rsid w:val="006517E8"/>
    <w:rsid w:val="00651C8B"/>
    <w:rsid w:val="00651EB1"/>
    <w:rsid w:val="006522AA"/>
    <w:rsid w:val="0065243E"/>
    <w:rsid w:val="006527FB"/>
    <w:rsid w:val="00652A84"/>
    <w:rsid w:val="00652B69"/>
    <w:rsid w:val="00652EE5"/>
    <w:rsid w:val="0065332E"/>
    <w:rsid w:val="00653760"/>
    <w:rsid w:val="00653899"/>
    <w:rsid w:val="00653C32"/>
    <w:rsid w:val="0065540F"/>
    <w:rsid w:val="006555C3"/>
    <w:rsid w:val="00655866"/>
    <w:rsid w:val="00656573"/>
    <w:rsid w:val="00657113"/>
    <w:rsid w:val="00657537"/>
    <w:rsid w:val="00657833"/>
    <w:rsid w:val="00657A0D"/>
    <w:rsid w:val="00657CED"/>
    <w:rsid w:val="00657D61"/>
    <w:rsid w:val="00657D8B"/>
    <w:rsid w:val="00657D99"/>
    <w:rsid w:val="00657E27"/>
    <w:rsid w:val="0066049D"/>
    <w:rsid w:val="0066123A"/>
    <w:rsid w:val="00661756"/>
    <w:rsid w:val="006617CA"/>
    <w:rsid w:val="00661BC7"/>
    <w:rsid w:val="0066269E"/>
    <w:rsid w:val="00662B7A"/>
    <w:rsid w:val="00662CBA"/>
    <w:rsid w:val="00663080"/>
    <w:rsid w:val="00663604"/>
    <w:rsid w:val="00663EA2"/>
    <w:rsid w:val="00663EF7"/>
    <w:rsid w:val="006643BE"/>
    <w:rsid w:val="006646AA"/>
    <w:rsid w:val="00664E51"/>
    <w:rsid w:val="00665329"/>
    <w:rsid w:val="006653A2"/>
    <w:rsid w:val="00666B23"/>
    <w:rsid w:val="00666B34"/>
    <w:rsid w:val="00666D2E"/>
    <w:rsid w:val="00666F25"/>
    <w:rsid w:val="00667192"/>
    <w:rsid w:val="00667589"/>
    <w:rsid w:val="006676C9"/>
    <w:rsid w:val="0067001C"/>
    <w:rsid w:val="00670069"/>
    <w:rsid w:val="00670125"/>
    <w:rsid w:val="006715E3"/>
    <w:rsid w:val="006719A1"/>
    <w:rsid w:val="00671B19"/>
    <w:rsid w:val="00672150"/>
    <w:rsid w:val="00672343"/>
    <w:rsid w:val="00672FAD"/>
    <w:rsid w:val="006731CA"/>
    <w:rsid w:val="0067370C"/>
    <w:rsid w:val="00673964"/>
    <w:rsid w:val="00673D13"/>
    <w:rsid w:val="00674790"/>
    <w:rsid w:val="00675189"/>
    <w:rsid w:val="00675F42"/>
    <w:rsid w:val="006763A5"/>
    <w:rsid w:val="006764A2"/>
    <w:rsid w:val="006764BB"/>
    <w:rsid w:val="00676BB4"/>
    <w:rsid w:val="00676EAF"/>
    <w:rsid w:val="006770F1"/>
    <w:rsid w:val="006771CC"/>
    <w:rsid w:val="006772C1"/>
    <w:rsid w:val="00677A28"/>
    <w:rsid w:val="006801CA"/>
    <w:rsid w:val="0068068B"/>
    <w:rsid w:val="0068100E"/>
    <w:rsid w:val="00681373"/>
    <w:rsid w:val="00681B75"/>
    <w:rsid w:val="006820BF"/>
    <w:rsid w:val="00682E93"/>
    <w:rsid w:val="006837A1"/>
    <w:rsid w:val="0068393D"/>
    <w:rsid w:val="00683C56"/>
    <w:rsid w:val="00684DBE"/>
    <w:rsid w:val="00685254"/>
    <w:rsid w:val="00686007"/>
    <w:rsid w:val="00686E5C"/>
    <w:rsid w:val="00686F36"/>
    <w:rsid w:val="00686FB3"/>
    <w:rsid w:val="00687B74"/>
    <w:rsid w:val="00687E4D"/>
    <w:rsid w:val="006903B5"/>
    <w:rsid w:val="006908D0"/>
    <w:rsid w:val="0069096A"/>
    <w:rsid w:val="00690BE6"/>
    <w:rsid w:val="00690D79"/>
    <w:rsid w:val="0069111E"/>
    <w:rsid w:val="00691451"/>
    <w:rsid w:val="00691614"/>
    <w:rsid w:val="00691923"/>
    <w:rsid w:val="006928B3"/>
    <w:rsid w:val="006929B8"/>
    <w:rsid w:val="00692F29"/>
    <w:rsid w:val="006932C0"/>
    <w:rsid w:val="006932C9"/>
    <w:rsid w:val="00693E2F"/>
    <w:rsid w:val="0069402F"/>
    <w:rsid w:val="0069403C"/>
    <w:rsid w:val="00694D70"/>
    <w:rsid w:val="006953AF"/>
    <w:rsid w:val="0069581E"/>
    <w:rsid w:val="0069597C"/>
    <w:rsid w:val="00695E99"/>
    <w:rsid w:val="00696614"/>
    <w:rsid w:val="00697BF6"/>
    <w:rsid w:val="00697D68"/>
    <w:rsid w:val="00697DD4"/>
    <w:rsid w:val="00697ECA"/>
    <w:rsid w:val="006A00E7"/>
    <w:rsid w:val="006A01A4"/>
    <w:rsid w:val="006A05A2"/>
    <w:rsid w:val="006A0750"/>
    <w:rsid w:val="006A096B"/>
    <w:rsid w:val="006A0C3E"/>
    <w:rsid w:val="006A0E4E"/>
    <w:rsid w:val="006A14B2"/>
    <w:rsid w:val="006A1574"/>
    <w:rsid w:val="006A1765"/>
    <w:rsid w:val="006A1ACF"/>
    <w:rsid w:val="006A3A29"/>
    <w:rsid w:val="006A3B37"/>
    <w:rsid w:val="006A4A61"/>
    <w:rsid w:val="006A4D30"/>
    <w:rsid w:val="006A5343"/>
    <w:rsid w:val="006A54A5"/>
    <w:rsid w:val="006A58EE"/>
    <w:rsid w:val="006A6261"/>
    <w:rsid w:val="006A65C1"/>
    <w:rsid w:val="006A6994"/>
    <w:rsid w:val="006A71D3"/>
    <w:rsid w:val="006A7624"/>
    <w:rsid w:val="006A7CF7"/>
    <w:rsid w:val="006A7D1B"/>
    <w:rsid w:val="006A7FE3"/>
    <w:rsid w:val="006B0633"/>
    <w:rsid w:val="006B0888"/>
    <w:rsid w:val="006B0F24"/>
    <w:rsid w:val="006B0F43"/>
    <w:rsid w:val="006B142C"/>
    <w:rsid w:val="006B1CEC"/>
    <w:rsid w:val="006B242D"/>
    <w:rsid w:val="006B2752"/>
    <w:rsid w:val="006B3081"/>
    <w:rsid w:val="006B33A9"/>
    <w:rsid w:val="006B33AF"/>
    <w:rsid w:val="006B3DA2"/>
    <w:rsid w:val="006B3DB8"/>
    <w:rsid w:val="006B4355"/>
    <w:rsid w:val="006B6121"/>
    <w:rsid w:val="006B6741"/>
    <w:rsid w:val="006B6B9A"/>
    <w:rsid w:val="006B735D"/>
    <w:rsid w:val="006C132C"/>
    <w:rsid w:val="006C15CC"/>
    <w:rsid w:val="006C2310"/>
    <w:rsid w:val="006C2B82"/>
    <w:rsid w:val="006C3AAA"/>
    <w:rsid w:val="006C460D"/>
    <w:rsid w:val="006C4BC2"/>
    <w:rsid w:val="006C555C"/>
    <w:rsid w:val="006C6030"/>
    <w:rsid w:val="006C69B3"/>
    <w:rsid w:val="006C69E2"/>
    <w:rsid w:val="006C69F0"/>
    <w:rsid w:val="006C7241"/>
    <w:rsid w:val="006C780D"/>
    <w:rsid w:val="006C7A3E"/>
    <w:rsid w:val="006D00A3"/>
    <w:rsid w:val="006D0AC2"/>
    <w:rsid w:val="006D0EA3"/>
    <w:rsid w:val="006D18F8"/>
    <w:rsid w:val="006D199A"/>
    <w:rsid w:val="006D1A72"/>
    <w:rsid w:val="006D1CFE"/>
    <w:rsid w:val="006D2681"/>
    <w:rsid w:val="006D29FE"/>
    <w:rsid w:val="006D337D"/>
    <w:rsid w:val="006D3581"/>
    <w:rsid w:val="006D3819"/>
    <w:rsid w:val="006D3C41"/>
    <w:rsid w:val="006D47A0"/>
    <w:rsid w:val="006D4A39"/>
    <w:rsid w:val="006D50A2"/>
    <w:rsid w:val="006D528E"/>
    <w:rsid w:val="006D55FC"/>
    <w:rsid w:val="006D5978"/>
    <w:rsid w:val="006D5ADD"/>
    <w:rsid w:val="006D5DAD"/>
    <w:rsid w:val="006D60A7"/>
    <w:rsid w:val="006D66A1"/>
    <w:rsid w:val="006D79C9"/>
    <w:rsid w:val="006D7C1C"/>
    <w:rsid w:val="006E0295"/>
    <w:rsid w:val="006E07E6"/>
    <w:rsid w:val="006E10AF"/>
    <w:rsid w:val="006E1805"/>
    <w:rsid w:val="006E2615"/>
    <w:rsid w:val="006E26F4"/>
    <w:rsid w:val="006E2A7A"/>
    <w:rsid w:val="006E2E55"/>
    <w:rsid w:val="006E3089"/>
    <w:rsid w:val="006E316F"/>
    <w:rsid w:val="006E335E"/>
    <w:rsid w:val="006E3383"/>
    <w:rsid w:val="006E3680"/>
    <w:rsid w:val="006E372E"/>
    <w:rsid w:val="006E3CA9"/>
    <w:rsid w:val="006E43FC"/>
    <w:rsid w:val="006E4584"/>
    <w:rsid w:val="006E4928"/>
    <w:rsid w:val="006E5585"/>
    <w:rsid w:val="006E59C3"/>
    <w:rsid w:val="006E5F1F"/>
    <w:rsid w:val="006E7034"/>
    <w:rsid w:val="006E7756"/>
    <w:rsid w:val="006E7B8A"/>
    <w:rsid w:val="006E7C20"/>
    <w:rsid w:val="006F11DD"/>
    <w:rsid w:val="006F15C9"/>
    <w:rsid w:val="006F1BC1"/>
    <w:rsid w:val="006F1CED"/>
    <w:rsid w:val="006F2115"/>
    <w:rsid w:val="006F258D"/>
    <w:rsid w:val="006F27B4"/>
    <w:rsid w:val="006F28E0"/>
    <w:rsid w:val="006F2982"/>
    <w:rsid w:val="006F2D0E"/>
    <w:rsid w:val="006F2F10"/>
    <w:rsid w:val="006F2FCA"/>
    <w:rsid w:val="006F3E40"/>
    <w:rsid w:val="006F44A1"/>
    <w:rsid w:val="006F474A"/>
    <w:rsid w:val="006F4DE3"/>
    <w:rsid w:val="006F572C"/>
    <w:rsid w:val="006F5778"/>
    <w:rsid w:val="006F5906"/>
    <w:rsid w:val="006F5D17"/>
    <w:rsid w:val="006F607A"/>
    <w:rsid w:val="006F6224"/>
    <w:rsid w:val="006F684E"/>
    <w:rsid w:val="006F6AC5"/>
    <w:rsid w:val="006F6CF0"/>
    <w:rsid w:val="006F760D"/>
    <w:rsid w:val="006F783A"/>
    <w:rsid w:val="006F7875"/>
    <w:rsid w:val="006F7D09"/>
    <w:rsid w:val="007004FA"/>
    <w:rsid w:val="00700507"/>
    <w:rsid w:val="0070060D"/>
    <w:rsid w:val="007008BF"/>
    <w:rsid w:val="00701594"/>
    <w:rsid w:val="007017B2"/>
    <w:rsid w:val="00701B6C"/>
    <w:rsid w:val="00701FB0"/>
    <w:rsid w:val="00702074"/>
    <w:rsid w:val="007022A7"/>
    <w:rsid w:val="007025C3"/>
    <w:rsid w:val="00702B01"/>
    <w:rsid w:val="007033AF"/>
    <w:rsid w:val="0070349F"/>
    <w:rsid w:val="007038D6"/>
    <w:rsid w:val="00703DF1"/>
    <w:rsid w:val="00704354"/>
    <w:rsid w:val="0070475D"/>
    <w:rsid w:val="00704D2F"/>
    <w:rsid w:val="00704DF2"/>
    <w:rsid w:val="007050C4"/>
    <w:rsid w:val="00706256"/>
    <w:rsid w:val="007062E0"/>
    <w:rsid w:val="0070646C"/>
    <w:rsid w:val="007064BA"/>
    <w:rsid w:val="007068B1"/>
    <w:rsid w:val="00707113"/>
    <w:rsid w:val="00707154"/>
    <w:rsid w:val="00707BBC"/>
    <w:rsid w:val="00707EF2"/>
    <w:rsid w:val="00710343"/>
    <w:rsid w:val="007119BF"/>
    <w:rsid w:val="00712274"/>
    <w:rsid w:val="007127B6"/>
    <w:rsid w:val="00712F52"/>
    <w:rsid w:val="0071356A"/>
    <w:rsid w:val="00713AEB"/>
    <w:rsid w:val="00714501"/>
    <w:rsid w:val="0071476F"/>
    <w:rsid w:val="00714F93"/>
    <w:rsid w:val="00714FAD"/>
    <w:rsid w:val="00715DD9"/>
    <w:rsid w:val="007160A1"/>
    <w:rsid w:val="007161D6"/>
    <w:rsid w:val="007169D9"/>
    <w:rsid w:val="007169F6"/>
    <w:rsid w:val="00716A24"/>
    <w:rsid w:val="00716B43"/>
    <w:rsid w:val="00716C0E"/>
    <w:rsid w:val="0071752D"/>
    <w:rsid w:val="00717557"/>
    <w:rsid w:val="00717EBD"/>
    <w:rsid w:val="00720097"/>
    <w:rsid w:val="00720AED"/>
    <w:rsid w:val="00720E73"/>
    <w:rsid w:val="00721324"/>
    <w:rsid w:val="007228CE"/>
    <w:rsid w:val="00722CCC"/>
    <w:rsid w:val="00723378"/>
    <w:rsid w:val="0072348C"/>
    <w:rsid w:val="00723833"/>
    <w:rsid w:val="00723A2A"/>
    <w:rsid w:val="00723C2B"/>
    <w:rsid w:val="00723C4D"/>
    <w:rsid w:val="007244B2"/>
    <w:rsid w:val="007244FF"/>
    <w:rsid w:val="00724CE5"/>
    <w:rsid w:val="00724DEC"/>
    <w:rsid w:val="00725868"/>
    <w:rsid w:val="00725AA4"/>
    <w:rsid w:val="00725B90"/>
    <w:rsid w:val="007260FD"/>
    <w:rsid w:val="0072621C"/>
    <w:rsid w:val="00726560"/>
    <w:rsid w:val="00726694"/>
    <w:rsid w:val="007271D6"/>
    <w:rsid w:val="007276AE"/>
    <w:rsid w:val="00727B54"/>
    <w:rsid w:val="00727C7B"/>
    <w:rsid w:val="00727D89"/>
    <w:rsid w:val="00727DCD"/>
    <w:rsid w:val="00727DDF"/>
    <w:rsid w:val="00727F3E"/>
    <w:rsid w:val="00727F78"/>
    <w:rsid w:val="007301FD"/>
    <w:rsid w:val="0073044D"/>
    <w:rsid w:val="007304F7"/>
    <w:rsid w:val="0073064B"/>
    <w:rsid w:val="007306BD"/>
    <w:rsid w:val="00730AC5"/>
    <w:rsid w:val="00730B23"/>
    <w:rsid w:val="00730C59"/>
    <w:rsid w:val="00730DAC"/>
    <w:rsid w:val="00731579"/>
    <w:rsid w:val="007315D3"/>
    <w:rsid w:val="0073206F"/>
    <w:rsid w:val="00732C39"/>
    <w:rsid w:val="00732D03"/>
    <w:rsid w:val="0073324D"/>
    <w:rsid w:val="007344BA"/>
    <w:rsid w:val="00734E88"/>
    <w:rsid w:val="0073513B"/>
    <w:rsid w:val="00735315"/>
    <w:rsid w:val="00736575"/>
    <w:rsid w:val="00736627"/>
    <w:rsid w:val="00736813"/>
    <w:rsid w:val="007369AB"/>
    <w:rsid w:val="00736ADF"/>
    <w:rsid w:val="00736B57"/>
    <w:rsid w:val="0073707D"/>
    <w:rsid w:val="00737CD3"/>
    <w:rsid w:val="0074013E"/>
    <w:rsid w:val="00740916"/>
    <w:rsid w:val="007417E1"/>
    <w:rsid w:val="007419EC"/>
    <w:rsid w:val="00741FC0"/>
    <w:rsid w:val="0074208F"/>
    <w:rsid w:val="007421CB"/>
    <w:rsid w:val="0074272F"/>
    <w:rsid w:val="00742A67"/>
    <w:rsid w:val="00742AD7"/>
    <w:rsid w:val="00742BCE"/>
    <w:rsid w:val="00742C2D"/>
    <w:rsid w:val="00743364"/>
    <w:rsid w:val="00743415"/>
    <w:rsid w:val="00743DF2"/>
    <w:rsid w:val="0074425D"/>
    <w:rsid w:val="00744587"/>
    <w:rsid w:val="00744A36"/>
    <w:rsid w:val="00744DD0"/>
    <w:rsid w:val="00745015"/>
    <w:rsid w:val="00745099"/>
    <w:rsid w:val="00745721"/>
    <w:rsid w:val="007467C6"/>
    <w:rsid w:val="00746C72"/>
    <w:rsid w:val="00746C91"/>
    <w:rsid w:val="00746EC4"/>
    <w:rsid w:val="00746F67"/>
    <w:rsid w:val="00747735"/>
    <w:rsid w:val="007479FF"/>
    <w:rsid w:val="00750AB7"/>
    <w:rsid w:val="007518CB"/>
    <w:rsid w:val="007522AF"/>
    <w:rsid w:val="007528D3"/>
    <w:rsid w:val="00752F21"/>
    <w:rsid w:val="0075309F"/>
    <w:rsid w:val="0075310B"/>
    <w:rsid w:val="007537C8"/>
    <w:rsid w:val="007538B4"/>
    <w:rsid w:val="00753C9A"/>
    <w:rsid w:val="00753DF8"/>
    <w:rsid w:val="0075416E"/>
    <w:rsid w:val="007541F6"/>
    <w:rsid w:val="007548F2"/>
    <w:rsid w:val="00755432"/>
    <w:rsid w:val="00757431"/>
    <w:rsid w:val="00760300"/>
    <w:rsid w:val="00760757"/>
    <w:rsid w:val="00760AD5"/>
    <w:rsid w:val="007610BA"/>
    <w:rsid w:val="007610C3"/>
    <w:rsid w:val="00761EC7"/>
    <w:rsid w:val="0076237F"/>
    <w:rsid w:val="0076258B"/>
    <w:rsid w:val="00763272"/>
    <w:rsid w:val="00763C83"/>
    <w:rsid w:val="00763D9F"/>
    <w:rsid w:val="00763E06"/>
    <w:rsid w:val="00763F59"/>
    <w:rsid w:val="0076403D"/>
    <w:rsid w:val="007653E9"/>
    <w:rsid w:val="00765A24"/>
    <w:rsid w:val="00766004"/>
    <w:rsid w:val="00766235"/>
    <w:rsid w:val="00766419"/>
    <w:rsid w:val="00766A45"/>
    <w:rsid w:val="00766E3F"/>
    <w:rsid w:val="0076704A"/>
    <w:rsid w:val="007670A5"/>
    <w:rsid w:val="007677F0"/>
    <w:rsid w:val="00770364"/>
    <w:rsid w:val="00770404"/>
    <w:rsid w:val="00770B8C"/>
    <w:rsid w:val="00770FF6"/>
    <w:rsid w:val="007713E4"/>
    <w:rsid w:val="00771721"/>
    <w:rsid w:val="00771760"/>
    <w:rsid w:val="007718AE"/>
    <w:rsid w:val="00771BE1"/>
    <w:rsid w:val="00771FFF"/>
    <w:rsid w:val="0077262B"/>
    <w:rsid w:val="00772914"/>
    <w:rsid w:val="007729D4"/>
    <w:rsid w:val="00773239"/>
    <w:rsid w:val="0077329D"/>
    <w:rsid w:val="00773B43"/>
    <w:rsid w:val="00773C17"/>
    <w:rsid w:val="00773D44"/>
    <w:rsid w:val="00773F05"/>
    <w:rsid w:val="007745D7"/>
    <w:rsid w:val="00774790"/>
    <w:rsid w:val="0077491E"/>
    <w:rsid w:val="007749F9"/>
    <w:rsid w:val="007751A9"/>
    <w:rsid w:val="00775450"/>
    <w:rsid w:val="00775CC6"/>
    <w:rsid w:val="00776319"/>
    <w:rsid w:val="00776327"/>
    <w:rsid w:val="007764F7"/>
    <w:rsid w:val="00776723"/>
    <w:rsid w:val="007769B3"/>
    <w:rsid w:val="00776BD3"/>
    <w:rsid w:val="00777189"/>
    <w:rsid w:val="007777E2"/>
    <w:rsid w:val="00777A40"/>
    <w:rsid w:val="00780139"/>
    <w:rsid w:val="0078028F"/>
    <w:rsid w:val="00780552"/>
    <w:rsid w:val="007806E4"/>
    <w:rsid w:val="007807BD"/>
    <w:rsid w:val="007807DF"/>
    <w:rsid w:val="007808FF"/>
    <w:rsid w:val="007809F3"/>
    <w:rsid w:val="00781229"/>
    <w:rsid w:val="00781334"/>
    <w:rsid w:val="00781602"/>
    <w:rsid w:val="00781B36"/>
    <w:rsid w:val="00782201"/>
    <w:rsid w:val="00782840"/>
    <w:rsid w:val="00782DAE"/>
    <w:rsid w:val="00782E0D"/>
    <w:rsid w:val="007831D9"/>
    <w:rsid w:val="0078324B"/>
    <w:rsid w:val="007835AA"/>
    <w:rsid w:val="00783BD3"/>
    <w:rsid w:val="007840FA"/>
    <w:rsid w:val="007843A9"/>
    <w:rsid w:val="007847B1"/>
    <w:rsid w:val="00784D81"/>
    <w:rsid w:val="007853D5"/>
    <w:rsid w:val="00785B01"/>
    <w:rsid w:val="00785B9E"/>
    <w:rsid w:val="00786243"/>
    <w:rsid w:val="0078635B"/>
    <w:rsid w:val="00786BFA"/>
    <w:rsid w:val="00786D50"/>
    <w:rsid w:val="0078715D"/>
    <w:rsid w:val="0078724C"/>
    <w:rsid w:val="00787877"/>
    <w:rsid w:val="0078796F"/>
    <w:rsid w:val="00787F6D"/>
    <w:rsid w:val="00790678"/>
    <w:rsid w:val="00790B45"/>
    <w:rsid w:val="007910DD"/>
    <w:rsid w:val="0079117C"/>
    <w:rsid w:val="007912C1"/>
    <w:rsid w:val="00791B24"/>
    <w:rsid w:val="0079276F"/>
    <w:rsid w:val="0079296E"/>
    <w:rsid w:val="00792CCD"/>
    <w:rsid w:val="00793EA7"/>
    <w:rsid w:val="00793F1E"/>
    <w:rsid w:val="00793FA2"/>
    <w:rsid w:val="00794107"/>
    <w:rsid w:val="00794A7C"/>
    <w:rsid w:val="0079527B"/>
    <w:rsid w:val="007967F3"/>
    <w:rsid w:val="0079686D"/>
    <w:rsid w:val="007969EE"/>
    <w:rsid w:val="00796DFD"/>
    <w:rsid w:val="00796E2D"/>
    <w:rsid w:val="007973CC"/>
    <w:rsid w:val="00797475"/>
    <w:rsid w:val="00797530"/>
    <w:rsid w:val="00797AA9"/>
    <w:rsid w:val="00797FD7"/>
    <w:rsid w:val="007A0A41"/>
    <w:rsid w:val="007A0B75"/>
    <w:rsid w:val="007A1025"/>
    <w:rsid w:val="007A1DBD"/>
    <w:rsid w:val="007A1DBE"/>
    <w:rsid w:val="007A1F61"/>
    <w:rsid w:val="007A253B"/>
    <w:rsid w:val="007A27F6"/>
    <w:rsid w:val="007A29C8"/>
    <w:rsid w:val="007A2D24"/>
    <w:rsid w:val="007A35FE"/>
    <w:rsid w:val="007A3856"/>
    <w:rsid w:val="007A4595"/>
    <w:rsid w:val="007A4A80"/>
    <w:rsid w:val="007A4D3A"/>
    <w:rsid w:val="007A5392"/>
    <w:rsid w:val="007A5C5C"/>
    <w:rsid w:val="007A6651"/>
    <w:rsid w:val="007A6915"/>
    <w:rsid w:val="007A69F6"/>
    <w:rsid w:val="007A6CFB"/>
    <w:rsid w:val="007A7230"/>
    <w:rsid w:val="007A7906"/>
    <w:rsid w:val="007A79D9"/>
    <w:rsid w:val="007A7E32"/>
    <w:rsid w:val="007B03C2"/>
    <w:rsid w:val="007B1241"/>
    <w:rsid w:val="007B189A"/>
    <w:rsid w:val="007B19FF"/>
    <w:rsid w:val="007B24B6"/>
    <w:rsid w:val="007B24DD"/>
    <w:rsid w:val="007B33D1"/>
    <w:rsid w:val="007B3720"/>
    <w:rsid w:val="007B3D6D"/>
    <w:rsid w:val="007B3E77"/>
    <w:rsid w:val="007B43C6"/>
    <w:rsid w:val="007B479B"/>
    <w:rsid w:val="007B4800"/>
    <w:rsid w:val="007B4A78"/>
    <w:rsid w:val="007B4F5E"/>
    <w:rsid w:val="007B57E1"/>
    <w:rsid w:val="007B641A"/>
    <w:rsid w:val="007B68D7"/>
    <w:rsid w:val="007B6BD3"/>
    <w:rsid w:val="007B6C33"/>
    <w:rsid w:val="007B7151"/>
    <w:rsid w:val="007C0BF7"/>
    <w:rsid w:val="007C13D8"/>
    <w:rsid w:val="007C1A69"/>
    <w:rsid w:val="007C1C8B"/>
    <w:rsid w:val="007C236C"/>
    <w:rsid w:val="007C2FED"/>
    <w:rsid w:val="007C3345"/>
    <w:rsid w:val="007C3673"/>
    <w:rsid w:val="007C3DDA"/>
    <w:rsid w:val="007C4B6F"/>
    <w:rsid w:val="007C4BD9"/>
    <w:rsid w:val="007C4CC5"/>
    <w:rsid w:val="007C4EA1"/>
    <w:rsid w:val="007C5257"/>
    <w:rsid w:val="007C5DEE"/>
    <w:rsid w:val="007C6284"/>
    <w:rsid w:val="007C62E9"/>
    <w:rsid w:val="007C6F8E"/>
    <w:rsid w:val="007C76CB"/>
    <w:rsid w:val="007C799F"/>
    <w:rsid w:val="007C7AAE"/>
    <w:rsid w:val="007C7D99"/>
    <w:rsid w:val="007C7D9D"/>
    <w:rsid w:val="007D069C"/>
    <w:rsid w:val="007D109F"/>
    <w:rsid w:val="007D2619"/>
    <w:rsid w:val="007D2647"/>
    <w:rsid w:val="007D2B55"/>
    <w:rsid w:val="007D3C9C"/>
    <w:rsid w:val="007D465F"/>
    <w:rsid w:val="007D4C76"/>
    <w:rsid w:val="007D4CA6"/>
    <w:rsid w:val="007D63F3"/>
    <w:rsid w:val="007D66E7"/>
    <w:rsid w:val="007D6C70"/>
    <w:rsid w:val="007D6E27"/>
    <w:rsid w:val="007D7153"/>
    <w:rsid w:val="007D7E84"/>
    <w:rsid w:val="007D7F04"/>
    <w:rsid w:val="007E00F2"/>
    <w:rsid w:val="007E0212"/>
    <w:rsid w:val="007E0C9C"/>
    <w:rsid w:val="007E1194"/>
    <w:rsid w:val="007E13F0"/>
    <w:rsid w:val="007E212B"/>
    <w:rsid w:val="007E2821"/>
    <w:rsid w:val="007E29FE"/>
    <w:rsid w:val="007E34FF"/>
    <w:rsid w:val="007E35A6"/>
    <w:rsid w:val="007E4D55"/>
    <w:rsid w:val="007E5012"/>
    <w:rsid w:val="007E5435"/>
    <w:rsid w:val="007E5896"/>
    <w:rsid w:val="007E61E3"/>
    <w:rsid w:val="007E63AE"/>
    <w:rsid w:val="007E6549"/>
    <w:rsid w:val="007E68FD"/>
    <w:rsid w:val="007E6DD5"/>
    <w:rsid w:val="007E6FDF"/>
    <w:rsid w:val="007E72A0"/>
    <w:rsid w:val="007E7BB1"/>
    <w:rsid w:val="007F067E"/>
    <w:rsid w:val="007F07B3"/>
    <w:rsid w:val="007F0BA8"/>
    <w:rsid w:val="007F11CE"/>
    <w:rsid w:val="007F146D"/>
    <w:rsid w:val="007F1506"/>
    <w:rsid w:val="007F1ACF"/>
    <w:rsid w:val="007F1AF3"/>
    <w:rsid w:val="007F1BE7"/>
    <w:rsid w:val="007F222D"/>
    <w:rsid w:val="007F23AD"/>
    <w:rsid w:val="007F23E1"/>
    <w:rsid w:val="007F2686"/>
    <w:rsid w:val="007F279D"/>
    <w:rsid w:val="007F2B76"/>
    <w:rsid w:val="007F3470"/>
    <w:rsid w:val="007F34A8"/>
    <w:rsid w:val="007F386A"/>
    <w:rsid w:val="007F44A0"/>
    <w:rsid w:val="007F46E9"/>
    <w:rsid w:val="007F4C9F"/>
    <w:rsid w:val="007F520E"/>
    <w:rsid w:val="007F53B3"/>
    <w:rsid w:val="007F5736"/>
    <w:rsid w:val="007F58C3"/>
    <w:rsid w:val="007F71DC"/>
    <w:rsid w:val="007F7837"/>
    <w:rsid w:val="007F7C4C"/>
    <w:rsid w:val="007F7CB4"/>
    <w:rsid w:val="007F7DB3"/>
    <w:rsid w:val="007F7F61"/>
    <w:rsid w:val="00800039"/>
    <w:rsid w:val="0080035D"/>
    <w:rsid w:val="008005C1"/>
    <w:rsid w:val="0080085C"/>
    <w:rsid w:val="008009EC"/>
    <w:rsid w:val="00800E88"/>
    <w:rsid w:val="008011E8"/>
    <w:rsid w:val="00801341"/>
    <w:rsid w:val="00801A3C"/>
    <w:rsid w:val="00801D51"/>
    <w:rsid w:val="008025B6"/>
    <w:rsid w:val="008036B0"/>
    <w:rsid w:val="008039FB"/>
    <w:rsid w:val="00803B2D"/>
    <w:rsid w:val="00803B8D"/>
    <w:rsid w:val="00804539"/>
    <w:rsid w:val="00804630"/>
    <w:rsid w:val="0080626D"/>
    <w:rsid w:val="008068BF"/>
    <w:rsid w:val="008069CA"/>
    <w:rsid w:val="00807140"/>
    <w:rsid w:val="008071B9"/>
    <w:rsid w:val="00807326"/>
    <w:rsid w:val="00807AE8"/>
    <w:rsid w:val="008104A7"/>
    <w:rsid w:val="00810701"/>
    <w:rsid w:val="00810C82"/>
    <w:rsid w:val="00811189"/>
    <w:rsid w:val="00812492"/>
    <w:rsid w:val="00812C0B"/>
    <w:rsid w:val="00813202"/>
    <w:rsid w:val="00813FF0"/>
    <w:rsid w:val="008141A6"/>
    <w:rsid w:val="00814D3D"/>
    <w:rsid w:val="00815094"/>
    <w:rsid w:val="00815EE9"/>
    <w:rsid w:val="00816900"/>
    <w:rsid w:val="00816EDD"/>
    <w:rsid w:val="00816F92"/>
    <w:rsid w:val="00817AF7"/>
    <w:rsid w:val="0082026E"/>
    <w:rsid w:val="00820438"/>
    <w:rsid w:val="008206A9"/>
    <w:rsid w:val="008206FC"/>
    <w:rsid w:val="008207EF"/>
    <w:rsid w:val="00820C2D"/>
    <w:rsid w:val="00820F9E"/>
    <w:rsid w:val="0082126B"/>
    <w:rsid w:val="00821697"/>
    <w:rsid w:val="008216B9"/>
    <w:rsid w:val="00822880"/>
    <w:rsid w:val="00822D5C"/>
    <w:rsid w:val="0082331C"/>
    <w:rsid w:val="00823422"/>
    <w:rsid w:val="008235CB"/>
    <w:rsid w:val="0082371C"/>
    <w:rsid w:val="008237E9"/>
    <w:rsid w:val="00823C71"/>
    <w:rsid w:val="008243B8"/>
    <w:rsid w:val="008244D2"/>
    <w:rsid w:val="00824534"/>
    <w:rsid w:val="0082455C"/>
    <w:rsid w:val="008256DD"/>
    <w:rsid w:val="008257B0"/>
    <w:rsid w:val="00825A26"/>
    <w:rsid w:val="0082630D"/>
    <w:rsid w:val="00826725"/>
    <w:rsid w:val="00826A47"/>
    <w:rsid w:val="00826AFF"/>
    <w:rsid w:val="00826C64"/>
    <w:rsid w:val="00826E73"/>
    <w:rsid w:val="00827CF9"/>
    <w:rsid w:val="00827D66"/>
    <w:rsid w:val="00827DAC"/>
    <w:rsid w:val="00827E81"/>
    <w:rsid w:val="00827EB1"/>
    <w:rsid w:val="00827F2F"/>
    <w:rsid w:val="008304BE"/>
    <w:rsid w:val="008307F9"/>
    <w:rsid w:val="00830CA6"/>
    <w:rsid w:val="00830D31"/>
    <w:rsid w:val="00831490"/>
    <w:rsid w:val="00831721"/>
    <w:rsid w:val="008329EA"/>
    <w:rsid w:val="00832E70"/>
    <w:rsid w:val="008331AB"/>
    <w:rsid w:val="00833300"/>
    <w:rsid w:val="00833AE5"/>
    <w:rsid w:val="00833C78"/>
    <w:rsid w:val="00833E73"/>
    <w:rsid w:val="00834BEB"/>
    <w:rsid w:val="00834C3E"/>
    <w:rsid w:val="0083525E"/>
    <w:rsid w:val="008352F8"/>
    <w:rsid w:val="0083564E"/>
    <w:rsid w:val="008357D6"/>
    <w:rsid w:val="00835A03"/>
    <w:rsid w:val="00835EE0"/>
    <w:rsid w:val="008362EF"/>
    <w:rsid w:val="008363E9"/>
    <w:rsid w:val="00836C9B"/>
    <w:rsid w:val="00837284"/>
    <w:rsid w:val="00837482"/>
    <w:rsid w:val="008375B6"/>
    <w:rsid w:val="00837AD9"/>
    <w:rsid w:val="00840344"/>
    <w:rsid w:val="00840B85"/>
    <w:rsid w:val="00840C23"/>
    <w:rsid w:val="00840D86"/>
    <w:rsid w:val="00840E0B"/>
    <w:rsid w:val="008411F2"/>
    <w:rsid w:val="008414DB"/>
    <w:rsid w:val="00842310"/>
    <w:rsid w:val="0084292D"/>
    <w:rsid w:val="0084293F"/>
    <w:rsid w:val="00842F18"/>
    <w:rsid w:val="00842F3C"/>
    <w:rsid w:val="00843225"/>
    <w:rsid w:val="00843552"/>
    <w:rsid w:val="00844171"/>
    <w:rsid w:val="0084478F"/>
    <w:rsid w:val="00844C55"/>
    <w:rsid w:val="00844FF2"/>
    <w:rsid w:val="00845113"/>
    <w:rsid w:val="00845179"/>
    <w:rsid w:val="0084531A"/>
    <w:rsid w:val="00845485"/>
    <w:rsid w:val="00845601"/>
    <w:rsid w:val="00847D82"/>
    <w:rsid w:val="0085021E"/>
    <w:rsid w:val="008504FF"/>
    <w:rsid w:val="0085176A"/>
    <w:rsid w:val="00852157"/>
    <w:rsid w:val="008527D9"/>
    <w:rsid w:val="00852983"/>
    <w:rsid w:val="00852990"/>
    <w:rsid w:val="008532F9"/>
    <w:rsid w:val="008534FD"/>
    <w:rsid w:val="00853A9C"/>
    <w:rsid w:val="00853C41"/>
    <w:rsid w:val="008546AC"/>
    <w:rsid w:val="0085484C"/>
    <w:rsid w:val="00854AF4"/>
    <w:rsid w:val="00854E9C"/>
    <w:rsid w:val="008556C1"/>
    <w:rsid w:val="00855802"/>
    <w:rsid w:val="00855A76"/>
    <w:rsid w:val="00855D5A"/>
    <w:rsid w:val="00856231"/>
    <w:rsid w:val="008566CA"/>
    <w:rsid w:val="00856961"/>
    <w:rsid w:val="00856C13"/>
    <w:rsid w:val="00856F15"/>
    <w:rsid w:val="00856F9C"/>
    <w:rsid w:val="00857180"/>
    <w:rsid w:val="0085754D"/>
    <w:rsid w:val="00860470"/>
    <w:rsid w:val="0086078C"/>
    <w:rsid w:val="00860FDC"/>
    <w:rsid w:val="00861B2A"/>
    <w:rsid w:val="00861E95"/>
    <w:rsid w:val="008620D3"/>
    <w:rsid w:val="0086214A"/>
    <w:rsid w:val="00862196"/>
    <w:rsid w:val="00862D17"/>
    <w:rsid w:val="008634C6"/>
    <w:rsid w:val="00863843"/>
    <w:rsid w:val="00863986"/>
    <w:rsid w:val="00863B01"/>
    <w:rsid w:val="00864662"/>
    <w:rsid w:val="00865035"/>
    <w:rsid w:val="008651AE"/>
    <w:rsid w:val="008654AF"/>
    <w:rsid w:val="008654C1"/>
    <w:rsid w:val="00865E9A"/>
    <w:rsid w:val="00865F37"/>
    <w:rsid w:val="00866201"/>
    <w:rsid w:val="00866BE9"/>
    <w:rsid w:val="0086712C"/>
    <w:rsid w:val="0086725A"/>
    <w:rsid w:val="00867B88"/>
    <w:rsid w:val="00867DCA"/>
    <w:rsid w:val="00870ACC"/>
    <w:rsid w:val="008718E5"/>
    <w:rsid w:val="00871C0D"/>
    <w:rsid w:val="00871F5D"/>
    <w:rsid w:val="00872593"/>
    <w:rsid w:val="00872688"/>
    <w:rsid w:val="008726F5"/>
    <w:rsid w:val="00872737"/>
    <w:rsid w:val="00873F7D"/>
    <w:rsid w:val="00873FCD"/>
    <w:rsid w:val="00874382"/>
    <w:rsid w:val="008746E6"/>
    <w:rsid w:val="00874873"/>
    <w:rsid w:val="00874BCB"/>
    <w:rsid w:val="00874C50"/>
    <w:rsid w:val="00875039"/>
    <w:rsid w:val="0087520C"/>
    <w:rsid w:val="00875234"/>
    <w:rsid w:val="00875588"/>
    <w:rsid w:val="008755E0"/>
    <w:rsid w:val="0087586E"/>
    <w:rsid w:val="008758E2"/>
    <w:rsid w:val="00875F06"/>
    <w:rsid w:val="00875F26"/>
    <w:rsid w:val="0087600B"/>
    <w:rsid w:val="008760EF"/>
    <w:rsid w:val="00876868"/>
    <w:rsid w:val="008768CC"/>
    <w:rsid w:val="00877045"/>
    <w:rsid w:val="008772C3"/>
    <w:rsid w:val="0087730B"/>
    <w:rsid w:val="00877493"/>
    <w:rsid w:val="008775A3"/>
    <w:rsid w:val="008778CF"/>
    <w:rsid w:val="00877B93"/>
    <w:rsid w:val="00877D16"/>
    <w:rsid w:val="00877E9F"/>
    <w:rsid w:val="00880578"/>
    <w:rsid w:val="00880618"/>
    <w:rsid w:val="00880CA8"/>
    <w:rsid w:val="00881A50"/>
    <w:rsid w:val="00881FE7"/>
    <w:rsid w:val="008825BD"/>
    <w:rsid w:val="00883559"/>
    <w:rsid w:val="0088388C"/>
    <w:rsid w:val="00883CE3"/>
    <w:rsid w:val="00884322"/>
    <w:rsid w:val="00884447"/>
    <w:rsid w:val="008844CA"/>
    <w:rsid w:val="00884F43"/>
    <w:rsid w:val="00885170"/>
    <w:rsid w:val="00885B41"/>
    <w:rsid w:val="0088620D"/>
    <w:rsid w:val="008863FA"/>
    <w:rsid w:val="008866DE"/>
    <w:rsid w:val="008870FF"/>
    <w:rsid w:val="0088719B"/>
    <w:rsid w:val="008872BE"/>
    <w:rsid w:val="008879A5"/>
    <w:rsid w:val="008903ED"/>
    <w:rsid w:val="008914EE"/>
    <w:rsid w:val="00891BEC"/>
    <w:rsid w:val="00892292"/>
    <w:rsid w:val="00892469"/>
    <w:rsid w:val="00892651"/>
    <w:rsid w:val="0089266A"/>
    <w:rsid w:val="008926A7"/>
    <w:rsid w:val="008929B7"/>
    <w:rsid w:val="00892D0A"/>
    <w:rsid w:val="00893198"/>
    <w:rsid w:val="008931F8"/>
    <w:rsid w:val="00893979"/>
    <w:rsid w:val="008943C4"/>
    <w:rsid w:val="0089487E"/>
    <w:rsid w:val="00894D9A"/>
    <w:rsid w:val="00894F30"/>
    <w:rsid w:val="00895641"/>
    <w:rsid w:val="00895ADE"/>
    <w:rsid w:val="00895DB8"/>
    <w:rsid w:val="00895ECB"/>
    <w:rsid w:val="008960D1"/>
    <w:rsid w:val="00896328"/>
    <w:rsid w:val="008968E9"/>
    <w:rsid w:val="00896BC2"/>
    <w:rsid w:val="00897329"/>
    <w:rsid w:val="00897764"/>
    <w:rsid w:val="00897981"/>
    <w:rsid w:val="00897B2D"/>
    <w:rsid w:val="008A07DE"/>
    <w:rsid w:val="008A10E6"/>
    <w:rsid w:val="008A1C90"/>
    <w:rsid w:val="008A2693"/>
    <w:rsid w:val="008A28A9"/>
    <w:rsid w:val="008A2CC2"/>
    <w:rsid w:val="008A3539"/>
    <w:rsid w:val="008A373E"/>
    <w:rsid w:val="008A3C9D"/>
    <w:rsid w:val="008A3F83"/>
    <w:rsid w:val="008A43D7"/>
    <w:rsid w:val="008A446E"/>
    <w:rsid w:val="008A49DB"/>
    <w:rsid w:val="008A4EDF"/>
    <w:rsid w:val="008A5B84"/>
    <w:rsid w:val="008A5FB0"/>
    <w:rsid w:val="008A6582"/>
    <w:rsid w:val="008A6723"/>
    <w:rsid w:val="008A73BF"/>
    <w:rsid w:val="008A7AF1"/>
    <w:rsid w:val="008A7E55"/>
    <w:rsid w:val="008B01A8"/>
    <w:rsid w:val="008B05EA"/>
    <w:rsid w:val="008B0A62"/>
    <w:rsid w:val="008B1429"/>
    <w:rsid w:val="008B1D78"/>
    <w:rsid w:val="008B22EA"/>
    <w:rsid w:val="008B2530"/>
    <w:rsid w:val="008B257B"/>
    <w:rsid w:val="008B39FE"/>
    <w:rsid w:val="008B3A57"/>
    <w:rsid w:val="008B3D5D"/>
    <w:rsid w:val="008B4693"/>
    <w:rsid w:val="008B4ADF"/>
    <w:rsid w:val="008B50A7"/>
    <w:rsid w:val="008B5890"/>
    <w:rsid w:val="008B5931"/>
    <w:rsid w:val="008B5C7B"/>
    <w:rsid w:val="008B5D7E"/>
    <w:rsid w:val="008B6C79"/>
    <w:rsid w:val="008B7092"/>
    <w:rsid w:val="008B727C"/>
    <w:rsid w:val="008B73E9"/>
    <w:rsid w:val="008B7E2B"/>
    <w:rsid w:val="008C0077"/>
    <w:rsid w:val="008C1064"/>
    <w:rsid w:val="008C1228"/>
    <w:rsid w:val="008C13C5"/>
    <w:rsid w:val="008C14F7"/>
    <w:rsid w:val="008C19D1"/>
    <w:rsid w:val="008C1B91"/>
    <w:rsid w:val="008C23AA"/>
    <w:rsid w:val="008C274A"/>
    <w:rsid w:val="008C2780"/>
    <w:rsid w:val="008C36AF"/>
    <w:rsid w:val="008C3DA3"/>
    <w:rsid w:val="008C3F05"/>
    <w:rsid w:val="008C426A"/>
    <w:rsid w:val="008C57BD"/>
    <w:rsid w:val="008C587B"/>
    <w:rsid w:val="008C5A07"/>
    <w:rsid w:val="008C5C1E"/>
    <w:rsid w:val="008C5C57"/>
    <w:rsid w:val="008C5CE7"/>
    <w:rsid w:val="008C600B"/>
    <w:rsid w:val="008C6688"/>
    <w:rsid w:val="008C732A"/>
    <w:rsid w:val="008C7505"/>
    <w:rsid w:val="008C76FD"/>
    <w:rsid w:val="008C7B8C"/>
    <w:rsid w:val="008D0428"/>
    <w:rsid w:val="008D0A52"/>
    <w:rsid w:val="008D1BCF"/>
    <w:rsid w:val="008D1EB6"/>
    <w:rsid w:val="008D1EC3"/>
    <w:rsid w:val="008D29CE"/>
    <w:rsid w:val="008D2A42"/>
    <w:rsid w:val="008D3199"/>
    <w:rsid w:val="008D33D0"/>
    <w:rsid w:val="008D33F2"/>
    <w:rsid w:val="008D3C82"/>
    <w:rsid w:val="008D499C"/>
    <w:rsid w:val="008D4CAA"/>
    <w:rsid w:val="008D4DD0"/>
    <w:rsid w:val="008D5410"/>
    <w:rsid w:val="008D5B6C"/>
    <w:rsid w:val="008D612F"/>
    <w:rsid w:val="008D633A"/>
    <w:rsid w:val="008D6484"/>
    <w:rsid w:val="008D663F"/>
    <w:rsid w:val="008D678A"/>
    <w:rsid w:val="008D7139"/>
    <w:rsid w:val="008D71BB"/>
    <w:rsid w:val="008D7A4A"/>
    <w:rsid w:val="008E02B0"/>
    <w:rsid w:val="008E0579"/>
    <w:rsid w:val="008E0B04"/>
    <w:rsid w:val="008E0E3C"/>
    <w:rsid w:val="008E127E"/>
    <w:rsid w:val="008E137E"/>
    <w:rsid w:val="008E15E3"/>
    <w:rsid w:val="008E15EC"/>
    <w:rsid w:val="008E20C4"/>
    <w:rsid w:val="008E2100"/>
    <w:rsid w:val="008E21AD"/>
    <w:rsid w:val="008E2290"/>
    <w:rsid w:val="008E24E5"/>
    <w:rsid w:val="008E26DC"/>
    <w:rsid w:val="008E2788"/>
    <w:rsid w:val="008E2949"/>
    <w:rsid w:val="008E2DB1"/>
    <w:rsid w:val="008E2F86"/>
    <w:rsid w:val="008E349B"/>
    <w:rsid w:val="008E3E48"/>
    <w:rsid w:val="008E41B2"/>
    <w:rsid w:val="008E46FB"/>
    <w:rsid w:val="008E4752"/>
    <w:rsid w:val="008E542B"/>
    <w:rsid w:val="008E5E26"/>
    <w:rsid w:val="008E668F"/>
    <w:rsid w:val="008E7393"/>
    <w:rsid w:val="008E73B3"/>
    <w:rsid w:val="008E764A"/>
    <w:rsid w:val="008E7852"/>
    <w:rsid w:val="008E7FB6"/>
    <w:rsid w:val="008F083C"/>
    <w:rsid w:val="008F08E1"/>
    <w:rsid w:val="008F1575"/>
    <w:rsid w:val="008F1907"/>
    <w:rsid w:val="008F1B31"/>
    <w:rsid w:val="008F1EF5"/>
    <w:rsid w:val="008F2044"/>
    <w:rsid w:val="008F214B"/>
    <w:rsid w:val="008F2C8B"/>
    <w:rsid w:val="008F31B9"/>
    <w:rsid w:val="008F31FD"/>
    <w:rsid w:val="008F32F5"/>
    <w:rsid w:val="008F330C"/>
    <w:rsid w:val="008F461E"/>
    <w:rsid w:val="008F4A05"/>
    <w:rsid w:val="008F4A09"/>
    <w:rsid w:val="008F5661"/>
    <w:rsid w:val="008F5C31"/>
    <w:rsid w:val="008F5EEC"/>
    <w:rsid w:val="008F5F4D"/>
    <w:rsid w:val="008F6625"/>
    <w:rsid w:val="008F70AD"/>
    <w:rsid w:val="008F711C"/>
    <w:rsid w:val="008F7677"/>
    <w:rsid w:val="008F7D80"/>
    <w:rsid w:val="0090038D"/>
    <w:rsid w:val="009009DE"/>
    <w:rsid w:val="00900B15"/>
    <w:rsid w:val="009015C9"/>
    <w:rsid w:val="009016F8"/>
    <w:rsid w:val="00901978"/>
    <w:rsid w:val="00901993"/>
    <w:rsid w:val="00902AB5"/>
    <w:rsid w:val="00903250"/>
    <w:rsid w:val="009035E3"/>
    <w:rsid w:val="00903D14"/>
    <w:rsid w:val="009040DB"/>
    <w:rsid w:val="009042EC"/>
    <w:rsid w:val="00904B30"/>
    <w:rsid w:val="00905BC3"/>
    <w:rsid w:val="00906334"/>
    <w:rsid w:val="00906798"/>
    <w:rsid w:val="00906914"/>
    <w:rsid w:val="00906B60"/>
    <w:rsid w:val="00906DF1"/>
    <w:rsid w:val="0090718D"/>
    <w:rsid w:val="00907268"/>
    <w:rsid w:val="0090748E"/>
    <w:rsid w:val="00907F8D"/>
    <w:rsid w:val="00910443"/>
    <w:rsid w:val="00910704"/>
    <w:rsid w:val="0091092C"/>
    <w:rsid w:val="00910A29"/>
    <w:rsid w:val="00910D45"/>
    <w:rsid w:val="00911150"/>
    <w:rsid w:val="00911557"/>
    <w:rsid w:val="00911998"/>
    <w:rsid w:val="00911D2B"/>
    <w:rsid w:val="00911D6D"/>
    <w:rsid w:val="009124A2"/>
    <w:rsid w:val="009127E3"/>
    <w:rsid w:val="009129F4"/>
    <w:rsid w:val="0091348B"/>
    <w:rsid w:val="0091430F"/>
    <w:rsid w:val="009143A7"/>
    <w:rsid w:val="00914629"/>
    <w:rsid w:val="009146B5"/>
    <w:rsid w:val="00915219"/>
    <w:rsid w:val="00915AA6"/>
    <w:rsid w:val="00916481"/>
    <w:rsid w:val="009166B6"/>
    <w:rsid w:val="009169F8"/>
    <w:rsid w:val="00917D5E"/>
    <w:rsid w:val="009201CE"/>
    <w:rsid w:val="009203A9"/>
    <w:rsid w:val="00921648"/>
    <w:rsid w:val="00921A49"/>
    <w:rsid w:val="00921E46"/>
    <w:rsid w:val="00921F53"/>
    <w:rsid w:val="009226E9"/>
    <w:rsid w:val="00922A11"/>
    <w:rsid w:val="00922ADA"/>
    <w:rsid w:val="009231BF"/>
    <w:rsid w:val="00923461"/>
    <w:rsid w:val="00923910"/>
    <w:rsid w:val="00923C4C"/>
    <w:rsid w:val="00923D12"/>
    <w:rsid w:val="00923E38"/>
    <w:rsid w:val="00924374"/>
    <w:rsid w:val="0092442A"/>
    <w:rsid w:val="00924671"/>
    <w:rsid w:val="00924BB4"/>
    <w:rsid w:val="00924DB5"/>
    <w:rsid w:val="009250D0"/>
    <w:rsid w:val="0092537B"/>
    <w:rsid w:val="00925655"/>
    <w:rsid w:val="0092626D"/>
    <w:rsid w:val="00926476"/>
    <w:rsid w:val="00926809"/>
    <w:rsid w:val="00926A14"/>
    <w:rsid w:val="009271F5"/>
    <w:rsid w:val="009274AA"/>
    <w:rsid w:val="00927598"/>
    <w:rsid w:val="009301DF"/>
    <w:rsid w:val="00930509"/>
    <w:rsid w:val="00930D21"/>
    <w:rsid w:val="009318ED"/>
    <w:rsid w:val="00933474"/>
    <w:rsid w:val="0093376B"/>
    <w:rsid w:val="0093383E"/>
    <w:rsid w:val="00933DBE"/>
    <w:rsid w:val="00933E8A"/>
    <w:rsid w:val="00934184"/>
    <w:rsid w:val="0093450F"/>
    <w:rsid w:val="00934D27"/>
    <w:rsid w:val="00935228"/>
    <w:rsid w:val="009355F3"/>
    <w:rsid w:val="00936221"/>
    <w:rsid w:val="009364F6"/>
    <w:rsid w:val="00936CCB"/>
    <w:rsid w:val="00937084"/>
    <w:rsid w:val="00937199"/>
    <w:rsid w:val="0093739E"/>
    <w:rsid w:val="00937FC6"/>
    <w:rsid w:val="00940F63"/>
    <w:rsid w:val="00941360"/>
    <w:rsid w:val="00941657"/>
    <w:rsid w:val="00941918"/>
    <w:rsid w:val="00941FE8"/>
    <w:rsid w:val="00942083"/>
    <w:rsid w:val="0094277A"/>
    <w:rsid w:val="00942F6B"/>
    <w:rsid w:val="00943A0B"/>
    <w:rsid w:val="00943B14"/>
    <w:rsid w:val="00944319"/>
    <w:rsid w:val="00944D2C"/>
    <w:rsid w:val="00945514"/>
    <w:rsid w:val="009459C8"/>
    <w:rsid w:val="00945E70"/>
    <w:rsid w:val="00946072"/>
    <w:rsid w:val="00946A22"/>
    <w:rsid w:val="00946B4B"/>
    <w:rsid w:val="00946C25"/>
    <w:rsid w:val="00946FFE"/>
    <w:rsid w:val="009473DF"/>
    <w:rsid w:val="00947EE3"/>
    <w:rsid w:val="00947FD9"/>
    <w:rsid w:val="0095003D"/>
    <w:rsid w:val="00950196"/>
    <w:rsid w:val="009503E8"/>
    <w:rsid w:val="00951161"/>
    <w:rsid w:val="009512C2"/>
    <w:rsid w:val="00951737"/>
    <w:rsid w:val="00951AD6"/>
    <w:rsid w:val="009524A0"/>
    <w:rsid w:val="00952B49"/>
    <w:rsid w:val="00953D17"/>
    <w:rsid w:val="00954163"/>
    <w:rsid w:val="009543A4"/>
    <w:rsid w:val="009543EA"/>
    <w:rsid w:val="0095454E"/>
    <w:rsid w:val="0095490F"/>
    <w:rsid w:val="00955268"/>
    <w:rsid w:val="009554C5"/>
    <w:rsid w:val="009558AA"/>
    <w:rsid w:val="009560B1"/>
    <w:rsid w:val="0095634E"/>
    <w:rsid w:val="00956988"/>
    <w:rsid w:val="00956B25"/>
    <w:rsid w:val="009576F9"/>
    <w:rsid w:val="00957DD3"/>
    <w:rsid w:val="00960078"/>
    <w:rsid w:val="009602A1"/>
    <w:rsid w:val="0096067E"/>
    <w:rsid w:val="00961114"/>
    <w:rsid w:val="00961CAB"/>
    <w:rsid w:val="00961EF8"/>
    <w:rsid w:val="0096406A"/>
    <w:rsid w:val="009647E1"/>
    <w:rsid w:val="00964BC8"/>
    <w:rsid w:val="0096501A"/>
    <w:rsid w:val="0096507A"/>
    <w:rsid w:val="0096590F"/>
    <w:rsid w:val="0096613A"/>
    <w:rsid w:val="0096694F"/>
    <w:rsid w:val="00967AD2"/>
    <w:rsid w:val="00967AFA"/>
    <w:rsid w:val="00970025"/>
    <w:rsid w:val="009708B3"/>
    <w:rsid w:val="009711D6"/>
    <w:rsid w:val="009716D5"/>
    <w:rsid w:val="009717A2"/>
    <w:rsid w:val="0097226A"/>
    <w:rsid w:val="009727D0"/>
    <w:rsid w:val="00973BE1"/>
    <w:rsid w:val="00973C16"/>
    <w:rsid w:val="00973DF2"/>
    <w:rsid w:val="00974121"/>
    <w:rsid w:val="009741EA"/>
    <w:rsid w:val="00974991"/>
    <w:rsid w:val="00974D4B"/>
    <w:rsid w:val="00975323"/>
    <w:rsid w:val="00975694"/>
    <w:rsid w:val="009757AF"/>
    <w:rsid w:val="00976284"/>
    <w:rsid w:val="0097647B"/>
    <w:rsid w:val="009764BB"/>
    <w:rsid w:val="0097662E"/>
    <w:rsid w:val="00976784"/>
    <w:rsid w:val="00976B03"/>
    <w:rsid w:val="00976C80"/>
    <w:rsid w:val="00977596"/>
    <w:rsid w:val="0097761F"/>
    <w:rsid w:val="00977915"/>
    <w:rsid w:val="00977996"/>
    <w:rsid w:val="00977D25"/>
    <w:rsid w:val="00977D8F"/>
    <w:rsid w:val="00980297"/>
    <w:rsid w:val="009803A9"/>
    <w:rsid w:val="00980DD8"/>
    <w:rsid w:val="00980E26"/>
    <w:rsid w:val="00981DB4"/>
    <w:rsid w:val="00982D88"/>
    <w:rsid w:val="0098358D"/>
    <w:rsid w:val="00983A84"/>
    <w:rsid w:val="00984A14"/>
    <w:rsid w:val="00984A78"/>
    <w:rsid w:val="0098620C"/>
    <w:rsid w:val="0098631C"/>
    <w:rsid w:val="00986B62"/>
    <w:rsid w:val="009870A1"/>
    <w:rsid w:val="0098720A"/>
    <w:rsid w:val="00990988"/>
    <w:rsid w:val="0099121A"/>
    <w:rsid w:val="00991637"/>
    <w:rsid w:val="009923FE"/>
    <w:rsid w:val="0099263D"/>
    <w:rsid w:val="00992AD6"/>
    <w:rsid w:val="00992E24"/>
    <w:rsid w:val="00992FE1"/>
    <w:rsid w:val="00993A9C"/>
    <w:rsid w:val="00994184"/>
    <w:rsid w:val="009945FE"/>
    <w:rsid w:val="009949AC"/>
    <w:rsid w:val="009951FB"/>
    <w:rsid w:val="00995536"/>
    <w:rsid w:val="009957EE"/>
    <w:rsid w:val="00995882"/>
    <w:rsid w:val="00995A2A"/>
    <w:rsid w:val="00995BE1"/>
    <w:rsid w:val="00995F96"/>
    <w:rsid w:val="00996356"/>
    <w:rsid w:val="00996EA8"/>
    <w:rsid w:val="009974EA"/>
    <w:rsid w:val="0099763C"/>
    <w:rsid w:val="0099790E"/>
    <w:rsid w:val="00997B33"/>
    <w:rsid w:val="009A16F6"/>
    <w:rsid w:val="009A1776"/>
    <w:rsid w:val="009A19DE"/>
    <w:rsid w:val="009A1D29"/>
    <w:rsid w:val="009A2269"/>
    <w:rsid w:val="009A238F"/>
    <w:rsid w:val="009A31C4"/>
    <w:rsid w:val="009A329B"/>
    <w:rsid w:val="009A3CE8"/>
    <w:rsid w:val="009A3CFE"/>
    <w:rsid w:val="009A4268"/>
    <w:rsid w:val="009A457C"/>
    <w:rsid w:val="009A54A4"/>
    <w:rsid w:val="009A5A54"/>
    <w:rsid w:val="009A5DA7"/>
    <w:rsid w:val="009A65BC"/>
    <w:rsid w:val="009A7169"/>
    <w:rsid w:val="009B01EA"/>
    <w:rsid w:val="009B0535"/>
    <w:rsid w:val="009B1353"/>
    <w:rsid w:val="009B14D0"/>
    <w:rsid w:val="009B1601"/>
    <w:rsid w:val="009B1984"/>
    <w:rsid w:val="009B1F10"/>
    <w:rsid w:val="009B2036"/>
    <w:rsid w:val="009B22DA"/>
    <w:rsid w:val="009B2332"/>
    <w:rsid w:val="009B3664"/>
    <w:rsid w:val="009B39FB"/>
    <w:rsid w:val="009B3AED"/>
    <w:rsid w:val="009B3D4F"/>
    <w:rsid w:val="009B3EF7"/>
    <w:rsid w:val="009B404D"/>
    <w:rsid w:val="009B4789"/>
    <w:rsid w:val="009B5484"/>
    <w:rsid w:val="009B5982"/>
    <w:rsid w:val="009B59D9"/>
    <w:rsid w:val="009B622F"/>
    <w:rsid w:val="009B6349"/>
    <w:rsid w:val="009B6711"/>
    <w:rsid w:val="009B6E1B"/>
    <w:rsid w:val="009B7216"/>
    <w:rsid w:val="009B74F2"/>
    <w:rsid w:val="009B75FD"/>
    <w:rsid w:val="009C0A20"/>
    <w:rsid w:val="009C1390"/>
    <w:rsid w:val="009C1768"/>
    <w:rsid w:val="009C179C"/>
    <w:rsid w:val="009C2455"/>
    <w:rsid w:val="009C28E3"/>
    <w:rsid w:val="009C297D"/>
    <w:rsid w:val="009C3630"/>
    <w:rsid w:val="009C369D"/>
    <w:rsid w:val="009C37F4"/>
    <w:rsid w:val="009C3AE7"/>
    <w:rsid w:val="009C3D4C"/>
    <w:rsid w:val="009C459F"/>
    <w:rsid w:val="009C4D51"/>
    <w:rsid w:val="009C59D2"/>
    <w:rsid w:val="009C5E77"/>
    <w:rsid w:val="009C5F91"/>
    <w:rsid w:val="009C66BF"/>
    <w:rsid w:val="009C6793"/>
    <w:rsid w:val="009C68C5"/>
    <w:rsid w:val="009C6C9F"/>
    <w:rsid w:val="009C70F0"/>
    <w:rsid w:val="009C7E3B"/>
    <w:rsid w:val="009D0331"/>
    <w:rsid w:val="009D03C1"/>
    <w:rsid w:val="009D06E9"/>
    <w:rsid w:val="009D0AD5"/>
    <w:rsid w:val="009D0FD6"/>
    <w:rsid w:val="009D1031"/>
    <w:rsid w:val="009D1B75"/>
    <w:rsid w:val="009D20DF"/>
    <w:rsid w:val="009D21BD"/>
    <w:rsid w:val="009D2FCB"/>
    <w:rsid w:val="009D30F1"/>
    <w:rsid w:val="009D3AFA"/>
    <w:rsid w:val="009D4426"/>
    <w:rsid w:val="009D4454"/>
    <w:rsid w:val="009D4711"/>
    <w:rsid w:val="009D4822"/>
    <w:rsid w:val="009D4E96"/>
    <w:rsid w:val="009D4F02"/>
    <w:rsid w:val="009D5272"/>
    <w:rsid w:val="009D52D7"/>
    <w:rsid w:val="009D536C"/>
    <w:rsid w:val="009D5385"/>
    <w:rsid w:val="009D5BE0"/>
    <w:rsid w:val="009D5C5A"/>
    <w:rsid w:val="009D61DB"/>
    <w:rsid w:val="009D6343"/>
    <w:rsid w:val="009D6386"/>
    <w:rsid w:val="009D65D2"/>
    <w:rsid w:val="009D664C"/>
    <w:rsid w:val="009D695B"/>
    <w:rsid w:val="009D6EA8"/>
    <w:rsid w:val="009D70FC"/>
    <w:rsid w:val="009D7B49"/>
    <w:rsid w:val="009E0727"/>
    <w:rsid w:val="009E0F0D"/>
    <w:rsid w:val="009E0F9B"/>
    <w:rsid w:val="009E15F8"/>
    <w:rsid w:val="009E16DF"/>
    <w:rsid w:val="009E1EE8"/>
    <w:rsid w:val="009E2430"/>
    <w:rsid w:val="009E25F2"/>
    <w:rsid w:val="009E2A66"/>
    <w:rsid w:val="009E2AA0"/>
    <w:rsid w:val="009E33A1"/>
    <w:rsid w:val="009E3947"/>
    <w:rsid w:val="009E3B08"/>
    <w:rsid w:val="009E433F"/>
    <w:rsid w:val="009E4A57"/>
    <w:rsid w:val="009E5210"/>
    <w:rsid w:val="009E5B8E"/>
    <w:rsid w:val="009E5F78"/>
    <w:rsid w:val="009E5FEC"/>
    <w:rsid w:val="009E6375"/>
    <w:rsid w:val="009E63CF"/>
    <w:rsid w:val="009E649F"/>
    <w:rsid w:val="009E66C0"/>
    <w:rsid w:val="009E69A5"/>
    <w:rsid w:val="009E74FC"/>
    <w:rsid w:val="009E7C85"/>
    <w:rsid w:val="009F0975"/>
    <w:rsid w:val="009F121F"/>
    <w:rsid w:val="009F1EB5"/>
    <w:rsid w:val="009F1F0E"/>
    <w:rsid w:val="009F200C"/>
    <w:rsid w:val="009F246A"/>
    <w:rsid w:val="009F2611"/>
    <w:rsid w:val="009F2B89"/>
    <w:rsid w:val="009F2D0C"/>
    <w:rsid w:val="009F3219"/>
    <w:rsid w:val="009F3529"/>
    <w:rsid w:val="009F46DE"/>
    <w:rsid w:val="009F4ED6"/>
    <w:rsid w:val="009F572E"/>
    <w:rsid w:val="009F6691"/>
    <w:rsid w:val="009F68AE"/>
    <w:rsid w:val="009F699F"/>
    <w:rsid w:val="009F6D88"/>
    <w:rsid w:val="009F6DAC"/>
    <w:rsid w:val="009F711B"/>
    <w:rsid w:val="009F7510"/>
    <w:rsid w:val="009F7596"/>
    <w:rsid w:val="009F774F"/>
    <w:rsid w:val="009F7CC4"/>
    <w:rsid w:val="009F7D7B"/>
    <w:rsid w:val="00A007BD"/>
    <w:rsid w:val="00A00A94"/>
    <w:rsid w:val="00A015B6"/>
    <w:rsid w:val="00A01C58"/>
    <w:rsid w:val="00A02B72"/>
    <w:rsid w:val="00A02BC3"/>
    <w:rsid w:val="00A02C7F"/>
    <w:rsid w:val="00A02CF8"/>
    <w:rsid w:val="00A0301B"/>
    <w:rsid w:val="00A031C9"/>
    <w:rsid w:val="00A03272"/>
    <w:rsid w:val="00A03585"/>
    <w:rsid w:val="00A035EE"/>
    <w:rsid w:val="00A03DDB"/>
    <w:rsid w:val="00A041FF"/>
    <w:rsid w:val="00A0464B"/>
    <w:rsid w:val="00A05141"/>
    <w:rsid w:val="00A0553E"/>
    <w:rsid w:val="00A05840"/>
    <w:rsid w:val="00A05921"/>
    <w:rsid w:val="00A05A70"/>
    <w:rsid w:val="00A05FA0"/>
    <w:rsid w:val="00A06B8A"/>
    <w:rsid w:val="00A0747E"/>
    <w:rsid w:val="00A076EE"/>
    <w:rsid w:val="00A07779"/>
    <w:rsid w:val="00A1052D"/>
    <w:rsid w:val="00A1099F"/>
    <w:rsid w:val="00A10B81"/>
    <w:rsid w:val="00A10F8B"/>
    <w:rsid w:val="00A10FF4"/>
    <w:rsid w:val="00A112C4"/>
    <w:rsid w:val="00A118FF"/>
    <w:rsid w:val="00A12877"/>
    <w:rsid w:val="00A12FB2"/>
    <w:rsid w:val="00A13110"/>
    <w:rsid w:val="00A133C7"/>
    <w:rsid w:val="00A135D1"/>
    <w:rsid w:val="00A1395E"/>
    <w:rsid w:val="00A13CD2"/>
    <w:rsid w:val="00A1407D"/>
    <w:rsid w:val="00A142AE"/>
    <w:rsid w:val="00A14533"/>
    <w:rsid w:val="00A14ECB"/>
    <w:rsid w:val="00A15119"/>
    <w:rsid w:val="00A15779"/>
    <w:rsid w:val="00A15A76"/>
    <w:rsid w:val="00A15CE1"/>
    <w:rsid w:val="00A15D41"/>
    <w:rsid w:val="00A15D82"/>
    <w:rsid w:val="00A15E84"/>
    <w:rsid w:val="00A165E5"/>
    <w:rsid w:val="00A167BF"/>
    <w:rsid w:val="00A16CB7"/>
    <w:rsid w:val="00A17723"/>
    <w:rsid w:val="00A178BB"/>
    <w:rsid w:val="00A17939"/>
    <w:rsid w:val="00A17C58"/>
    <w:rsid w:val="00A17E09"/>
    <w:rsid w:val="00A208F9"/>
    <w:rsid w:val="00A20AC6"/>
    <w:rsid w:val="00A212F4"/>
    <w:rsid w:val="00A2335A"/>
    <w:rsid w:val="00A23CAF"/>
    <w:rsid w:val="00A24443"/>
    <w:rsid w:val="00A24C6C"/>
    <w:rsid w:val="00A2566D"/>
    <w:rsid w:val="00A25C26"/>
    <w:rsid w:val="00A25CC8"/>
    <w:rsid w:val="00A26C3C"/>
    <w:rsid w:val="00A27256"/>
    <w:rsid w:val="00A274CE"/>
    <w:rsid w:val="00A2754E"/>
    <w:rsid w:val="00A276BE"/>
    <w:rsid w:val="00A27955"/>
    <w:rsid w:val="00A27DA4"/>
    <w:rsid w:val="00A27F4D"/>
    <w:rsid w:val="00A30665"/>
    <w:rsid w:val="00A3071B"/>
    <w:rsid w:val="00A316C3"/>
    <w:rsid w:val="00A31A15"/>
    <w:rsid w:val="00A31BA9"/>
    <w:rsid w:val="00A31CF1"/>
    <w:rsid w:val="00A32207"/>
    <w:rsid w:val="00A32431"/>
    <w:rsid w:val="00A328A1"/>
    <w:rsid w:val="00A32A16"/>
    <w:rsid w:val="00A32BEE"/>
    <w:rsid w:val="00A331F1"/>
    <w:rsid w:val="00A334E5"/>
    <w:rsid w:val="00A34A56"/>
    <w:rsid w:val="00A353A2"/>
    <w:rsid w:val="00A35AC2"/>
    <w:rsid w:val="00A35D6B"/>
    <w:rsid w:val="00A35EA0"/>
    <w:rsid w:val="00A35F70"/>
    <w:rsid w:val="00A360CE"/>
    <w:rsid w:val="00A36C67"/>
    <w:rsid w:val="00A3705B"/>
    <w:rsid w:val="00A3750E"/>
    <w:rsid w:val="00A4066D"/>
    <w:rsid w:val="00A406BF"/>
    <w:rsid w:val="00A40863"/>
    <w:rsid w:val="00A40D2A"/>
    <w:rsid w:val="00A40F8B"/>
    <w:rsid w:val="00A41495"/>
    <w:rsid w:val="00A414EE"/>
    <w:rsid w:val="00A41A38"/>
    <w:rsid w:val="00A41DE9"/>
    <w:rsid w:val="00A421C2"/>
    <w:rsid w:val="00A42366"/>
    <w:rsid w:val="00A426F3"/>
    <w:rsid w:val="00A432E1"/>
    <w:rsid w:val="00A437D8"/>
    <w:rsid w:val="00A43A44"/>
    <w:rsid w:val="00A43F71"/>
    <w:rsid w:val="00A44322"/>
    <w:rsid w:val="00A44692"/>
    <w:rsid w:val="00A44753"/>
    <w:rsid w:val="00A447C8"/>
    <w:rsid w:val="00A4497F"/>
    <w:rsid w:val="00A44C27"/>
    <w:rsid w:val="00A44EE0"/>
    <w:rsid w:val="00A451EF"/>
    <w:rsid w:val="00A45245"/>
    <w:rsid w:val="00A45FA0"/>
    <w:rsid w:val="00A46697"/>
    <w:rsid w:val="00A469F5"/>
    <w:rsid w:val="00A47AFB"/>
    <w:rsid w:val="00A47BF7"/>
    <w:rsid w:val="00A47D7D"/>
    <w:rsid w:val="00A47E61"/>
    <w:rsid w:val="00A5044B"/>
    <w:rsid w:val="00A50C84"/>
    <w:rsid w:val="00A5245B"/>
    <w:rsid w:val="00A52E86"/>
    <w:rsid w:val="00A53178"/>
    <w:rsid w:val="00A534AE"/>
    <w:rsid w:val="00A53857"/>
    <w:rsid w:val="00A53F21"/>
    <w:rsid w:val="00A54169"/>
    <w:rsid w:val="00A553BF"/>
    <w:rsid w:val="00A55657"/>
    <w:rsid w:val="00A557A7"/>
    <w:rsid w:val="00A55E64"/>
    <w:rsid w:val="00A560D2"/>
    <w:rsid w:val="00A569CF"/>
    <w:rsid w:val="00A57562"/>
    <w:rsid w:val="00A603D3"/>
    <w:rsid w:val="00A605D4"/>
    <w:rsid w:val="00A60B15"/>
    <w:rsid w:val="00A60C36"/>
    <w:rsid w:val="00A60D90"/>
    <w:rsid w:val="00A619B7"/>
    <w:rsid w:val="00A61AFD"/>
    <w:rsid w:val="00A61E45"/>
    <w:rsid w:val="00A61EB5"/>
    <w:rsid w:val="00A628FD"/>
    <w:rsid w:val="00A62E47"/>
    <w:rsid w:val="00A638A9"/>
    <w:rsid w:val="00A63AEF"/>
    <w:rsid w:val="00A64124"/>
    <w:rsid w:val="00A6497E"/>
    <w:rsid w:val="00A64B9B"/>
    <w:rsid w:val="00A64FF4"/>
    <w:rsid w:val="00A6535C"/>
    <w:rsid w:val="00A65D35"/>
    <w:rsid w:val="00A66712"/>
    <w:rsid w:val="00A6680C"/>
    <w:rsid w:val="00A66952"/>
    <w:rsid w:val="00A66CCC"/>
    <w:rsid w:val="00A66D36"/>
    <w:rsid w:val="00A66D4C"/>
    <w:rsid w:val="00A67419"/>
    <w:rsid w:val="00A67509"/>
    <w:rsid w:val="00A6753F"/>
    <w:rsid w:val="00A679D4"/>
    <w:rsid w:val="00A67A8A"/>
    <w:rsid w:val="00A67CCB"/>
    <w:rsid w:val="00A7012E"/>
    <w:rsid w:val="00A70F09"/>
    <w:rsid w:val="00A719CA"/>
    <w:rsid w:val="00A71F13"/>
    <w:rsid w:val="00A720D6"/>
    <w:rsid w:val="00A721E1"/>
    <w:rsid w:val="00A722B8"/>
    <w:rsid w:val="00A725DB"/>
    <w:rsid w:val="00A728C1"/>
    <w:rsid w:val="00A72D19"/>
    <w:rsid w:val="00A72D78"/>
    <w:rsid w:val="00A72DA5"/>
    <w:rsid w:val="00A73411"/>
    <w:rsid w:val="00A73D6D"/>
    <w:rsid w:val="00A7458D"/>
    <w:rsid w:val="00A746C8"/>
    <w:rsid w:val="00A74F94"/>
    <w:rsid w:val="00A75288"/>
    <w:rsid w:val="00A75471"/>
    <w:rsid w:val="00A757C3"/>
    <w:rsid w:val="00A7667A"/>
    <w:rsid w:val="00A76820"/>
    <w:rsid w:val="00A76832"/>
    <w:rsid w:val="00A76A34"/>
    <w:rsid w:val="00A77376"/>
    <w:rsid w:val="00A777AC"/>
    <w:rsid w:val="00A77E1B"/>
    <w:rsid w:val="00A77EA6"/>
    <w:rsid w:val="00A80061"/>
    <w:rsid w:val="00A80B13"/>
    <w:rsid w:val="00A80E57"/>
    <w:rsid w:val="00A8114E"/>
    <w:rsid w:val="00A815CC"/>
    <w:rsid w:val="00A81744"/>
    <w:rsid w:val="00A81A58"/>
    <w:rsid w:val="00A8237C"/>
    <w:rsid w:val="00A82863"/>
    <w:rsid w:val="00A82975"/>
    <w:rsid w:val="00A8299F"/>
    <w:rsid w:val="00A829C8"/>
    <w:rsid w:val="00A82A95"/>
    <w:rsid w:val="00A82BBD"/>
    <w:rsid w:val="00A82CE5"/>
    <w:rsid w:val="00A84182"/>
    <w:rsid w:val="00A84503"/>
    <w:rsid w:val="00A845B2"/>
    <w:rsid w:val="00A84613"/>
    <w:rsid w:val="00A846B0"/>
    <w:rsid w:val="00A8487C"/>
    <w:rsid w:val="00A848C2"/>
    <w:rsid w:val="00A84D8C"/>
    <w:rsid w:val="00A85671"/>
    <w:rsid w:val="00A85E59"/>
    <w:rsid w:val="00A862C0"/>
    <w:rsid w:val="00A8679E"/>
    <w:rsid w:val="00A872CC"/>
    <w:rsid w:val="00A875AA"/>
    <w:rsid w:val="00A875B9"/>
    <w:rsid w:val="00A8779E"/>
    <w:rsid w:val="00A87D88"/>
    <w:rsid w:val="00A90F9F"/>
    <w:rsid w:val="00A911D1"/>
    <w:rsid w:val="00A91484"/>
    <w:rsid w:val="00A914BA"/>
    <w:rsid w:val="00A914EA"/>
    <w:rsid w:val="00A917CC"/>
    <w:rsid w:val="00A92325"/>
    <w:rsid w:val="00A92750"/>
    <w:rsid w:val="00A92F01"/>
    <w:rsid w:val="00A93869"/>
    <w:rsid w:val="00A93A7D"/>
    <w:rsid w:val="00A93EF5"/>
    <w:rsid w:val="00A9422B"/>
    <w:rsid w:val="00A94621"/>
    <w:rsid w:val="00A94748"/>
    <w:rsid w:val="00A94EA1"/>
    <w:rsid w:val="00A95266"/>
    <w:rsid w:val="00A95544"/>
    <w:rsid w:val="00A95B39"/>
    <w:rsid w:val="00A96104"/>
    <w:rsid w:val="00A9630D"/>
    <w:rsid w:val="00A96353"/>
    <w:rsid w:val="00A973FE"/>
    <w:rsid w:val="00A97690"/>
    <w:rsid w:val="00A97936"/>
    <w:rsid w:val="00A9794C"/>
    <w:rsid w:val="00A979BC"/>
    <w:rsid w:val="00A97AA0"/>
    <w:rsid w:val="00A97BBD"/>
    <w:rsid w:val="00A97CA7"/>
    <w:rsid w:val="00AA00FC"/>
    <w:rsid w:val="00AA0E68"/>
    <w:rsid w:val="00AA10A8"/>
    <w:rsid w:val="00AA2041"/>
    <w:rsid w:val="00AA21B0"/>
    <w:rsid w:val="00AA256E"/>
    <w:rsid w:val="00AA2666"/>
    <w:rsid w:val="00AA2687"/>
    <w:rsid w:val="00AA284A"/>
    <w:rsid w:val="00AA2B85"/>
    <w:rsid w:val="00AA36E8"/>
    <w:rsid w:val="00AA3C57"/>
    <w:rsid w:val="00AA4229"/>
    <w:rsid w:val="00AA4404"/>
    <w:rsid w:val="00AA4670"/>
    <w:rsid w:val="00AA4F94"/>
    <w:rsid w:val="00AA5395"/>
    <w:rsid w:val="00AA54AA"/>
    <w:rsid w:val="00AA6B87"/>
    <w:rsid w:val="00AA70CA"/>
    <w:rsid w:val="00AA78AF"/>
    <w:rsid w:val="00AB0AB4"/>
    <w:rsid w:val="00AB0D7B"/>
    <w:rsid w:val="00AB10F5"/>
    <w:rsid w:val="00AB1552"/>
    <w:rsid w:val="00AB1786"/>
    <w:rsid w:val="00AB1820"/>
    <w:rsid w:val="00AB1987"/>
    <w:rsid w:val="00AB1CE3"/>
    <w:rsid w:val="00AB2171"/>
    <w:rsid w:val="00AB270D"/>
    <w:rsid w:val="00AB27EA"/>
    <w:rsid w:val="00AB2A51"/>
    <w:rsid w:val="00AB2AE7"/>
    <w:rsid w:val="00AB2B5C"/>
    <w:rsid w:val="00AB2DD3"/>
    <w:rsid w:val="00AB3016"/>
    <w:rsid w:val="00AB33AB"/>
    <w:rsid w:val="00AB3C31"/>
    <w:rsid w:val="00AB3F99"/>
    <w:rsid w:val="00AB4070"/>
    <w:rsid w:val="00AB4305"/>
    <w:rsid w:val="00AB5558"/>
    <w:rsid w:val="00AB603D"/>
    <w:rsid w:val="00AB6067"/>
    <w:rsid w:val="00AB6361"/>
    <w:rsid w:val="00AB65F0"/>
    <w:rsid w:val="00AB6950"/>
    <w:rsid w:val="00AB6ACE"/>
    <w:rsid w:val="00AB71AA"/>
    <w:rsid w:val="00AB76E9"/>
    <w:rsid w:val="00AB782D"/>
    <w:rsid w:val="00AC0D11"/>
    <w:rsid w:val="00AC142E"/>
    <w:rsid w:val="00AC22D2"/>
    <w:rsid w:val="00AC325E"/>
    <w:rsid w:val="00AC34A7"/>
    <w:rsid w:val="00AC3DC2"/>
    <w:rsid w:val="00AC4997"/>
    <w:rsid w:val="00AC4AB1"/>
    <w:rsid w:val="00AC4B2D"/>
    <w:rsid w:val="00AC4FAE"/>
    <w:rsid w:val="00AC5774"/>
    <w:rsid w:val="00AC5F81"/>
    <w:rsid w:val="00AC6171"/>
    <w:rsid w:val="00AC6266"/>
    <w:rsid w:val="00AC62F9"/>
    <w:rsid w:val="00AC687F"/>
    <w:rsid w:val="00AC6935"/>
    <w:rsid w:val="00AC6AAA"/>
    <w:rsid w:val="00AC734A"/>
    <w:rsid w:val="00AC79FB"/>
    <w:rsid w:val="00AC7CB8"/>
    <w:rsid w:val="00AD0AA4"/>
    <w:rsid w:val="00AD0F77"/>
    <w:rsid w:val="00AD0FD1"/>
    <w:rsid w:val="00AD10C3"/>
    <w:rsid w:val="00AD19A9"/>
    <w:rsid w:val="00AD19E8"/>
    <w:rsid w:val="00AD1F80"/>
    <w:rsid w:val="00AD2BD0"/>
    <w:rsid w:val="00AD306E"/>
    <w:rsid w:val="00AD3427"/>
    <w:rsid w:val="00AD3492"/>
    <w:rsid w:val="00AD40D6"/>
    <w:rsid w:val="00AD43FD"/>
    <w:rsid w:val="00AD4AEF"/>
    <w:rsid w:val="00AD5828"/>
    <w:rsid w:val="00AD593B"/>
    <w:rsid w:val="00AD6373"/>
    <w:rsid w:val="00AD6653"/>
    <w:rsid w:val="00AD6E2F"/>
    <w:rsid w:val="00AD717C"/>
    <w:rsid w:val="00AD7576"/>
    <w:rsid w:val="00AD77A6"/>
    <w:rsid w:val="00AD7D5C"/>
    <w:rsid w:val="00AD7DCF"/>
    <w:rsid w:val="00AD7E35"/>
    <w:rsid w:val="00AE0623"/>
    <w:rsid w:val="00AE06E4"/>
    <w:rsid w:val="00AE0B07"/>
    <w:rsid w:val="00AE0E0A"/>
    <w:rsid w:val="00AE0E40"/>
    <w:rsid w:val="00AE0F99"/>
    <w:rsid w:val="00AE168D"/>
    <w:rsid w:val="00AE1A0B"/>
    <w:rsid w:val="00AE1AE2"/>
    <w:rsid w:val="00AE20F7"/>
    <w:rsid w:val="00AE2BC8"/>
    <w:rsid w:val="00AE3599"/>
    <w:rsid w:val="00AE36B2"/>
    <w:rsid w:val="00AE3908"/>
    <w:rsid w:val="00AE4143"/>
    <w:rsid w:val="00AE4240"/>
    <w:rsid w:val="00AE44C9"/>
    <w:rsid w:val="00AE50D2"/>
    <w:rsid w:val="00AE52D4"/>
    <w:rsid w:val="00AE5664"/>
    <w:rsid w:val="00AE5EDB"/>
    <w:rsid w:val="00AE60A5"/>
    <w:rsid w:val="00AE6307"/>
    <w:rsid w:val="00AE641C"/>
    <w:rsid w:val="00AE6BC9"/>
    <w:rsid w:val="00AE7200"/>
    <w:rsid w:val="00AE7716"/>
    <w:rsid w:val="00AE772F"/>
    <w:rsid w:val="00AE7B33"/>
    <w:rsid w:val="00AF10F9"/>
    <w:rsid w:val="00AF1C34"/>
    <w:rsid w:val="00AF2D20"/>
    <w:rsid w:val="00AF30C9"/>
    <w:rsid w:val="00AF3275"/>
    <w:rsid w:val="00AF33A6"/>
    <w:rsid w:val="00AF4113"/>
    <w:rsid w:val="00AF416F"/>
    <w:rsid w:val="00AF43AB"/>
    <w:rsid w:val="00AF4E02"/>
    <w:rsid w:val="00AF58AF"/>
    <w:rsid w:val="00AF62CB"/>
    <w:rsid w:val="00AF62D7"/>
    <w:rsid w:val="00AF6BCE"/>
    <w:rsid w:val="00AF7250"/>
    <w:rsid w:val="00AF7685"/>
    <w:rsid w:val="00AF7833"/>
    <w:rsid w:val="00B0001B"/>
    <w:rsid w:val="00B020DC"/>
    <w:rsid w:val="00B029AE"/>
    <w:rsid w:val="00B02ACF"/>
    <w:rsid w:val="00B0360A"/>
    <w:rsid w:val="00B03A67"/>
    <w:rsid w:val="00B04BE0"/>
    <w:rsid w:val="00B04EDA"/>
    <w:rsid w:val="00B057B6"/>
    <w:rsid w:val="00B057E0"/>
    <w:rsid w:val="00B062E1"/>
    <w:rsid w:val="00B0672E"/>
    <w:rsid w:val="00B06CAB"/>
    <w:rsid w:val="00B06D3E"/>
    <w:rsid w:val="00B06EBD"/>
    <w:rsid w:val="00B07806"/>
    <w:rsid w:val="00B07892"/>
    <w:rsid w:val="00B10C33"/>
    <w:rsid w:val="00B10F35"/>
    <w:rsid w:val="00B11233"/>
    <w:rsid w:val="00B113FB"/>
    <w:rsid w:val="00B1144F"/>
    <w:rsid w:val="00B11974"/>
    <w:rsid w:val="00B12713"/>
    <w:rsid w:val="00B12AC9"/>
    <w:rsid w:val="00B1304E"/>
    <w:rsid w:val="00B135C1"/>
    <w:rsid w:val="00B1364D"/>
    <w:rsid w:val="00B13812"/>
    <w:rsid w:val="00B13913"/>
    <w:rsid w:val="00B1468A"/>
    <w:rsid w:val="00B150F6"/>
    <w:rsid w:val="00B1514B"/>
    <w:rsid w:val="00B152F9"/>
    <w:rsid w:val="00B15547"/>
    <w:rsid w:val="00B15AF3"/>
    <w:rsid w:val="00B15B6D"/>
    <w:rsid w:val="00B15CA6"/>
    <w:rsid w:val="00B15DCF"/>
    <w:rsid w:val="00B162DE"/>
    <w:rsid w:val="00B171DD"/>
    <w:rsid w:val="00B17240"/>
    <w:rsid w:val="00B17A99"/>
    <w:rsid w:val="00B17AC6"/>
    <w:rsid w:val="00B2072A"/>
    <w:rsid w:val="00B20E90"/>
    <w:rsid w:val="00B227E5"/>
    <w:rsid w:val="00B22CFD"/>
    <w:rsid w:val="00B22FFC"/>
    <w:rsid w:val="00B23021"/>
    <w:rsid w:val="00B2314F"/>
    <w:rsid w:val="00B23AC5"/>
    <w:rsid w:val="00B23D00"/>
    <w:rsid w:val="00B242E5"/>
    <w:rsid w:val="00B2456A"/>
    <w:rsid w:val="00B247A4"/>
    <w:rsid w:val="00B25F9F"/>
    <w:rsid w:val="00B26273"/>
    <w:rsid w:val="00B264F8"/>
    <w:rsid w:val="00B2679B"/>
    <w:rsid w:val="00B267C5"/>
    <w:rsid w:val="00B267D2"/>
    <w:rsid w:val="00B268F4"/>
    <w:rsid w:val="00B269D4"/>
    <w:rsid w:val="00B26FB6"/>
    <w:rsid w:val="00B26FBF"/>
    <w:rsid w:val="00B27401"/>
    <w:rsid w:val="00B27C59"/>
    <w:rsid w:val="00B27F16"/>
    <w:rsid w:val="00B305CC"/>
    <w:rsid w:val="00B3098A"/>
    <w:rsid w:val="00B30C1A"/>
    <w:rsid w:val="00B31D45"/>
    <w:rsid w:val="00B31F0D"/>
    <w:rsid w:val="00B32091"/>
    <w:rsid w:val="00B322FE"/>
    <w:rsid w:val="00B3297A"/>
    <w:rsid w:val="00B33A44"/>
    <w:rsid w:val="00B33CCB"/>
    <w:rsid w:val="00B34040"/>
    <w:rsid w:val="00B3445B"/>
    <w:rsid w:val="00B34A26"/>
    <w:rsid w:val="00B350B2"/>
    <w:rsid w:val="00B355C6"/>
    <w:rsid w:val="00B35838"/>
    <w:rsid w:val="00B364E8"/>
    <w:rsid w:val="00B3698C"/>
    <w:rsid w:val="00B37666"/>
    <w:rsid w:val="00B37FC5"/>
    <w:rsid w:val="00B40699"/>
    <w:rsid w:val="00B40AD2"/>
    <w:rsid w:val="00B40D1B"/>
    <w:rsid w:val="00B41260"/>
    <w:rsid w:val="00B417AE"/>
    <w:rsid w:val="00B418C4"/>
    <w:rsid w:val="00B418DF"/>
    <w:rsid w:val="00B41A23"/>
    <w:rsid w:val="00B42618"/>
    <w:rsid w:val="00B42732"/>
    <w:rsid w:val="00B42A6A"/>
    <w:rsid w:val="00B42DBA"/>
    <w:rsid w:val="00B4348E"/>
    <w:rsid w:val="00B43844"/>
    <w:rsid w:val="00B439DC"/>
    <w:rsid w:val="00B43A35"/>
    <w:rsid w:val="00B43D9A"/>
    <w:rsid w:val="00B43E04"/>
    <w:rsid w:val="00B4496F"/>
    <w:rsid w:val="00B4539F"/>
    <w:rsid w:val="00B46900"/>
    <w:rsid w:val="00B46F3F"/>
    <w:rsid w:val="00B47100"/>
    <w:rsid w:val="00B479C3"/>
    <w:rsid w:val="00B47A31"/>
    <w:rsid w:val="00B47D18"/>
    <w:rsid w:val="00B47FDD"/>
    <w:rsid w:val="00B5030D"/>
    <w:rsid w:val="00B50BBD"/>
    <w:rsid w:val="00B515D5"/>
    <w:rsid w:val="00B51ACD"/>
    <w:rsid w:val="00B51CD9"/>
    <w:rsid w:val="00B51F23"/>
    <w:rsid w:val="00B52CBA"/>
    <w:rsid w:val="00B52D1F"/>
    <w:rsid w:val="00B53AA3"/>
    <w:rsid w:val="00B53ADC"/>
    <w:rsid w:val="00B53B10"/>
    <w:rsid w:val="00B542EC"/>
    <w:rsid w:val="00B5437C"/>
    <w:rsid w:val="00B54C16"/>
    <w:rsid w:val="00B54C9A"/>
    <w:rsid w:val="00B5561F"/>
    <w:rsid w:val="00B5572B"/>
    <w:rsid w:val="00B55748"/>
    <w:rsid w:val="00B55DC0"/>
    <w:rsid w:val="00B56754"/>
    <w:rsid w:val="00B56908"/>
    <w:rsid w:val="00B56A1E"/>
    <w:rsid w:val="00B56D3A"/>
    <w:rsid w:val="00B57148"/>
    <w:rsid w:val="00B5767D"/>
    <w:rsid w:val="00B57A43"/>
    <w:rsid w:val="00B57CD8"/>
    <w:rsid w:val="00B604D3"/>
    <w:rsid w:val="00B605C5"/>
    <w:rsid w:val="00B609A0"/>
    <w:rsid w:val="00B60BDB"/>
    <w:rsid w:val="00B60CA6"/>
    <w:rsid w:val="00B61190"/>
    <w:rsid w:val="00B62348"/>
    <w:rsid w:val="00B62359"/>
    <w:rsid w:val="00B6282A"/>
    <w:rsid w:val="00B62BEE"/>
    <w:rsid w:val="00B62F37"/>
    <w:rsid w:val="00B636B0"/>
    <w:rsid w:val="00B63EC6"/>
    <w:rsid w:val="00B6406A"/>
    <w:rsid w:val="00B64997"/>
    <w:rsid w:val="00B65F16"/>
    <w:rsid w:val="00B665C2"/>
    <w:rsid w:val="00B67647"/>
    <w:rsid w:val="00B677E4"/>
    <w:rsid w:val="00B67885"/>
    <w:rsid w:val="00B67CA2"/>
    <w:rsid w:val="00B709D5"/>
    <w:rsid w:val="00B709E4"/>
    <w:rsid w:val="00B7102E"/>
    <w:rsid w:val="00B7125E"/>
    <w:rsid w:val="00B722D5"/>
    <w:rsid w:val="00B72331"/>
    <w:rsid w:val="00B724B2"/>
    <w:rsid w:val="00B7295E"/>
    <w:rsid w:val="00B72A01"/>
    <w:rsid w:val="00B72DAB"/>
    <w:rsid w:val="00B72E6D"/>
    <w:rsid w:val="00B730A9"/>
    <w:rsid w:val="00B733D3"/>
    <w:rsid w:val="00B7365E"/>
    <w:rsid w:val="00B73A52"/>
    <w:rsid w:val="00B73BE4"/>
    <w:rsid w:val="00B73C3D"/>
    <w:rsid w:val="00B74158"/>
    <w:rsid w:val="00B742A7"/>
    <w:rsid w:val="00B74A47"/>
    <w:rsid w:val="00B74A71"/>
    <w:rsid w:val="00B74A92"/>
    <w:rsid w:val="00B755CC"/>
    <w:rsid w:val="00B7565D"/>
    <w:rsid w:val="00B75F2C"/>
    <w:rsid w:val="00B7604F"/>
    <w:rsid w:val="00B7689D"/>
    <w:rsid w:val="00B76953"/>
    <w:rsid w:val="00B76B3A"/>
    <w:rsid w:val="00B77CC5"/>
    <w:rsid w:val="00B80283"/>
    <w:rsid w:val="00B810A9"/>
    <w:rsid w:val="00B81264"/>
    <w:rsid w:val="00B820D1"/>
    <w:rsid w:val="00B82814"/>
    <w:rsid w:val="00B82A44"/>
    <w:rsid w:val="00B831FE"/>
    <w:rsid w:val="00B83661"/>
    <w:rsid w:val="00B83AA8"/>
    <w:rsid w:val="00B84322"/>
    <w:rsid w:val="00B847CA"/>
    <w:rsid w:val="00B84C89"/>
    <w:rsid w:val="00B8508A"/>
    <w:rsid w:val="00B8576F"/>
    <w:rsid w:val="00B8614D"/>
    <w:rsid w:val="00B86365"/>
    <w:rsid w:val="00B86889"/>
    <w:rsid w:val="00B86B07"/>
    <w:rsid w:val="00B87061"/>
    <w:rsid w:val="00B87300"/>
    <w:rsid w:val="00B876A9"/>
    <w:rsid w:val="00B878BE"/>
    <w:rsid w:val="00B87AB6"/>
    <w:rsid w:val="00B87B54"/>
    <w:rsid w:val="00B87DBC"/>
    <w:rsid w:val="00B87FF7"/>
    <w:rsid w:val="00B900AE"/>
    <w:rsid w:val="00B9032A"/>
    <w:rsid w:val="00B906B2"/>
    <w:rsid w:val="00B909B0"/>
    <w:rsid w:val="00B90ADE"/>
    <w:rsid w:val="00B90FB8"/>
    <w:rsid w:val="00B9129F"/>
    <w:rsid w:val="00B91463"/>
    <w:rsid w:val="00B927A3"/>
    <w:rsid w:val="00B92A49"/>
    <w:rsid w:val="00B937F7"/>
    <w:rsid w:val="00B939A8"/>
    <w:rsid w:val="00B93B50"/>
    <w:rsid w:val="00B94564"/>
    <w:rsid w:val="00B9471A"/>
    <w:rsid w:val="00B94F50"/>
    <w:rsid w:val="00B94FDA"/>
    <w:rsid w:val="00B955ED"/>
    <w:rsid w:val="00B96320"/>
    <w:rsid w:val="00B96700"/>
    <w:rsid w:val="00B96BAA"/>
    <w:rsid w:val="00B97720"/>
    <w:rsid w:val="00B97B95"/>
    <w:rsid w:val="00BA03CE"/>
    <w:rsid w:val="00BA067B"/>
    <w:rsid w:val="00BA0C42"/>
    <w:rsid w:val="00BA0D7D"/>
    <w:rsid w:val="00BA15D5"/>
    <w:rsid w:val="00BA15F6"/>
    <w:rsid w:val="00BA164D"/>
    <w:rsid w:val="00BA1AFA"/>
    <w:rsid w:val="00BA1BC4"/>
    <w:rsid w:val="00BA1BE3"/>
    <w:rsid w:val="00BA1D42"/>
    <w:rsid w:val="00BA2A23"/>
    <w:rsid w:val="00BA2BD8"/>
    <w:rsid w:val="00BA3D18"/>
    <w:rsid w:val="00BA3D19"/>
    <w:rsid w:val="00BA3F50"/>
    <w:rsid w:val="00BA475E"/>
    <w:rsid w:val="00BA499C"/>
    <w:rsid w:val="00BA4D4C"/>
    <w:rsid w:val="00BA5147"/>
    <w:rsid w:val="00BA529D"/>
    <w:rsid w:val="00BA5773"/>
    <w:rsid w:val="00BA5E6A"/>
    <w:rsid w:val="00BA62DE"/>
    <w:rsid w:val="00BA62EA"/>
    <w:rsid w:val="00BA6729"/>
    <w:rsid w:val="00BA6785"/>
    <w:rsid w:val="00BA6B7F"/>
    <w:rsid w:val="00BA75DF"/>
    <w:rsid w:val="00BA78C9"/>
    <w:rsid w:val="00BA7A50"/>
    <w:rsid w:val="00BA7AA6"/>
    <w:rsid w:val="00BB084D"/>
    <w:rsid w:val="00BB0A0D"/>
    <w:rsid w:val="00BB0C53"/>
    <w:rsid w:val="00BB0DB1"/>
    <w:rsid w:val="00BB1AFC"/>
    <w:rsid w:val="00BB2717"/>
    <w:rsid w:val="00BB2AA3"/>
    <w:rsid w:val="00BB2C96"/>
    <w:rsid w:val="00BB315B"/>
    <w:rsid w:val="00BB3AB7"/>
    <w:rsid w:val="00BB3D6C"/>
    <w:rsid w:val="00BB421F"/>
    <w:rsid w:val="00BB43F1"/>
    <w:rsid w:val="00BB6159"/>
    <w:rsid w:val="00BB6857"/>
    <w:rsid w:val="00BB6DCC"/>
    <w:rsid w:val="00BB6EFC"/>
    <w:rsid w:val="00BB75B8"/>
    <w:rsid w:val="00BB799B"/>
    <w:rsid w:val="00BB7A04"/>
    <w:rsid w:val="00BB7B72"/>
    <w:rsid w:val="00BB7F90"/>
    <w:rsid w:val="00BC0D14"/>
    <w:rsid w:val="00BC20E4"/>
    <w:rsid w:val="00BC21F1"/>
    <w:rsid w:val="00BC22C3"/>
    <w:rsid w:val="00BC243E"/>
    <w:rsid w:val="00BC2B96"/>
    <w:rsid w:val="00BC2E5E"/>
    <w:rsid w:val="00BC346A"/>
    <w:rsid w:val="00BC39C9"/>
    <w:rsid w:val="00BC3B0A"/>
    <w:rsid w:val="00BC3FDA"/>
    <w:rsid w:val="00BC46E4"/>
    <w:rsid w:val="00BC473E"/>
    <w:rsid w:val="00BC4B1E"/>
    <w:rsid w:val="00BC580F"/>
    <w:rsid w:val="00BC5EE6"/>
    <w:rsid w:val="00BC601B"/>
    <w:rsid w:val="00BC64DC"/>
    <w:rsid w:val="00BC697B"/>
    <w:rsid w:val="00BC6DF2"/>
    <w:rsid w:val="00BC756A"/>
    <w:rsid w:val="00BC7713"/>
    <w:rsid w:val="00BC7747"/>
    <w:rsid w:val="00BC7A4D"/>
    <w:rsid w:val="00BD0B98"/>
    <w:rsid w:val="00BD0D40"/>
    <w:rsid w:val="00BD0E0E"/>
    <w:rsid w:val="00BD0E3A"/>
    <w:rsid w:val="00BD1296"/>
    <w:rsid w:val="00BD1553"/>
    <w:rsid w:val="00BD193F"/>
    <w:rsid w:val="00BD2CC7"/>
    <w:rsid w:val="00BD341E"/>
    <w:rsid w:val="00BD37A7"/>
    <w:rsid w:val="00BD4883"/>
    <w:rsid w:val="00BD527D"/>
    <w:rsid w:val="00BD54CA"/>
    <w:rsid w:val="00BD55CB"/>
    <w:rsid w:val="00BD56FB"/>
    <w:rsid w:val="00BD5867"/>
    <w:rsid w:val="00BD5D1D"/>
    <w:rsid w:val="00BD662A"/>
    <w:rsid w:val="00BD6690"/>
    <w:rsid w:val="00BD6805"/>
    <w:rsid w:val="00BD6917"/>
    <w:rsid w:val="00BD6C9E"/>
    <w:rsid w:val="00BD6E08"/>
    <w:rsid w:val="00BD7286"/>
    <w:rsid w:val="00BD7380"/>
    <w:rsid w:val="00BD744F"/>
    <w:rsid w:val="00BD7C46"/>
    <w:rsid w:val="00BD7E50"/>
    <w:rsid w:val="00BD7F2C"/>
    <w:rsid w:val="00BD7F4E"/>
    <w:rsid w:val="00BE082B"/>
    <w:rsid w:val="00BE13B2"/>
    <w:rsid w:val="00BE1A1C"/>
    <w:rsid w:val="00BE1ACB"/>
    <w:rsid w:val="00BE1EB7"/>
    <w:rsid w:val="00BE2178"/>
    <w:rsid w:val="00BE21C7"/>
    <w:rsid w:val="00BE260A"/>
    <w:rsid w:val="00BE2A63"/>
    <w:rsid w:val="00BE2BC4"/>
    <w:rsid w:val="00BE2F5A"/>
    <w:rsid w:val="00BE3541"/>
    <w:rsid w:val="00BE362C"/>
    <w:rsid w:val="00BE39A5"/>
    <w:rsid w:val="00BE471F"/>
    <w:rsid w:val="00BE48EF"/>
    <w:rsid w:val="00BE4E9F"/>
    <w:rsid w:val="00BE6377"/>
    <w:rsid w:val="00BE682E"/>
    <w:rsid w:val="00BE6849"/>
    <w:rsid w:val="00BE6CA8"/>
    <w:rsid w:val="00BE6F9B"/>
    <w:rsid w:val="00BE7344"/>
    <w:rsid w:val="00BE7D8D"/>
    <w:rsid w:val="00BF03DF"/>
    <w:rsid w:val="00BF0510"/>
    <w:rsid w:val="00BF0DFD"/>
    <w:rsid w:val="00BF12F0"/>
    <w:rsid w:val="00BF156C"/>
    <w:rsid w:val="00BF15C3"/>
    <w:rsid w:val="00BF165B"/>
    <w:rsid w:val="00BF1E90"/>
    <w:rsid w:val="00BF22DC"/>
    <w:rsid w:val="00BF29AC"/>
    <w:rsid w:val="00BF29BD"/>
    <w:rsid w:val="00BF2DE2"/>
    <w:rsid w:val="00BF32B2"/>
    <w:rsid w:val="00BF454A"/>
    <w:rsid w:val="00BF4770"/>
    <w:rsid w:val="00BF4771"/>
    <w:rsid w:val="00BF4800"/>
    <w:rsid w:val="00BF4FE5"/>
    <w:rsid w:val="00BF57DD"/>
    <w:rsid w:val="00BF5904"/>
    <w:rsid w:val="00BF61FC"/>
    <w:rsid w:val="00BF6F8E"/>
    <w:rsid w:val="00C00AC8"/>
    <w:rsid w:val="00C0107C"/>
    <w:rsid w:val="00C01595"/>
    <w:rsid w:val="00C01975"/>
    <w:rsid w:val="00C01FF3"/>
    <w:rsid w:val="00C023B5"/>
    <w:rsid w:val="00C0240D"/>
    <w:rsid w:val="00C02E1D"/>
    <w:rsid w:val="00C03DE8"/>
    <w:rsid w:val="00C03F64"/>
    <w:rsid w:val="00C04229"/>
    <w:rsid w:val="00C04354"/>
    <w:rsid w:val="00C0436B"/>
    <w:rsid w:val="00C04583"/>
    <w:rsid w:val="00C0476E"/>
    <w:rsid w:val="00C04CEC"/>
    <w:rsid w:val="00C04DD3"/>
    <w:rsid w:val="00C05B75"/>
    <w:rsid w:val="00C062E8"/>
    <w:rsid w:val="00C0699C"/>
    <w:rsid w:val="00C075EE"/>
    <w:rsid w:val="00C07644"/>
    <w:rsid w:val="00C0777F"/>
    <w:rsid w:val="00C07C5D"/>
    <w:rsid w:val="00C10529"/>
    <w:rsid w:val="00C106AB"/>
    <w:rsid w:val="00C107DA"/>
    <w:rsid w:val="00C1091B"/>
    <w:rsid w:val="00C1163E"/>
    <w:rsid w:val="00C118FE"/>
    <w:rsid w:val="00C12158"/>
    <w:rsid w:val="00C1216C"/>
    <w:rsid w:val="00C12F25"/>
    <w:rsid w:val="00C12F91"/>
    <w:rsid w:val="00C13351"/>
    <w:rsid w:val="00C1341C"/>
    <w:rsid w:val="00C1361D"/>
    <w:rsid w:val="00C14886"/>
    <w:rsid w:val="00C149D6"/>
    <w:rsid w:val="00C14E78"/>
    <w:rsid w:val="00C1542D"/>
    <w:rsid w:val="00C1584A"/>
    <w:rsid w:val="00C15C91"/>
    <w:rsid w:val="00C15EFF"/>
    <w:rsid w:val="00C16000"/>
    <w:rsid w:val="00C16E4D"/>
    <w:rsid w:val="00C16FAE"/>
    <w:rsid w:val="00C17049"/>
    <w:rsid w:val="00C17A36"/>
    <w:rsid w:val="00C20326"/>
    <w:rsid w:val="00C206A7"/>
    <w:rsid w:val="00C20CF8"/>
    <w:rsid w:val="00C20E5E"/>
    <w:rsid w:val="00C21118"/>
    <w:rsid w:val="00C212F7"/>
    <w:rsid w:val="00C221A3"/>
    <w:rsid w:val="00C227C2"/>
    <w:rsid w:val="00C23DB8"/>
    <w:rsid w:val="00C24285"/>
    <w:rsid w:val="00C242A5"/>
    <w:rsid w:val="00C246A4"/>
    <w:rsid w:val="00C24884"/>
    <w:rsid w:val="00C24971"/>
    <w:rsid w:val="00C24CDA"/>
    <w:rsid w:val="00C24F96"/>
    <w:rsid w:val="00C25EA6"/>
    <w:rsid w:val="00C26130"/>
    <w:rsid w:val="00C269E4"/>
    <w:rsid w:val="00C272BC"/>
    <w:rsid w:val="00C302B2"/>
    <w:rsid w:val="00C3083C"/>
    <w:rsid w:val="00C31103"/>
    <w:rsid w:val="00C316FB"/>
    <w:rsid w:val="00C321E3"/>
    <w:rsid w:val="00C3222D"/>
    <w:rsid w:val="00C3271E"/>
    <w:rsid w:val="00C327F1"/>
    <w:rsid w:val="00C3288D"/>
    <w:rsid w:val="00C32C16"/>
    <w:rsid w:val="00C32C62"/>
    <w:rsid w:val="00C3300D"/>
    <w:rsid w:val="00C339C2"/>
    <w:rsid w:val="00C339DF"/>
    <w:rsid w:val="00C33FBC"/>
    <w:rsid w:val="00C34CC9"/>
    <w:rsid w:val="00C34EAC"/>
    <w:rsid w:val="00C3536E"/>
    <w:rsid w:val="00C35956"/>
    <w:rsid w:val="00C35FA5"/>
    <w:rsid w:val="00C36164"/>
    <w:rsid w:val="00C3679D"/>
    <w:rsid w:val="00C373CD"/>
    <w:rsid w:val="00C378EE"/>
    <w:rsid w:val="00C37940"/>
    <w:rsid w:val="00C37DB7"/>
    <w:rsid w:val="00C404B2"/>
    <w:rsid w:val="00C40952"/>
    <w:rsid w:val="00C40ADD"/>
    <w:rsid w:val="00C40F4F"/>
    <w:rsid w:val="00C4109E"/>
    <w:rsid w:val="00C41214"/>
    <w:rsid w:val="00C4156A"/>
    <w:rsid w:val="00C415EB"/>
    <w:rsid w:val="00C41D13"/>
    <w:rsid w:val="00C4258E"/>
    <w:rsid w:val="00C42614"/>
    <w:rsid w:val="00C426B0"/>
    <w:rsid w:val="00C428F4"/>
    <w:rsid w:val="00C42B36"/>
    <w:rsid w:val="00C43635"/>
    <w:rsid w:val="00C436E4"/>
    <w:rsid w:val="00C43841"/>
    <w:rsid w:val="00C4395B"/>
    <w:rsid w:val="00C44A8B"/>
    <w:rsid w:val="00C45110"/>
    <w:rsid w:val="00C45146"/>
    <w:rsid w:val="00C4550D"/>
    <w:rsid w:val="00C45A18"/>
    <w:rsid w:val="00C45C04"/>
    <w:rsid w:val="00C46347"/>
    <w:rsid w:val="00C46F72"/>
    <w:rsid w:val="00C47C44"/>
    <w:rsid w:val="00C47EA2"/>
    <w:rsid w:val="00C5017D"/>
    <w:rsid w:val="00C505DA"/>
    <w:rsid w:val="00C50C6D"/>
    <w:rsid w:val="00C51030"/>
    <w:rsid w:val="00C5105B"/>
    <w:rsid w:val="00C510BD"/>
    <w:rsid w:val="00C519A7"/>
    <w:rsid w:val="00C5236B"/>
    <w:rsid w:val="00C523D7"/>
    <w:rsid w:val="00C52805"/>
    <w:rsid w:val="00C5293F"/>
    <w:rsid w:val="00C52B2F"/>
    <w:rsid w:val="00C52ECE"/>
    <w:rsid w:val="00C52F16"/>
    <w:rsid w:val="00C535A5"/>
    <w:rsid w:val="00C53826"/>
    <w:rsid w:val="00C53E3F"/>
    <w:rsid w:val="00C53F71"/>
    <w:rsid w:val="00C5407D"/>
    <w:rsid w:val="00C5493E"/>
    <w:rsid w:val="00C54D3B"/>
    <w:rsid w:val="00C5575E"/>
    <w:rsid w:val="00C5623A"/>
    <w:rsid w:val="00C56354"/>
    <w:rsid w:val="00C5676C"/>
    <w:rsid w:val="00C56B3F"/>
    <w:rsid w:val="00C56FEF"/>
    <w:rsid w:val="00C570C2"/>
    <w:rsid w:val="00C570FF"/>
    <w:rsid w:val="00C573C7"/>
    <w:rsid w:val="00C57E04"/>
    <w:rsid w:val="00C57F6D"/>
    <w:rsid w:val="00C60042"/>
    <w:rsid w:val="00C60A54"/>
    <w:rsid w:val="00C60AA6"/>
    <w:rsid w:val="00C6135F"/>
    <w:rsid w:val="00C61478"/>
    <w:rsid w:val="00C616F4"/>
    <w:rsid w:val="00C61A51"/>
    <w:rsid w:val="00C61AA8"/>
    <w:rsid w:val="00C621CF"/>
    <w:rsid w:val="00C62341"/>
    <w:rsid w:val="00C6268E"/>
    <w:rsid w:val="00C6289B"/>
    <w:rsid w:val="00C62F7B"/>
    <w:rsid w:val="00C638ED"/>
    <w:rsid w:val="00C63912"/>
    <w:rsid w:val="00C63A89"/>
    <w:rsid w:val="00C63EB4"/>
    <w:rsid w:val="00C63EFC"/>
    <w:rsid w:val="00C646B3"/>
    <w:rsid w:val="00C64A49"/>
    <w:rsid w:val="00C64E9C"/>
    <w:rsid w:val="00C658C7"/>
    <w:rsid w:val="00C65FEA"/>
    <w:rsid w:val="00C669A1"/>
    <w:rsid w:val="00C671BE"/>
    <w:rsid w:val="00C672E9"/>
    <w:rsid w:val="00C67688"/>
    <w:rsid w:val="00C678AD"/>
    <w:rsid w:val="00C678E1"/>
    <w:rsid w:val="00C67E93"/>
    <w:rsid w:val="00C7078F"/>
    <w:rsid w:val="00C71E29"/>
    <w:rsid w:val="00C72094"/>
    <w:rsid w:val="00C726B8"/>
    <w:rsid w:val="00C729C5"/>
    <w:rsid w:val="00C734D6"/>
    <w:rsid w:val="00C735D0"/>
    <w:rsid w:val="00C755EE"/>
    <w:rsid w:val="00C7642F"/>
    <w:rsid w:val="00C7655C"/>
    <w:rsid w:val="00C76623"/>
    <w:rsid w:val="00C76BFE"/>
    <w:rsid w:val="00C76D80"/>
    <w:rsid w:val="00C76F41"/>
    <w:rsid w:val="00C77555"/>
    <w:rsid w:val="00C77AA7"/>
    <w:rsid w:val="00C80164"/>
    <w:rsid w:val="00C803DE"/>
    <w:rsid w:val="00C803DF"/>
    <w:rsid w:val="00C810FC"/>
    <w:rsid w:val="00C81B8E"/>
    <w:rsid w:val="00C81EC1"/>
    <w:rsid w:val="00C8218F"/>
    <w:rsid w:val="00C823B3"/>
    <w:rsid w:val="00C823D5"/>
    <w:rsid w:val="00C82854"/>
    <w:rsid w:val="00C82BFD"/>
    <w:rsid w:val="00C82DEA"/>
    <w:rsid w:val="00C82FEC"/>
    <w:rsid w:val="00C841BB"/>
    <w:rsid w:val="00C84577"/>
    <w:rsid w:val="00C84BA6"/>
    <w:rsid w:val="00C84C97"/>
    <w:rsid w:val="00C84D4F"/>
    <w:rsid w:val="00C85C55"/>
    <w:rsid w:val="00C864D3"/>
    <w:rsid w:val="00C86DB2"/>
    <w:rsid w:val="00C90025"/>
    <w:rsid w:val="00C900A7"/>
    <w:rsid w:val="00C90A9B"/>
    <w:rsid w:val="00C910BB"/>
    <w:rsid w:val="00C91D40"/>
    <w:rsid w:val="00C91EC4"/>
    <w:rsid w:val="00C92274"/>
    <w:rsid w:val="00C924E3"/>
    <w:rsid w:val="00C92983"/>
    <w:rsid w:val="00C93998"/>
    <w:rsid w:val="00C93CEC"/>
    <w:rsid w:val="00C94471"/>
    <w:rsid w:val="00C9476D"/>
    <w:rsid w:val="00C94AAA"/>
    <w:rsid w:val="00C94FF6"/>
    <w:rsid w:val="00C953A4"/>
    <w:rsid w:val="00C954A1"/>
    <w:rsid w:val="00C954FD"/>
    <w:rsid w:val="00C95BF0"/>
    <w:rsid w:val="00C9644D"/>
    <w:rsid w:val="00C96653"/>
    <w:rsid w:val="00C971BB"/>
    <w:rsid w:val="00C975D4"/>
    <w:rsid w:val="00C97EC0"/>
    <w:rsid w:val="00C97FC2"/>
    <w:rsid w:val="00CA09B8"/>
    <w:rsid w:val="00CA10F9"/>
    <w:rsid w:val="00CA13A7"/>
    <w:rsid w:val="00CA14A5"/>
    <w:rsid w:val="00CA1C78"/>
    <w:rsid w:val="00CA2A22"/>
    <w:rsid w:val="00CA2BAF"/>
    <w:rsid w:val="00CA2D72"/>
    <w:rsid w:val="00CA2F1D"/>
    <w:rsid w:val="00CA333E"/>
    <w:rsid w:val="00CA3389"/>
    <w:rsid w:val="00CA338C"/>
    <w:rsid w:val="00CA363E"/>
    <w:rsid w:val="00CA3F9D"/>
    <w:rsid w:val="00CA4C10"/>
    <w:rsid w:val="00CA6515"/>
    <w:rsid w:val="00CA6631"/>
    <w:rsid w:val="00CA73F4"/>
    <w:rsid w:val="00CA7D36"/>
    <w:rsid w:val="00CB064C"/>
    <w:rsid w:val="00CB0AC9"/>
    <w:rsid w:val="00CB0ED6"/>
    <w:rsid w:val="00CB17DE"/>
    <w:rsid w:val="00CB1F24"/>
    <w:rsid w:val="00CB2031"/>
    <w:rsid w:val="00CB2670"/>
    <w:rsid w:val="00CB3783"/>
    <w:rsid w:val="00CB3DF1"/>
    <w:rsid w:val="00CB3E3D"/>
    <w:rsid w:val="00CB43E2"/>
    <w:rsid w:val="00CB4732"/>
    <w:rsid w:val="00CB4D3E"/>
    <w:rsid w:val="00CB5001"/>
    <w:rsid w:val="00CB50D2"/>
    <w:rsid w:val="00CB59C4"/>
    <w:rsid w:val="00CB5EF7"/>
    <w:rsid w:val="00CB5FE9"/>
    <w:rsid w:val="00CB6805"/>
    <w:rsid w:val="00CB72C8"/>
    <w:rsid w:val="00CB73A3"/>
    <w:rsid w:val="00CB7468"/>
    <w:rsid w:val="00CB7F71"/>
    <w:rsid w:val="00CC065A"/>
    <w:rsid w:val="00CC0EF1"/>
    <w:rsid w:val="00CC1129"/>
    <w:rsid w:val="00CC1728"/>
    <w:rsid w:val="00CC26BC"/>
    <w:rsid w:val="00CC27B6"/>
    <w:rsid w:val="00CC27F2"/>
    <w:rsid w:val="00CC289D"/>
    <w:rsid w:val="00CC2A33"/>
    <w:rsid w:val="00CC33A4"/>
    <w:rsid w:val="00CC3741"/>
    <w:rsid w:val="00CC392A"/>
    <w:rsid w:val="00CC484B"/>
    <w:rsid w:val="00CC4851"/>
    <w:rsid w:val="00CC4A27"/>
    <w:rsid w:val="00CC4BF6"/>
    <w:rsid w:val="00CC4DBA"/>
    <w:rsid w:val="00CC4F98"/>
    <w:rsid w:val="00CC52EA"/>
    <w:rsid w:val="00CC5E50"/>
    <w:rsid w:val="00CC6259"/>
    <w:rsid w:val="00CC6451"/>
    <w:rsid w:val="00CC6895"/>
    <w:rsid w:val="00CC6EB9"/>
    <w:rsid w:val="00CC7041"/>
    <w:rsid w:val="00CC7166"/>
    <w:rsid w:val="00CC71BE"/>
    <w:rsid w:val="00CC79AF"/>
    <w:rsid w:val="00CC7B9D"/>
    <w:rsid w:val="00CC7F53"/>
    <w:rsid w:val="00CD066B"/>
    <w:rsid w:val="00CD0A23"/>
    <w:rsid w:val="00CD0B94"/>
    <w:rsid w:val="00CD1186"/>
    <w:rsid w:val="00CD124F"/>
    <w:rsid w:val="00CD13C0"/>
    <w:rsid w:val="00CD1617"/>
    <w:rsid w:val="00CD18A8"/>
    <w:rsid w:val="00CD1CF4"/>
    <w:rsid w:val="00CD20F4"/>
    <w:rsid w:val="00CD2184"/>
    <w:rsid w:val="00CD2D9F"/>
    <w:rsid w:val="00CD2F69"/>
    <w:rsid w:val="00CD39E0"/>
    <w:rsid w:val="00CD49D0"/>
    <w:rsid w:val="00CD4FE7"/>
    <w:rsid w:val="00CD50A0"/>
    <w:rsid w:val="00CD5C82"/>
    <w:rsid w:val="00CD6698"/>
    <w:rsid w:val="00CD6C8D"/>
    <w:rsid w:val="00CD77CE"/>
    <w:rsid w:val="00CD7D95"/>
    <w:rsid w:val="00CD7E2B"/>
    <w:rsid w:val="00CE0028"/>
    <w:rsid w:val="00CE0737"/>
    <w:rsid w:val="00CE079B"/>
    <w:rsid w:val="00CE1271"/>
    <w:rsid w:val="00CE1574"/>
    <w:rsid w:val="00CE163D"/>
    <w:rsid w:val="00CE179C"/>
    <w:rsid w:val="00CE207B"/>
    <w:rsid w:val="00CE220E"/>
    <w:rsid w:val="00CE2A8E"/>
    <w:rsid w:val="00CE2BEA"/>
    <w:rsid w:val="00CE366B"/>
    <w:rsid w:val="00CE370E"/>
    <w:rsid w:val="00CE383F"/>
    <w:rsid w:val="00CE390E"/>
    <w:rsid w:val="00CE3DDB"/>
    <w:rsid w:val="00CE42C3"/>
    <w:rsid w:val="00CE485A"/>
    <w:rsid w:val="00CE4D19"/>
    <w:rsid w:val="00CE4DD4"/>
    <w:rsid w:val="00CE525A"/>
    <w:rsid w:val="00CE57CF"/>
    <w:rsid w:val="00CE5A81"/>
    <w:rsid w:val="00CE69CC"/>
    <w:rsid w:val="00CE69F3"/>
    <w:rsid w:val="00CE7511"/>
    <w:rsid w:val="00CE759F"/>
    <w:rsid w:val="00CE7750"/>
    <w:rsid w:val="00CE784B"/>
    <w:rsid w:val="00CE79DF"/>
    <w:rsid w:val="00CE7CEA"/>
    <w:rsid w:val="00CF0334"/>
    <w:rsid w:val="00CF055D"/>
    <w:rsid w:val="00CF05C4"/>
    <w:rsid w:val="00CF0A86"/>
    <w:rsid w:val="00CF10AF"/>
    <w:rsid w:val="00CF1260"/>
    <w:rsid w:val="00CF1969"/>
    <w:rsid w:val="00CF23A2"/>
    <w:rsid w:val="00CF2D29"/>
    <w:rsid w:val="00CF3360"/>
    <w:rsid w:val="00CF3B72"/>
    <w:rsid w:val="00CF4B7B"/>
    <w:rsid w:val="00CF517B"/>
    <w:rsid w:val="00CF5EBF"/>
    <w:rsid w:val="00CF5F56"/>
    <w:rsid w:val="00CF6290"/>
    <w:rsid w:val="00CF6C6D"/>
    <w:rsid w:val="00CF6CB2"/>
    <w:rsid w:val="00CF71F7"/>
    <w:rsid w:val="00CF758D"/>
    <w:rsid w:val="00CF76C2"/>
    <w:rsid w:val="00D00233"/>
    <w:rsid w:val="00D0055A"/>
    <w:rsid w:val="00D00FEB"/>
    <w:rsid w:val="00D0117C"/>
    <w:rsid w:val="00D01E48"/>
    <w:rsid w:val="00D02022"/>
    <w:rsid w:val="00D02144"/>
    <w:rsid w:val="00D0285F"/>
    <w:rsid w:val="00D02BB2"/>
    <w:rsid w:val="00D03256"/>
    <w:rsid w:val="00D03719"/>
    <w:rsid w:val="00D039D0"/>
    <w:rsid w:val="00D03AA3"/>
    <w:rsid w:val="00D03E8B"/>
    <w:rsid w:val="00D04155"/>
    <w:rsid w:val="00D04239"/>
    <w:rsid w:val="00D04633"/>
    <w:rsid w:val="00D05670"/>
    <w:rsid w:val="00D05D84"/>
    <w:rsid w:val="00D05DD5"/>
    <w:rsid w:val="00D0605E"/>
    <w:rsid w:val="00D06EFD"/>
    <w:rsid w:val="00D07016"/>
    <w:rsid w:val="00D0710E"/>
    <w:rsid w:val="00D078D3"/>
    <w:rsid w:val="00D078EB"/>
    <w:rsid w:val="00D07F6E"/>
    <w:rsid w:val="00D10A5B"/>
    <w:rsid w:val="00D10ED6"/>
    <w:rsid w:val="00D10F6C"/>
    <w:rsid w:val="00D11757"/>
    <w:rsid w:val="00D1206E"/>
    <w:rsid w:val="00D122B9"/>
    <w:rsid w:val="00D12321"/>
    <w:rsid w:val="00D12A4C"/>
    <w:rsid w:val="00D12B10"/>
    <w:rsid w:val="00D1341C"/>
    <w:rsid w:val="00D134D7"/>
    <w:rsid w:val="00D135B2"/>
    <w:rsid w:val="00D13934"/>
    <w:rsid w:val="00D14046"/>
    <w:rsid w:val="00D1428C"/>
    <w:rsid w:val="00D1464B"/>
    <w:rsid w:val="00D1478D"/>
    <w:rsid w:val="00D14DF3"/>
    <w:rsid w:val="00D15A87"/>
    <w:rsid w:val="00D15C6D"/>
    <w:rsid w:val="00D15F9D"/>
    <w:rsid w:val="00D16AAF"/>
    <w:rsid w:val="00D16DFF"/>
    <w:rsid w:val="00D174D8"/>
    <w:rsid w:val="00D174F0"/>
    <w:rsid w:val="00D17EF8"/>
    <w:rsid w:val="00D17FEC"/>
    <w:rsid w:val="00D20032"/>
    <w:rsid w:val="00D201AC"/>
    <w:rsid w:val="00D206FA"/>
    <w:rsid w:val="00D20731"/>
    <w:rsid w:val="00D2083B"/>
    <w:rsid w:val="00D209B5"/>
    <w:rsid w:val="00D20A85"/>
    <w:rsid w:val="00D20ACC"/>
    <w:rsid w:val="00D20AFA"/>
    <w:rsid w:val="00D2103A"/>
    <w:rsid w:val="00D21134"/>
    <w:rsid w:val="00D211DD"/>
    <w:rsid w:val="00D2120E"/>
    <w:rsid w:val="00D2135D"/>
    <w:rsid w:val="00D21BB7"/>
    <w:rsid w:val="00D21E0B"/>
    <w:rsid w:val="00D21F68"/>
    <w:rsid w:val="00D22B32"/>
    <w:rsid w:val="00D22D83"/>
    <w:rsid w:val="00D23E4A"/>
    <w:rsid w:val="00D243D6"/>
    <w:rsid w:val="00D24599"/>
    <w:rsid w:val="00D24719"/>
    <w:rsid w:val="00D24845"/>
    <w:rsid w:val="00D249D3"/>
    <w:rsid w:val="00D24BC7"/>
    <w:rsid w:val="00D259C5"/>
    <w:rsid w:val="00D25B36"/>
    <w:rsid w:val="00D262DB"/>
    <w:rsid w:val="00D26A24"/>
    <w:rsid w:val="00D26AAC"/>
    <w:rsid w:val="00D26AB3"/>
    <w:rsid w:val="00D26EE1"/>
    <w:rsid w:val="00D275B1"/>
    <w:rsid w:val="00D27780"/>
    <w:rsid w:val="00D277AE"/>
    <w:rsid w:val="00D27AE6"/>
    <w:rsid w:val="00D27DBD"/>
    <w:rsid w:val="00D27DFC"/>
    <w:rsid w:val="00D30238"/>
    <w:rsid w:val="00D30738"/>
    <w:rsid w:val="00D30ACE"/>
    <w:rsid w:val="00D30B3F"/>
    <w:rsid w:val="00D30C07"/>
    <w:rsid w:val="00D30EB3"/>
    <w:rsid w:val="00D310E6"/>
    <w:rsid w:val="00D31366"/>
    <w:rsid w:val="00D31464"/>
    <w:rsid w:val="00D315EE"/>
    <w:rsid w:val="00D3180A"/>
    <w:rsid w:val="00D31854"/>
    <w:rsid w:val="00D31A2B"/>
    <w:rsid w:val="00D31A83"/>
    <w:rsid w:val="00D31CB4"/>
    <w:rsid w:val="00D32656"/>
    <w:rsid w:val="00D32761"/>
    <w:rsid w:val="00D32990"/>
    <w:rsid w:val="00D33071"/>
    <w:rsid w:val="00D337EB"/>
    <w:rsid w:val="00D33962"/>
    <w:rsid w:val="00D33AB8"/>
    <w:rsid w:val="00D33B58"/>
    <w:rsid w:val="00D345E7"/>
    <w:rsid w:val="00D348D4"/>
    <w:rsid w:val="00D35DE4"/>
    <w:rsid w:val="00D35E59"/>
    <w:rsid w:val="00D35F24"/>
    <w:rsid w:val="00D3751E"/>
    <w:rsid w:val="00D376CF"/>
    <w:rsid w:val="00D378A9"/>
    <w:rsid w:val="00D37987"/>
    <w:rsid w:val="00D379E0"/>
    <w:rsid w:val="00D37C95"/>
    <w:rsid w:val="00D40189"/>
    <w:rsid w:val="00D406D0"/>
    <w:rsid w:val="00D412B3"/>
    <w:rsid w:val="00D4135F"/>
    <w:rsid w:val="00D41381"/>
    <w:rsid w:val="00D4174B"/>
    <w:rsid w:val="00D41D3E"/>
    <w:rsid w:val="00D41F56"/>
    <w:rsid w:val="00D420E6"/>
    <w:rsid w:val="00D4276C"/>
    <w:rsid w:val="00D42A2C"/>
    <w:rsid w:val="00D42DBD"/>
    <w:rsid w:val="00D4313C"/>
    <w:rsid w:val="00D43F3C"/>
    <w:rsid w:val="00D44094"/>
    <w:rsid w:val="00D441FC"/>
    <w:rsid w:val="00D4503C"/>
    <w:rsid w:val="00D455CF"/>
    <w:rsid w:val="00D45B08"/>
    <w:rsid w:val="00D46638"/>
    <w:rsid w:val="00D46870"/>
    <w:rsid w:val="00D4697A"/>
    <w:rsid w:val="00D46A2E"/>
    <w:rsid w:val="00D47096"/>
    <w:rsid w:val="00D479B4"/>
    <w:rsid w:val="00D47DD4"/>
    <w:rsid w:val="00D50406"/>
    <w:rsid w:val="00D504EA"/>
    <w:rsid w:val="00D5051E"/>
    <w:rsid w:val="00D516F4"/>
    <w:rsid w:val="00D5189C"/>
    <w:rsid w:val="00D51FF6"/>
    <w:rsid w:val="00D529BC"/>
    <w:rsid w:val="00D52C13"/>
    <w:rsid w:val="00D52DD0"/>
    <w:rsid w:val="00D52EB3"/>
    <w:rsid w:val="00D53032"/>
    <w:rsid w:val="00D537AB"/>
    <w:rsid w:val="00D53965"/>
    <w:rsid w:val="00D53D95"/>
    <w:rsid w:val="00D54181"/>
    <w:rsid w:val="00D5456F"/>
    <w:rsid w:val="00D546B0"/>
    <w:rsid w:val="00D54908"/>
    <w:rsid w:val="00D552F1"/>
    <w:rsid w:val="00D558A5"/>
    <w:rsid w:val="00D558FD"/>
    <w:rsid w:val="00D55CF3"/>
    <w:rsid w:val="00D55D80"/>
    <w:rsid w:val="00D56453"/>
    <w:rsid w:val="00D565D7"/>
    <w:rsid w:val="00D56D10"/>
    <w:rsid w:val="00D57CD2"/>
    <w:rsid w:val="00D57DFB"/>
    <w:rsid w:val="00D57FDB"/>
    <w:rsid w:val="00D601AE"/>
    <w:rsid w:val="00D609A1"/>
    <w:rsid w:val="00D60ABF"/>
    <w:rsid w:val="00D60D37"/>
    <w:rsid w:val="00D61766"/>
    <w:rsid w:val="00D61FAC"/>
    <w:rsid w:val="00D623B6"/>
    <w:rsid w:val="00D623C0"/>
    <w:rsid w:val="00D627EA"/>
    <w:rsid w:val="00D62EDA"/>
    <w:rsid w:val="00D631AC"/>
    <w:rsid w:val="00D632B2"/>
    <w:rsid w:val="00D635D7"/>
    <w:rsid w:val="00D63E09"/>
    <w:rsid w:val="00D6433E"/>
    <w:rsid w:val="00D644F7"/>
    <w:rsid w:val="00D64774"/>
    <w:rsid w:val="00D64BA9"/>
    <w:rsid w:val="00D651EE"/>
    <w:rsid w:val="00D65318"/>
    <w:rsid w:val="00D65369"/>
    <w:rsid w:val="00D6550B"/>
    <w:rsid w:val="00D65619"/>
    <w:rsid w:val="00D6579F"/>
    <w:rsid w:val="00D66427"/>
    <w:rsid w:val="00D671DC"/>
    <w:rsid w:val="00D67A9F"/>
    <w:rsid w:val="00D67DB9"/>
    <w:rsid w:val="00D67E2E"/>
    <w:rsid w:val="00D7030F"/>
    <w:rsid w:val="00D70D4C"/>
    <w:rsid w:val="00D70D7E"/>
    <w:rsid w:val="00D7132E"/>
    <w:rsid w:val="00D71413"/>
    <w:rsid w:val="00D71D5F"/>
    <w:rsid w:val="00D720DF"/>
    <w:rsid w:val="00D721CE"/>
    <w:rsid w:val="00D72381"/>
    <w:rsid w:val="00D727EE"/>
    <w:rsid w:val="00D72A8B"/>
    <w:rsid w:val="00D72BD2"/>
    <w:rsid w:val="00D72DCE"/>
    <w:rsid w:val="00D73402"/>
    <w:rsid w:val="00D737A3"/>
    <w:rsid w:val="00D7384B"/>
    <w:rsid w:val="00D74266"/>
    <w:rsid w:val="00D7433D"/>
    <w:rsid w:val="00D74473"/>
    <w:rsid w:val="00D74592"/>
    <w:rsid w:val="00D746F6"/>
    <w:rsid w:val="00D756B9"/>
    <w:rsid w:val="00D7581C"/>
    <w:rsid w:val="00D75B93"/>
    <w:rsid w:val="00D76156"/>
    <w:rsid w:val="00D76647"/>
    <w:rsid w:val="00D76676"/>
    <w:rsid w:val="00D76A72"/>
    <w:rsid w:val="00D80146"/>
    <w:rsid w:val="00D8023F"/>
    <w:rsid w:val="00D80902"/>
    <w:rsid w:val="00D80929"/>
    <w:rsid w:val="00D80C7B"/>
    <w:rsid w:val="00D8146A"/>
    <w:rsid w:val="00D818FA"/>
    <w:rsid w:val="00D81DE4"/>
    <w:rsid w:val="00D824C5"/>
    <w:rsid w:val="00D8355D"/>
    <w:rsid w:val="00D836AF"/>
    <w:rsid w:val="00D83AF5"/>
    <w:rsid w:val="00D83B58"/>
    <w:rsid w:val="00D83D30"/>
    <w:rsid w:val="00D8494D"/>
    <w:rsid w:val="00D85C8A"/>
    <w:rsid w:val="00D861A6"/>
    <w:rsid w:val="00D865CD"/>
    <w:rsid w:val="00D87D46"/>
    <w:rsid w:val="00D87F5D"/>
    <w:rsid w:val="00D90857"/>
    <w:rsid w:val="00D90E65"/>
    <w:rsid w:val="00D90EB4"/>
    <w:rsid w:val="00D91121"/>
    <w:rsid w:val="00D918D5"/>
    <w:rsid w:val="00D91B76"/>
    <w:rsid w:val="00D92630"/>
    <w:rsid w:val="00D92675"/>
    <w:rsid w:val="00D92C41"/>
    <w:rsid w:val="00D92D54"/>
    <w:rsid w:val="00D92ECE"/>
    <w:rsid w:val="00D931E5"/>
    <w:rsid w:val="00D94208"/>
    <w:rsid w:val="00D94585"/>
    <w:rsid w:val="00D94803"/>
    <w:rsid w:val="00D94907"/>
    <w:rsid w:val="00D9490C"/>
    <w:rsid w:val="00D94BBB"/>
    <w:rsid w:val="00D965B5"/>
    <w:rsid w:val="00D96BA7"/>
    <w:rsid w:val="00D9717C"/>
    <w:rsid w:val="00D97E06"/>
    <w:rsid w:val="00DA1777"/>
    <w:rsid w:val="00DA18FB"/>
    <w:rsid w:val="00DA1CA9"/>
    <w:rsid w:val="00DA1F26"/>
    <w:rsid w:val="00DA202F"/>
    <w:rsid w:val="00DA2047"/>
    <w:rsid w:val="00DA2303"/>
    <w:rsid w:val="00DA2477"/>
    <w:rsid w:val="00DA266B"/>
    <w:rsid w:val="00DA33CA"/>
    <w:rsid w:val="00DA3878"/>
    <w:rsid w:val="00DA3F13"/>
    <w:rsid w:val="00DA4236"/>
    <w:rsid w:val="00DA455A"/>
    <w:rsid w:val="00DA46C0"/>
    <w:rsid w:val="00DA4933"/>
    <w:rsid w:val="00DA4BCB"/>
    <w:rsid w:val="00DA4D71"/>
    <w:rsid w:val="00DA4EBC"/>
    <w:rsid w:val="00DA5135"/>
    <w:rsid w:val="00DA5202"/>
    <w:rsid w:val="00DA53A0"/>
    <w:rsid w:val="00DA5AE1"/>
    <w:rsid w:val="00DA68A9"/>
    <w:rsid w:val="00DA6AB5"/>
    <w:rsid w:val="00DA6B3D"/>
    <w:rsid w:val="00DA7179"/>
    <w:rsid w:val="00DB0077"/>
    <w:rsid w:val="00DB0A9A"/>
    <w:rsid w:val="00DB0F56"/>
    <w:rsid w:val="00DB1172"/>
    <w:rsid w:val="00DB1B38"/>
    <w:rsid w:val="00DB20C5"/>
    <w:rsid w:val="00DB2295"/>
    <w:rsid w:val="00DB2744"/>
    <w:rsid w:val="00DB276E"/>
    <w:rsid w:val="00DB3401"/>
    <w:rsid w:val="00DB34F1"/>
    <w:rsid w:val="00DB38F0"/>
    <w:rsid w:val="00DB4643"/>
    <w:rsid w:val="00DB4BC0"/>
    <w:rsid w:val="00DB4C07"/>
    <w:rsid w:val="00DB4C59"/>
    <w:rsid w:val="00DB4E01"/>
    <w:rsid w:val="00DB5022"/>
    <w:rsid w:val="00DB5D4B"/>
    <w:rsid w:val="00DB6EA2"/>
    <w:rsid w:val="00DB70DC"/>
    <w:rsid w:val="00DB736D"/>
    <w:rsid w:val="00DB74AF"/>
    <w:rsid w:val="00DB759E"/>
    <w:rsid w:val="00DB7DF4"/>
    <w:rsid w:val="00DB7EC8"/>
    <w:rsid w:val="00DC06AC"/>
    <w:rsid w:val="00DC07C8"/>
    <w:rsid w:val="00DC0B7B"/>
    <w:rsid w:val="00DC0CDB"/>
    <w:rsid w:val="00DC1270"/>
    <w:rsid w:val="00DC184C"/>
    <w:rsid w:val="00DC1BC2"/>
    <w:rsid w:val="00DC22D2"/>
    <w:rsid w:val="00DC2467"/>
    <w:rsid w:val="00DC2B34"/>
    <w:rsid w:val="00DC2C07"/>
    <w:rsid w:val="00DC36A6"/>
    <w:rsid w:val="00DC3B53"/>
    <w:rsid w:val="00DC3FFB"/>
    <w:rsid w:val="00DC42E7"/>
    <w:rsid w:val="00DC4357"/>
    <w:rsid w:val="00DC43A5"/>
    <w:rsid w:val="00DC491C"/>
    <w:rsid w:val="00DC4FE2"/>
    <w:rsid w:val="00DC599F"/>
    <w:rsid w:val="00DC5EAD"/>
    <w:rsid w:val="00DC63AE"/>
    <w:rsid w:val="00DC6722"/>
    <w:rsid w:val="00DC6858"/>
    <w:rsid w:val="00DC6901"/>
    <w:rsid w:val="00DC6A87"/>
    <w:rsid w:val="00DC6CAF"/>
    <w:rsid w:val="00DC70F5"/>
    <w:rsid w:val="00DD011F"/>
    <w:rsid w:val="00DD0791"/>
    <w:rsid w:val="00DD0D25"/>
    <w:rsid w:val="00DD1024"/>
    <w:rsid w:val="00DD10A1"/>
    <w:rsid w:val="00DD10FD"/>
    <w:rsid w:val="00DD118C"/>
    <w:rsid w:val="00DD1C6F"/>
    <w:rsid w:val="00DD1EEE"/>
    <w:rsid w:val="00DD2663"/>
    <w:rsid w:val="00DD2E5E"/>
    <w:rsid w:val="00DD3323"/>
    <w:rsid w:val="00DD3F42"/>
    <w:rsid w:val="00DD41B5"/>
    <w:rsid w:val="00DD48DB"/>
    <w:rsid w:val="00DD48E7"/>
    <w:rsid w:val="00DD4CB6"/>
    <w:rsid w:val="00DD4E07"/>
    <w:rsid w:val="00DD5005"/>
    <w:rsid w:val="00DD51F8"/>
    <w:rsid w:val="00DD52B1"/>
    <w:rsid w:val="00DD5F3D"/>
    <w:rsid w:val="00DD74DA"/>
    <w:rsid w:val="00DD777A"/>
    <w:rsid w:val="00DD7A56"/>
    <w:rsid w:val="00DD7FDD"/>
    <w:rsid w:val="00DE0506"/>
    <w:rsid w:val="00DE0BF8"/>
    <w:rsid w:val="00DE0C17"/>
    <w:rsid w:val="00DE1C91"/>
    <w:rsid w:val="00DE22EA"/>
    <w:rsid w:val="00DE2650"/>
    <w:rsid w:val="00DE28D4"/>
    <w:rsid w:val="00DE2973"/>
    <w:rsid w:val="00DE2B4D"/>
    <w:rsid w:val="00DE2E0D"/>
    <w:rsid w:val="00DE2F4D"/>
    <w:rsid w:val="00DE3442"/>
    <w:rsid w:val="00DE3638"/>
    <w:rsid w:val="00DE434C"/>
    <w:rsid w:val="00DE50A3"/>
    <w:rsid w:val="00DE50A5"/>
    <w:rsid w:val="00DE5CFC"/>
    <w:rsid w:val="00DE6043"/>
    <w:rsid w:val="00DE60AA"/>
    <w:rsid w:val="00DE6474"/>
    <w:rsid w:val="00DF01CD"/>
    <w:rsid w:val="00DF078A"/>
    <w:rsid w:val="00DF07A0"/>
    <w:rsid w:val="00DF08E7"/>
    <w:rsid w:val="00DF0E17"/>
    <w:rsid w:val="00DF1042"/>
    <w:rsid w:val="00DF1720"/>
    <w:rsid w:val="00DF1929"/>
    <w:rsid w:val="00DF21B3"/>
    <w:rsid w:val="00DF23DB"/>
    <w:rsid w:val="00DF2DF5"/>
    <w:rsid w:val="00DF31B4"/>
    <w:rsid w:val="00DF33B9"/>
    <w:rsid w:val="00DF37E2"/>
    <w:rsid w:val="00DF3BA4"/>
    <w:rsid w:val="00DF3D4A"/>
    <w:rsid w:val="00DF3DD6"/>
    <w:rsid w:val="00DF410B"/>
    <w:rsid w:val="00DF41AA"/>
    <w:rsid w:val="00DF436B"/>
    <w:rsid w:val="00DF4DAE"/>
    <w:rsid w:val="00DF526F"/>
    <w:rsid w:val="00DF548F"/>
    <w:rsid w:val="00DF5A63"/>
    <w:rsid w:val="00DF5BCF"/>
    <w:rsid w:val="00DF5C3B"/>
    <w:rsid w:val="00DF5F43"/>
    <w:rsid w:val="00DF6359"/>
    <w:rsid w:val="00DF6515"/>
    <w:rsid w:val="00DF6893"/>
    <w:rsid w:val="00DF6926"/>
    <w:rsid w:val="00DF7C7E"/>
    <w:rsid w:val="00E000C7"/>
    <w:rsid w:val="00E009EA"/>
    <w:rsid w:val="00E01056"/>
    <w:rsid w:val="00E012C8"/>
    <w:rsid w:val="00E01786"/>
    <w:rsid w:val="00E01C1B"/>
    <w:rsid w:val="00E01C4E"/>
    <w:rsid w:val="00E01D4E"/>
    <w:rsid w:val="00E02A2D"/>
    <w:rsid w:val="00E02F72"/>
    <w:rsid w:val="00E038F5"/>
    <w:rsid w:val="00E0415B"/>
    <w:rsid w:val="00E046E4"/>
    <w:rsid w:val="00E046FF"/>
    <w:rsid w:val="00E04772"/>
    <w:rsid w:val="00E04C7B"/>
    <w:rsid w:val="00E04D4E"/>
    <w:rsid w:val="00E04EB4"/>
    <w:rsid w:val="00E0516D"/>
    <w:rsid w:val="00E05696"/>
    <w:rsid w:val="00E06290"/>
    <w:rsid w:val="00E0630F"/>
    <w:rsid w:val="00E07036"/>
    <w:rsid w:val="00E071F1"/>
    <w:rsid w:val="00E077D3"/>
    <w:rsid w:val="00E07F67"/>
    <w:rsid w:val="00E108CD"/>
    <w:rsid w:val="00E11935"/>
    <w:rsid w:val="00E11B10"/>
    <w:rsid w:val="00E12376"/>
    <w:rsid w:val="00E123D5"/>
    <w:rsid w:val="00E1269C"/>
    <w:rsid w:val="00E1366F"/>
    <w:rsid w:val="00E13A33"/>
    <w:rsid w:val="00E13ACC"/>
    <w:rsid w:val="00E13C02"/>
    <w:rsid w:val="00E1414C"/>
    <w:rsid w:val="00E148D2"/>
    <w:rsid w:val="00E1498F"/>
    <w:rsid w:val="00E14D24"/>
    <w:rsid w:val="00E15416"/>
    <w:rsid w:val="00E158F1"/>
    <w:rsid w:val="00E15EFB"/>
    <w:rsid w:val="00E15FF5"/>
    <w:rsid w:val="00E16451"/>
    <w:rsid w:val="00E1645F"/>
    <w:rsid w:val="00E16476"/>
    <w:rsid w:val="00E17143"/>
    <w:rsid w:val="00E20579"/>
    <w:rsid w:val="00E20772"/>
    <w:rsid w:val="00E21558"/>
    <w:rsid w:val="00E21FD6"/>
    <w:rsid w:val="00E230EE"/>
    <w:rsid w:val="00E23490"/>
    <w:rsid w:val="00E2393E"/>
    <w:rsid w:val="00E23DB2"/>
    <w:rsid w:val="00E24471"/>
    <w:rsid w:val="00E24741"/>
    <w:rsid w:val="00E25160"/>
    <w:rsid w:val="00E25DDD"/>
    <w:rsid w:val="00E25E4C"/>
    <w:rsid w:val="00E26088"/>
    <w:rsid w:val="00E26520"/>
    <w:rsid w:val="00E26663"/>
    <w:rsid w:val="00E26DA3"/>
    <w:rsid w:val="00E301FB"/>
    <w:rsid w:val="00E3037A"/>
    <w:rsid w:val="00E31252"/>
    <w:rsid w:val="00E31340"/>
    <w:rsid w:val="00E3139F"/>
    <w:rsid w:val="00E32638"/>
    <w:rsid w:val="00E327A8"/>
    <w:rsid w:val="00E32B1B"/>
    <w:rsid w:val="00E3307C"/>
    <w:rsid w:val="00E3319E"/>
    <w:rsid w:val="00E33445"/>
    <w:rsid w:val="00E33448"/>
    <w:rsid w:val="00E33D0A"/>
    <w:rsid w:val="00E340E3"/>
    <w:rsid w:val="00E34113"/>
    <w:rsid w:val="00E34988"/>
    <w:rsid w:val="00E34A13"/>
    <w:rsid w:val="00E34E2B"/>
    <w:rsid w:val="00E35816"/>
    <w:rsid w:val="00E358B6"/>
    <w:rsid w:val="00E3608C"/>
    <w:rsid w:val="00E36841"/>
    <w:rsid w:val="00E36857"/>
    <w:rsid w:val="00E36E6B"/>
    <w:rsid w:val="00E37095"/>
    <w:rsid w:val="00E37585"/>
    <w:rsid w:val="00E37740"/>
    <w:rsid w:val="00E40869"/>
    <w:rsid w:val="00E40992"/>
    <w:rsid w:val="00E410B1"/>
    <w:rsid w:val="00E41519"/>
    <w:rsid w:val="00E41A27"/>
    <w:rsid w:val="00E41F0D"/>
    <w:rsid w:val="00E4232F"/>
    <w:rsid w:val="00E423A0"/>
    <w:rsid w:val="00E42736"/>
    <w:rsid w:val="00E4390B"/>
    <w:rsid w:val="00E43BCD"/>
    <w:rsid w:val="00E43EA3"/>
    <w:rsid w:val="00E44746"/>
    <w:rsid w:val="00E45260"/>
    <w:rsid w:val="00E45A65"/>
    <w:rsid w:val="00E45C7B"/>
    <w:rsid w:val="00E45FD4"/>
    <w:rsid w:val="00E464E7"/>
    <w:rsid w:val="00E4689F"/>
    <w:rsid w:val="00E47670"/>
    <w:rsid w:val="00E47A86"/>
    <w:rsid w:val="00E47AB9"/>
    <w:rsid w:val="00E47E34"/>
    <w:rsid w:val="00E50D58"/>
    <w:rsid w:val="00E51176"/>
    <w:rsid w:val="00E51568"/>
    <w:rsid w:val="00E517E2"/>
    <w:rsid w:val="00E52A6B"/>
    <w:rsid w:val="00E52E78"/>
    <w:rsid w:val="00E52EB3"/>
    <w:rsid w:val="00E5301D"/>
    <w:rsid w:val="00E53E59"/>
    <w:rsid w:val="00E53F82"/>
    <w:rsid w:val="00E543CB"/>
    <w:rsid w:val="00E54503"/>
    <w:rsid w:val="00E54FBF"/>
    <w:rsid w:val="00E55145"/>
    <w:rsid w:val="00E55FC1"/>
    <w:rsid w:val="00E56350"/>
    <w:rsid w:val="00E563AF"/>
    <w:rsid w:val="00E56985"/>
    <w:rsid w:val="00E572D7"/>
    <w:rsid w:val="00E578F1"/>
    <w:rsid w:val="00E57AC6"/>
    <w:rsid w:val="00E60726"/>
    <w:rsid w:val="00E6105C"/>
    <w:rsid w:val="00E6110D"/>
    <w:rsid w:val="00E61341"/>
    <w:rsid w:val="00E613A1"/>
    <w:rsid w:val="00E6215D"/>
    <w:rsid w:val="00E62432"/>
    <w:rsid w:val="00E62927"/>
    <w:rsid w:val="00E6292D"/>
    <w:rsid w:val="00E62AFE"/>
    <w:rsid w:val="00E62CE0"/>
    <w:rsid w:val="00E62DEF"/>
    <w:rsid w:val="00E632CB"/>
    <w:rsid w:val="00E63382"/>
    <w:rsid w:val="00E6359E"/>
    <w:rsid w:val="00E637C2"/>
    <w:rsid w:val="00E639FA"/>
    <w:rsid w:val="00E64D86"/>
    <w:rsid w:val="00E651F3"/>
    <w:rsid w:val="00E65379"/>
    <w:rsid w:val="00E656BF"/>
    <w:rsid w:val="00E65CFF"/>
    <w:rsid w:val="00E66260"/>
    <w:rsid w:val="00E66A61"/>
    <w:rsid w:val="00E66B31"/>
    <w:rsid w:val="00E671C3"/>
    <w:rsid w:val="00E67202"/>
    <w:rsid w:val="00E674F9"/>
    <w:rsid w:val="00E6754A"/>
    <w:rsid w:val="00E67B39"/>
    <w:rsid w:val="00E70344"/>
    <w:rsid w:val="00E70C7F"/>
    <w:rsid w:val="00E70DE0"/>
    <w:rsid w:val="00E70E77"/>
    <w:rsid w:val="00E7146A"/>
    <w:rsid w:val="00E71607"/>
    <w:rsid w:val="00E71727"/>
    <w:rsid w:val="00E71C0C"/>
    <w:rsid w:val="00E72291"/>
    <w:rsid w:val="00E723CF"/>
    <w:rsid w:val="00E7253D"/>
    <w:rsid w:val="00E72BF9"/>
    <w:rsid w:val="00E73956"/>
    <w:rsid w:val="00E73BD6"/>
    <w:rsid w:val="00E73C48"/>
    <w:rsid w:val="00E73ECF"/>
    <w:rsid w:val="00E743EC"/>
    <w:rsid w:val="00E74901"/>
    <w:rsid w:val="00E7525E"/>
    <w:rsid w:val="00E75623"/>
    <w:rsid w:val="00E75A4A"/>
    <w:rsid w:val="00E75C0E"/>
    <w:rsid w:val="00E75CD4"/>
    <w:rsid w:val="00E76265"/>
    <w:rsid w:val="00E762E0"/>
    <w:rsid w:val="00E76300"/>
    <w:rsid w:val="00E76719"/>
    <w:rsid w:val="00E76E92"/>
    <w:rsid w:val="00E7708C"/>
    <w:rsid w:val="00E77CB7"/>
    <w:rsid w:val="00E77F7E"/>
    <w:rsid w:val="00E80645"/>
    <w:rsid w:val="00E80F24"/>
    <w:rsid w:val="00E81359"/>
    <w:rsid w:val="00E81C1F"/>
    <w:rsid w:val="00E81C7D"/>
    <w:rsid w:val="00E82572"/>
    <w:rsid w:val="00E82793"/>
    <w:rsid w:val="00E8374F"/>
    <w:rsid w:val="00E83C81"/>
    <w:rsid w:val="00E8444D"/>
    <w:rsid w:val="00E84666"/>
    <w:rsid w:val="00E84BFE"/>
    <w:rsid w:val="00E85422"/>
    <w:rsid w:val="00E8571D"/>
    <w:rsid w:val="00E869B9"/>
    <w:rsid w:val="00E870D3"/>
    <w:rsid w:val="00E870EA"/>
    <w:rsid w:val="00E87286"/>
    <w:rsid w:val="00E87351"/>
    <w:rsid w:val="00E87C3A"/>
    <w:rsid w:val="00E87DD8"/>
    <w:rsid w:val="00E901A8"/>
    <w:rsid w:val="00E905D6"/>
    <w:rsid w:val="00E9092E"/>
    <w:rsid w:val="00E90CBD"/>
    <w:rsid w:val="00E90EC0"/>
    <w:rsid w:val="00E916FE"/>
    <w:rsid w:val="00E919FA"/>
    <w:rsid w:val="00E91A9B"/>
    <w:rsid w:val="00E91DF2"/>
    <w:rsid w:val="00E91F27"/>
    <w:rsid w:val="00E92848"/>
    <w:rsid w:val="00E92919"/>
    <w:rsid w:val="00E92FAE"/>
    <w:rsid w:val="00E92FEA"/>
    <w:rsid w:val="00E93246"/>
    <w:rsid w:val="00E93552"/>
    <w:rsid w:val="00E93F67"/>
    <w:rsid w:val="00E94378"/>
    <w:rsid w:val="00E9492E"/>
    <w:rsid w:val="00E94C4D"/>
    <w:rsid w:val="00E951A7"/>
    <w:rsid w:val="00E95642"/>
    <w:rsid w:val="00E95647"/>
    <w:rsid w:val="00E957F6"/>
    <w:rsid w:val="00E95A90"/>
    <w:rsid w:val="00E95BEA"/>
    <w:rsid w:val="00E95C5E"/>
    <w:rsid w:val="00E95F64"/>
    <w:rsid w:val="00E962F9"/>
    <w:rsid w:val="00E975BD"/>
    <w:rsid w:val="00E97785"/>
    <w:rsid w:val="00E97A2C"/>
    <w:rsid w:val="00EA0674"/>
    <w:rsid w:val="00EA0B87"/>
    <w:rsid w:val="00EA0FBD"/>
    <w:rsid w:val="00EA16E4"/>
    <w:rsid w:val="00EA17EA"/>
    <w:rsid w:val="00EA1B2E"/>
    <w:rsid w:val="00EA1DD8"/>
    <w:rsid w:val="00EA213D"/>
    <w:rsid w:val="00EA25AC"/>
    <w:rsid w:val="00EA3F79"/>
    <w:rsid w:val="00EA43C2"/>
    <w:rsid w:val="00EA4422"/>
    <w:rsid w:val="00EA492D"/>
    <w:rsid w:val="00EA4A33"/>
    <w:rsid w:val="00EA4A69"/>
    <w:rsid w:val="00EA57F7"/>
    <w:rsid w:val="00EA5B84"/>
    <w:rsid w:val="00EA646E"/>
    <w:rsid w:val="00EA69B9"/>
    <w:rsid w:val="00EA6C6E"/>
    <w:rsid w:val="00EA6F86"/>
    <w:rsid w:val="00EA75C3"/>
    <w:rsid w:val="00EB01B2"/>
    <w:rsid w:val="00EB0373"/>
    <w:rsid w:val="00EB081A"/>
    <w:rsid w:val="00EB09B4"/>
    <w:rsid w:val="00EB126D"/>
    <w:rsid w:val="00EB20F7"/>
    <w:rsid w:val="00EB23C8"/>
    <w:rsid w:val="00EB26C3"/>
    <w:rsid w:val="00EB34A0"/>
    <w:rsid w:val="00EB3644"/>
    <w:rsid w:val="00EB3E42"/>
    <w:rsid w:val="00EB495F"/>
    <w:rsid w:val="00EB4A17"/>
    <w:rsid w:val="00EB4E57"/>
    <w:rsid w:val="00EB4F93"/>
    <w:rsid w:val="00EB53EB"/>
    <w:rsid w:val="00EB555E"/>
    <w:rsid w:val="00EB5A69"/>
    <w:rsid w:val="00EB5E6C"/>
    <w:rsid w:val="00EB69E5"/>
    <w:rsid w:val="00EB6A40"/>
    <w:rsid w:val="00EB6D50"/>
    <w:rsid w:val="00EB6EC0"/>
    <w:rsid w:val="00EB70FD"/>
    <w:rsid w:val="00EB7891"/>
    <w:rsid w:val="00EC00B6"/>
    <w:rsid w:val="00EC09DA"/>
    <w:rsid w:val="00EC0B0B"/>
    <w:rsid w:val="00EC180D"/>
    <w:rsid w:val="00EC258C"/>
    <w:rsid w:val="00EC2E5C"/>
    <w:rsid w:val="00EC36D9"/>
    <w:rsid w:val="00EC3881"/>
    <w:rsid w:val="00EC4399"/>
    <w:rsid w:val="00EC4568"/>
    <w:rsid w:val="00EC4842"/>
    <w:rsid w:val="00EC4F83"/>
    <w:rsid w:val="00EC51D3"/>
    <w:rsid w:val="00EC5A5D"/>
    <w:rsid w:val="00EC632F"/>
    <w:rsid w:val="00EC6560"/>
    <w:rsid w:val="00EC6755"/>
    <w:rsid w:val="00EC6D42"/>
    <w:rsid w:val="00EC6FBA"/>
    <w:rsid w:val="00EC7593"/>
    <w:rsid w:val="00EC76EB"/>
    <w:rsid w:val="00EC77E8"/>
    <w:rsid w:val="00ED0283"/>
    <w:rsid w:val="00ED07F9"/>
    <w:rsid w:val="00ED0883"/>
    <w:rsid w:val="00ED0B8F"/>
    <w:rsid w:val="00ED0D74"/>
    <w:rsid w:val="00ED0F1B"/>
    <w:rsid w:val="00ED0F92"/>
    <w:rsid w:val="00ED1924"/>
    <w:rsid w:val="00ED1952"/>
    <w:rsid w:val="00ED1FB6"/>
    <w:rsid w:val="00ED2E5B"/>
    <w:rsid w:val="00ED320A"/>
    <w:rsid w:val="00ED338C"/>
    <w:rsid w:val="00ED3E14"/>
    <w:rsid w:val="00ED451B"/>
    <w:rsid w:val="00ED47B7"/>
    <w:rsid w:val="00ED49CF"/>
    <w:rsid w:val="00ED4AC9"/>
    <w:rsid w:val="00ED54D6"/>
    <w:rsid w:val="00ED560A"/>
    <w:rsid w:val="00ED5AEC"/>
    <w:rsid w:val="00ED5EDE"/>
    <w:rsid w:val="00ED5F87"/>
    <w:rsid w:val="00ED5FD4"/>
    <w:rsid w:val="00ED6796"/>
    <w:rsid w:val="00ED7028"/>
    <w:rsid w:val="00ED7C5E"/>
    <w:rsid w:val="00ED7CD1"/>
    <w:rsid w:val="00EE007D"/>
    <w:rsid w:val="00EE020C"/>
    <w:rsid w:val="00EE0537"/>
    <w:rsid w:val="00EE0C47"/>
    <w:rsid w:val="00EE0FB0"/>
    <w:rsid w:val="00EE10E3"/>
    <w:rsid w:val="00EE1383"/>
    <w:rsid w:val="00EE1506"/>
    <w:rsid w:val="00EE1B56"/>
    <w:rsid w:val="00EE1C6E"/>
    <w:rsid w:val="00EE23D1"/>
    <w:rsid w:val="00EE2635"/>
    <w:rsid w:val="00EE2A26"/>
    <w:rsid w:val="00EE2EF0"/>
    <w:rsid w:val="00EE31E2"/>
    <w:rsid w:val="00EE388C"/>
    <w:rsid w:val="00EE40DE"/>
    <w:rsid w:val="00EE418C"/>
    <w:rsid w:val="00EE4A84"/>
    <w:rsid w:val="00EE4CB5"/>
    <w:rsid w:val="00EE51D0"/>
    <w:rsid w:val="00EE5301"/>
    <w:rsid w:val="00EE55F6"/>
    <w:rsid w:val="00EE5800"/>
    <w:rsid w:val="00EE592B"/>
    <w:rsid w:val="00EE5D6E"/>
    <w:rsid w:val="00EE632B"/>
    <w:rsid w:val="00EE682D"/>
    <w:rsid w:val="00EE6B98"/>
    <w:rsid w:val="00EE6BBB"/>
    <w:rsid w:val="00EE6C27"/>
    <w:rsid w:val="00EE6F41"/>
    <w:rsid w:val="00EE6FD0"/>
    <w:rsid w:val="00EE7074"/>
    <w:rsid w:val="00EE74BE"/>
    <w:rsid w:val="00EE7AE7"/>
    <w:rsid w:val="00EE7F45"/>
    <w:rsid w:val="00EF059E"/>
    <w:rsid w:val="00EF0B56"/>
    <w:rsid w:val="00EF0C92"/>
    <w:rsid w:val="00EF1066"/>
    <w:rsid w:val="00EF1128"/>
    <w:rsid w:val="00EF11B0"/>
    <w:rsid w:val="00EF17A9"/>
    <w:rsid w:val="00EF1A84"/>
    <w:rsid w:val="00EF1AB9"/>
    <w:rsid w:val="00EF221F"/>
    <w:rsid w:val="00EF29C8"/>
    <w:rsid w:val="00EF2DB8"/>
    <w:rsid w:val="00EF30F8"/>
    <w:rsid w:val="00EF3DA8"/>
    <w:rsid w:val="00EF42C7"/>
    <w:rsid w:val="00EF46B0"/>
    <w:rsid w:val="00EF4B2D"/>
    <w:rsid w:val="00EF4D29"/>
    <w:rsid w:val="00EF4D46"/>
    <w:rsid w:val="00EF549E"/>
    <w:rsid w:val="00EF5A49"/>
    <w:rsid w:val="00EF5E7A"/>
    <w:rsid w:val="00EF6623"/>
    <w:rsid w:val="00EF6C09"/>
    <w:rsid w:val="00EF6F19"/>
    <w:rsid w:val="00EF6FD4"/>
    <w:rsid w:val="00EF7D8F"/>
    <w:rsid w:val="00F00052"/>
    <w:rsid w:val="00F004D0"/>
    <w:rsid w:val="00F00753"/>
    <w:rsid w:val="00F00789"/>
    <w:rsid w:val="00F009EB"/>
    <w:rsid w:val="00F01A74"/>
    <w:rsid w:val="00F01C49"/>
    <w:rsid w:val="00F020DE"/>
    <w:rsid w:val="00F02114"/>
    <w:rsid w:val="00F02883"/>
    <w:rsid w:val="00F02887"/>
    <w:rsid w:val="00F04820"/>
    <w:rsid w:val="00F048E0"/>
    <w:rsid w:val="00F04CB3"/>
    <w:rsid w:val="00F05219"/>
    <w:rsid w:val="00F05645"/>
    <w:rsid w:val="00F05BED"/>
    <w:rsid w:val="00F05CFC"/>
    <w:rsid w:val="00F05F61"/>
    <w:rsid w:val="00F06770"/>
    <w:rsid w:val="00F105B9"/>
    <w:rsid w:val="00F10932"/>
    <w:rsid w:val="00F10B9D"/>
    <w:rsid w:val="00F11428"/>
    <w:rsid w:val="00F11B72"/>
    <w:rsid w:val="00F11E97"/>
    <w:rsid w:val="00F12909"/>
    <w:rsid w:val="00F12EB9"/>
    <w:rsid w:val="00F131A8"/>
    <w:rsid w:val="00F1343F"/>
    <w:rsid w:val="00F1362C"/>
    <w:rsid w:val="00F13F9B"/>
    <w:rsid w:val="00F142FA"/>
    <w:rsid w:val="00F1436C"/>
    <w:rsid w:val="00F14667"/>
    <w:rsid w:val="00F14710"/>
    <w:rsid w:val="00F1481C"/>
    <w:rsid w:val="00F152E1"/>
    <w:rsid w:val="00F15720"/>
    <w:rsid w:val="00F16B65"/>
    <w:rsid w:val="00F16BAA"/>
    <w:rsid w:val="00F17B94"/>
    <w:rsid w:val="00F17E74"/>
    <w:rsid w:val="00F17F1E"/>
    <w:rsid w:val="00F20137"/>
    <w:rsid w:val="00F20164"/>
    <w:rsid w:val="00F2097F"/>
    <w:rsid w:val="00F20B88"/>
    <w:rsid w:val="00F20B9C"/>
    <w:rsid w:val="00F20C0A"/>
    <w:rsid w:val="00F21622"/>
    <w:rsid w:val="00F217D9"/>
    <w:rsid w:val="00F2212B"/>
    <w:rsid w:val="00F229C6"/>
    <w:rsid w:val="00F22BB4"/>
    <w:rsid w:val="00F22D74"/>
    <w:rsid w:val="00F22EAD"/>
    <w:rsid w:val="00F231C8"/>
    <w:rsid w:val="00F2377F"/>
    <w:rsid w:val="00F23C62"/>
    <w:rsid w:val="00F23DB9"/>
    <w:rsid w:val="00F242C9"/>
    <w:rsid w:val="00F24875"/>
    <w:rsid w:val="00F24A61"/>
    <w:rsid w:val="00F258A9"/>
    <w:rsid w:val="00F25E18"/>
    <w:rsid w:val="00F25E1B"/>
    <w:rsid w:val="00F25EA3"/>
    <w:rsid w:val="00F2622D"/>
    <w:rsid w:val="00F26295"/>
    <w:rsid w:val="00F264AF"/>
    <w:rsid w:val="00F267EB"/>
    <w:rsid w:val="00F26950"/>
    <w:rsid w:val="00F26FC4"/>
    <w:rsid w:val="00F26FCB"/>
    <w:rsid w:val="00F271FD"/>
    <w:rsid w:val="00F30553"/>
    <w:rsid w:val="00F308E7"/>
    <w:rsid w:val="00F31169"/>
    <w:rsid w:val="00F320EA"/>
    <w:rsid w:val="00F320EB"/>
    <w:rsid w:val="00F322D7"/>
    <w:rsid w:val="00F32436"/>
    <w:rsid w:val="00F33986"/>
    <w:rsid w:val="00F33C81"/>
    <w:rsid w:val="00F33CAA"/>
    <w:rsid w:val="00F33FC9"/>
    <w:rsid w:val="00F34219"/>
    <w:rsid w:val="00F35A3D"/>
    <w:rsid w:val="00F35A40"/>
    <w:rsid w:val="00F35C7F"/>
    <w:rsid w:val="00F3628F"/>
    <w:rsid w:val="00F36C5D"/>
    <w:rsid w:val="00F36D91"/>
    <w:rsid w:val="00F37246"/>
    <w:rsid w:val="00F37B8B"/>
    <w:rsid w:val="00F40129"/>
    <w:rsid w:val="00F4030B"/>
    <w:rsid w:val="00F40558"/>
    <w:rsid w:val="00F40949"/>
    <w:rsid w:val="00F40A70"/>
    <w:rsid w:val="00F40D08"/>
    <w:rsid w:val="00F41277"/>
    <w:rsid w:val="00F41BA8"/>
    <w:rsid w:val="00F41C6B"/>
    <w:rsid w:val="00F41FCB"/>
    <w:rsid w:val="00F421AB"/>
    <w:rsid w:val="00F4239C"/>
    <w:rsid w:val="00F424F5"/>
    <w:rsid w:val="00F42520"/>
    <w:rsid w:val="00F42DE8"/>
    <w:rsid w:val="00F4317C"/>
    <w:rsid w:val="00F43462"/>
    <w:rsid w:val="00F438FD"/>
    <w:rsid w:val="00F43A7D"/>
    <w:rsid w:val="00F44648"/>
    <w:rsid w:val="00F451E4"/>
    <w:rsid w:val="00F452CF"/>
    <w:rsid w:val="00F45BF7"/>
    <w:rsid w:val="00F45F35"/>
    <w:rsid w:val="00F45F4F"/>
    <w:rsid w:val="00F4616D"/>
    <w:rsid w:val="00F469FF"/>
    <w:rsid w:val="00F4711A"/>
    <w:rsid w:val="00F47B8A"/>
    <w:rsid w:val="00F47FFD"/>
    <w:rsid w:val="00F500DE"/>
    <w:rsid w:val="00F503C4"/>
    <w:rsid w:val="00F50D89"/>
    <w:rsid w:val="00F51391"/>
    <w:rsid w:val="00F515B8"/>
    <w:rsid w:val="00F51D54"/>
    <w:rsid w:val="00F51DA9"/>
    <w:rsid w:val="00F531CD"/>
    <w:rsid w:val="00F53630"/>
    <w:rsid w:val="00F538FC"/>
    <w:rsid w:val="00F53F55"/>
    <w:rsid w:val="00F54DF2"/>
    <w:rsid w:val="00F54F42"/>
    <w:rsid w:val="00F556AB"/>
    <w:rsid w:val="00F561CA"/>
    <w:rsid w:val="00F57455"/>
    <w:rsid w:val="00F57FEF"/>
    <w:rsid w:val="00F60016"/>
    <w:rsid w:val="00F601BA"/>
    <w:rsid w:val="00F605E5"/>
    <w:rsid w:val="00F61A18"/>
    <w:rsid w:val="00F61ADE"/>
    <w:rsid w:val="00F61C9D"/>
    <w:rsid w:val="00F61E65"/>
    <w:rsid w:val="00F61F16"/>
    <w:rsid w:val="00F6260B"/>
    <w:rsid w:val="00F62F8D"/>
    <w:rsid w:val="00F63D11"/>
    <w:rsid w:val="00F644B5"/>
    <w:rsid w:val="00F6456F"/>
    <w:rsid w:val="00F64F03"/>
    <w:rsid w:val="00F650E7"/>
    <w:rsid w:val="00F65468"/>
    <w:rsid w:val="00F6556F"/>
    <w:rsid w:val="00F65C48"/>
    <w:rsid w:val="00F65D0D"/>
    <w:rsid w:val="00F660DD"/>
    <w:rsid w:val="00F667F5"/>
    <w:rsid w:val="00F66851"/>
    <w:rsid w:val="00F66D57"/>
    <w:rsid w:val="00F66F94"/>
    <w:rsid w:val="00F67401"/>
    <w:rsid w:val="00F67AD6"/>
    <w:rsid w:val="00F67BCA"/>
    <w:rsid w:val="00F70019"/>
    <w:rsid w:val="00F70201"/>
    <w:rsid w:val="00F702EB"/>
    <w:rsid w:val="00F703A2"/>
    <w:rsid w:val="00F719EF"/>
    <w:rsid w:val="00F71C26"/>
    <w:rsid w:val="00F724F9"/>
    <w:rsid w:val="00F72A2E"/>
    <w:rsid w:val="00F72AA8"/>
    <w:rsid w:val="00F72C48"/>
    <w:rsid w:val="00F731F2"/>
    <w:rsid w:val="00F73200"/>
    <w:rsid w:val="00F73461"/>
    <w:rsid w:val="00F73530"/>
    <w:rsid w:val="00F745F3"/>
    <w:rsid w:val="00F7484C"/>
    <w:rsid w:val="00F74972"/>
    <w:rsid w:val="00F74D20"/>
    <w:rsid w:val="00F7535E"/>
    <w:rsid w:val="00F75A1F"/>
    <w:rsid w:val="00F76A54"/>
    <w:rsid w:val="00F76D73"/>
    <w:rsid w:val="00F770DC"/>
    <w:rsid w:val="00F7725E"/>
    <w:rsid w:val="00F77724"/>
    <w:rsid w:val="00F801CC"/>
    <w:rsid w:val="00F8036F"/>
    <w:rsid w:val="00F805B5"/>
    <w:rsid w:val="00F8119B"/>
    <w:rsid w:val="00F81A97"/>
    <w:rsid w:val="00F820D6"/>
    <w:rsid w:val="00F821C7"/>
    <w:rsid w:val="00F82227"/>
    <w:rsid w:val="00F8236B"/>
    <w:rsid w:val="00F82592"/>
    <w:rsid w:val="00F827B0"/>
    <w:rsid w:val="00F8353A"/>
    <w:rsid w:val="00F8448D"/>
    <w:rsid w:val="00F8466C"/>
    <w:rsid w:val="00F84A83"/>
    <w:rsid w:val="00F84E25"/>
    <w:rsid w:val="00F84EC0"/>
    <w:rsid w:val="00F85184"/>
    <w:rsid w:val="00F85350"/>
    <w:rsid w:val="00F8558B"/>
    <w:rsid w:val="00F85903"/>
    <w:rsid w:val="00F867ED"/>
    <w:rsid w:val="00F869E8"/>
    <w:rsid w:val="00F86AB1"/>
    <w:rsid w:val="00F8707A"/>
    <w:rsid w:val="00F870A5"/>
    <w:rsid w:val="00F87480"/>
    <w:rsid w:val="00F8760F"/>
    <w:rsid w:val="00F878B7"/>
    <w:rsid w:val="00F90AF4"/>
    <w:rsid w:val="00F90BEF"/>
    <w:rsid w:val="00F911AF"/>
    <w:rsid w:val="00F914F1"/>
    <w:rsid w:val="00F91762"/>
    <w:rsid w:val="00F9193C"/>
    <w:rsid w:val="00F91AE2"/>
    <w:rsid w:val="00F91AE5"/>
    <w:rsid w:val="00F921DB"/>
    <w:rsid w:val="00F92FA8"/>
    <w:rsid w:val="00F9353B"/>
    <w:rsid w:val="00F936F3"/>
    <w:rsid w:val="00F939A6"/>
    <w:rsid w:val="00F941B0"/>
    <w:rsid w:val="00F941B9"/>
    <w:rsid w:val="00F9463F"/>
    <w:rsid w:val="00F94C9B"/>
    <w:rsid w:val="00F95163"/>
    <w:rsid w:val="00F953D3"/>
    <w:rsid w:val="00F956BD"/>
    <w:rsid w:val="00F95B69"/>
    <w:rsid w:val="00F95C61"/>
    <w:rsid w:val="00F95E71"/>
    <w:rsid w:val="00F95EC2"/>
    <w:rsid w:val="00F9600E"/>
    <w:rsid w:val="00F96073"/>
    <w:rsid w:val="00F966F2"/>
    <w:rsid w:val="00F969DD"/>
    <w:rsid w:val="00F96A45"/>
    <w:rsid w:val="00F97A5C"/>
    <w:rsid w:val="00FA00B0"/>
    <w:rsid w:val="00FA0868"/>
    <w:rsid w:val="00FA0B30"/>
    <w:rsid w:val="00FA1331"/>
    <w:rsid w:val="00FA1804"/>
    <w:rsid w:val="00FA2024"/>
    <w:rsid w:val="00FA2058"/>
    <w:rsid w:val="00FA2A61"/>
    <w:rsid w:val="00FA32AD"/>
    <w:rsid w:val="00FA3301"/>
    <w:rsid w:val="00FA3D3C"/>
    <w:rsid w:val="00FA406C"/>
    <w:rsid w:val="00FA415A"/>
    <w:rsid w:val="00FA488C"/>
    <w:rsid w:val="00FA5CD5"/>
    <w:rsid w:val="00FA661B"/>
    <w:rsid w:val="00FA6CEF"/>
    <w:rsid w:val="00FA6F1A"/>
    <w:rsid w:val="00FA6F47"/>
    <w:rsid w:val="00FA78CF"/>
    <w:rsid w:val="00FA7DFD"/>
    <w:rsid w:val="00FA7E92"/>
    <w:rsid w:val="00FB0690"/>
    <w:rsid w:val="00FB07D0"/>
    <w:rsid w:val="00FB0992"/>
    <w:rsid w:val="00FB0BCE"/>
    <w:rsid w:val="00FB0F19"/>
    <w:rsid w:val="00FB111A"/>
    <w:rsid w:val="00FB131B"/>
    <w:rsid w:val="00FB1444"/>
    <w:rsid w:val="00FB1B33"/>
    <w:rsid w:val="00FB218B"/>
    <w:rsid w:val="00FB24E4"/>
    <w:rsid w:val="00FB2BDC"/>
    <w:rsid w:val="00FB3218"/>
    <w:rsid w:val="00FB3843"/>
    <w:rsid w:val="00FB3D85"/>
    <w:rsid w:val="00FB4330"/>
    <w:rsid w:val="00FB452A"/>
    <w:rsid w:val="00FB4741"/>
    <w:rsid w:val="00FB4B7F"/>
    <w:rsid w:val="00FB5000"/>
    <w:rsid w:val="00FB5A1E"/>
    <w:rsid w:val="00FB5A74"/>
    <w:rsid w:val="00FB5AE1"/>
    <w:rsid w:val="00FB5DDB"/>
    <w:rsid w:val="00FB5E15"/>
    <w:rsid w:val="00FB61D2"/>
    <w:rsid w:val="00FB652B"/>
    <w:rsid w:val="00FB66A1"/>
    <w:rsid w:val="00FB72D9"/>
    <w:rsid w:val="00FB7F11"/>
    <w:rsid w:val="00FC033A"/>
    <w:rsid w:val="00FC0934"/>
    <w:rsid w:val="00FC0BFE"/>
    <w:rsid w:val="00FC0C2C"/>
    <w:rsid w:val="00FC0F64"/>
    <w:rsid w:val="00FC153F"/>
    <w:rsid w:val="00FC1B5B"/>
    <w:rsid w:val="00FC1C81"/>
    <w:rsid w:val="00FC2186"/>
    <w:rsid w:val="00FC25AE"/>
    <w:rsid w:val="00FC2646"/>
    <w:rsid w:val="00FC2661"/>
    <w:rsid w:val="00FC2ABC"/>
    <w:rsid w:val="00FC2C04"/>
    <w:rsid w:val="00FC2C32"/>
    <w:rsid w:val="00FC2F1C"/>
    <w:rsid w:val="00FC330D"/>
    <w:rsid w:val="00FC3DBC"/>
    <w:rsid w:val="00FC419D"/>
    <w:rsid w:val="00FC47AB"/>
    <w:rsid w:val="00FC4991"/>
    <w:rsid w:val="00FC4F0A"/>
    <w:rsid w:val="00FC4F80"/>
    <w:rsid w:val="00FC51E1"/>
    <w:rsid w:val="00FC553B"/>
    <w:rsid w:val="00FC55B0"/>
    <w:rsid w:val="00FC59B3"/>
    <w:rsid w:val="00FC7852"/>
    <w:rsid w:val="00FD0541"/>
    <w:rsid w:val="00FD07A9"/>
    <w:rsid w:val="00FD0B61"/>
    <w:rsid w:val="00FD13BA"/>
    <w:rsid w:val="00FD1659"/>
    <w:rsid w:val="00FD1B5E"/>
    <w:rsid w:val="00FD1BC0"/>
    <w:rsid w:val="00FD260D"/>
    <w:rsid w:val="00FD296F"/>
    <w:rsid w:val="00FD2B24"/>
    <w:rsid w:val="00FD2D2D"/>
    <w:rsid w:val="00FD2F79"/>
    <w:rsid w:val="00FD35DC"/>
    <w:rsid w:val="00FD3C92"/>
    <w:rsid w:val="00FD3F3B"/>
    <w:rsid w:val="00FD4375"/>
    <w:rsid w:val="00FD473F"/>
    <w:rsid w:val="00FD4BA6"/>
    <w:rsid w:val="00FD4F92"/>
    <w:rsid w:val="00FD4FF4"/>
    <w:rsid w:val="00FD501D"/>
    <w:rsid w:val="00FD5283"/>
    <w:rsid w:val="00FD622A"/>
    <w:rsid w:val="00FD6614"/>
    <w:rsid w:val="00FD66E0"/>
    <w:rsid w:val="00FD6994"/>
    <w:rsid w:val="00FD799D"/>
    <w:rsid w:val="00FD79DB"/>
    <w:rsid w:val="00FD79E5"/>
    <w:rsid w:val="00FD7D63"/>
    <w:rsid w:val="00FD7DF4"/>
    <w:rsid w:val="00FD7E20"/>
    <w:rsid w:val="00FE05F5"/>
    <w:rsid w:val="00FE0A97"/>
    <w:rsid w:val="00FE0EDC"/>
    <w:rsid w:val="00FE1362"/>
    <w:rsid w:val="00FE13B6"/>
    <w:rsid w:val="00FE145D"/>
    <w:rsid w:val="00FE1B2C"/>
    <w:rsid w:val="00FE20A1"/>
    <w:rsid w:val="00FE20A6"/>
    <w:rsid w:val="00FE215F"/>
    <w:rsid w:val="00FE22C2"/>
    <w:rsid w:val="00FE2388"/>
    <w:rsid w:val="00FE23C7"/>
    <w:rsid w:val="00FE3642"/>
    <w:rsid w:val="00FE36E5"/>
    <w:rsid w:val="00FE4B4C"/>
    <w:rsid w:val="00FE4C97"/>
    <w:rsid w:val="00FE5BF1"/>
    <w:rsid w:val="00FE6151"/>
    <w:rsid w:val="00FE708F"/>
    <w:rsid w:val="00FE7560"/>
    <w:rsid w:val="00FF1412"/>
    <w:rsid w:val="00FF1765"/>
    <w:rsid w:val="00FF1E3A"/>
    <w:rsid w:val="00FF3B10"/>
    <w:rsid w:val="00FF4706"/>
    <w:rsid w:val="00FF470E"/>
    <w:rsid w:val="00FF4C80"/>
    <w:rsid w:val="00FF52EE"/>
    <w:rsid w:val="00FF5EFD"/>
    <w:rsid w:val="00FF6E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954444"/>
  <w14:defaultImageDpi w14:val="330"/>
  <w15:chartTrackingRefBased/>
  <w15:docId w15:val="{264D58EF-D35E-43DC-8842-70E823CB24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815CC"/>
    <w:pPr>
      <w:widowControl w:val="0"/>
      <w:ind w:firstLineChars="200" w:firstLine="200"/>
      <w:jc w:val="both"/>
    </w:pPr>
    <w:rPr>
      <w:rFonts w:ascii="Calibri" w:hAnsi="Calibri" w:cstheme="minorHAnsi"/>
      <w:sz w:val="24"/>
      <w:lang w:val="en-GB"/>
    </w:rPr>
  </w:style>
  <w:style w:type="paragraph" w:styleId="Heading1">
    <w:name w:val="heading 1"/>
    <w:basedOn w:val="Heading2"/>
    <w:next w:val="Normal"/>
    <w:link w:val="Heading1Char"/>
    <w:uiPriority w:val="9"/>
    <w:qFormat/>
    <w:rsid w:val="00BB7F90"/>
    <w:pPr>
      <w:numPr>
        <w:ilvl w:val="0"/>
      </w:numPr>
      <w:outlineLvl w:val="0"/>
    </w:pPr>
    <w:rPr>
      <w:sz w:val="32"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E26520"/>
    <w:pPr>
      <w:numPr>
        <w:ilvl w:val="1"/>
      </w:numPr>
      <w:snapToGrid w:val="0"/>
      <w:spacing w:beforeLines="50" w:before="163" w:afterLines="50" w:after="163" w:line="240" w:lineRule="auto"/>
      <w:outlineLvl w:val="1"/>
    </w:pPr>
    <w:rPr>
      <w:sz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1223"/>
    <w:pPr>
      <w:keepNext/>
      <w:keepLines/>
      <w:numPr>
        <w:ilvl w:val="2"/>
        <w:numId w:val="7"/>
      </w:numPr>
      <w:spacing w:before="260" w:after="260" w:line="416" w:lineRule="auto"/>
      <w:ind w:firstLineChars="0" w:firstLine="0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050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11730A"/>
    <w:rPr>
      <w:rFonts w:ascii="CharisSIL-Bold" w:hAnsi="CharisSIL-Bold" w:hint="default"/>
      <w:b/>
      <w:bCs/>
      <w:i w:val="0"/>
      <w:iCs w:val="0"/>
      <w:color w:val="000000"/>
      <w:sz w:val="14"/>
      <w:szCs w:val="14"/>
    </w:rPr>
  </w:style>
  <w:style w:type="character" w:customStyle="1" w:styleId="fontstyle21">
    <w:name w:val="fontstyle21"/>
    <w:basedOn w:val="DefaultParagraphFont"/>
    <w:rsid w:val="0011730A"/>
    <w:rPr>
      <w:rFonts w:ascii="CharisSIL" w:hAnsi="CharisSIL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fontstyle31">
    <w:name w:val="fontstyle31"/>
    <w:basedOn w:val="DefaultParagraphFont"/>
    <w:rsid w:val="0011730A"/>
    <w:rPr>
      <w:rFonts w:ascii="TeX_CM_Maths_Symbols" w:hAnsi="TeX_CM_Maths_Symbols" w:hint="default"/>
      <w:b w:val="0"/>
      <w:bCs w:val="0"/>
      <w:i w:val="0"/>
      <w:iCs w:val="0"/>
      <w:color w:val="000000"/>
      <w:sz w:val="14"/>
      <w:szCs w:val="1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20F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20F7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55E0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55E0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55E0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55E03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C02E1D"/>
    <w:pPr>
      <w:jc w:val="center"/>
    </w:pPr>
    <w:rPr>
      <w:rFonts w:cs="Calibri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C02E1D"/>
    <w:rPr>
      <w:rFonts w:ascii="Calibri" w:hAnsi="Calibri" w:cs="Calibri"/>
      <w:noProof/>
      <w:sz w:val="20"/>
      <w:lang w:val="en-GB"/>
    </w:rPr>
  </w:style>
  <w:style w:type="paragraph" w:customStyle="1" w:styleId="EndNoteBibliography">
    <w:name w:val="EndNote Bibliography"/>
    <w:basedOn w:val="Normal"/>
    <w:link w:val="EndNoteBibliography0"/>
    <w:rsid w:val="001F58DC"/>
    <w:pPr>
      <w:ind w:left="200" w:hangingChars="200" w:hanging="200"/>
    </w:pPr>
    <w:rPr>
      <w:rFonts w:cs="Calibri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1F58DC"/>
    <w:rPr>
      <w:rFonts w:ascii="Calibri" w:hAnsi="Calibri" w:cs="Calibri"/>
      <w:noProof/>
      <w:sz w:val="20"/>
      <w:lang w:val="en-GB"/>
    </w:rPr>
  </w:style>
  <w:style w:type="character" w:styleId="Hyperlink">
    <w:name w:val="Hyperlink"/>
    <w:basedOn w:val="DefaultParagraphFont"/>
    <w:uiPriority w:val="99"/>
    <w:unhideWhenUsed/>
    <w:rsid w:val="00300B3D"/>
    <w:rPr>
      <w:color w:val="0000FF" w:themeColor="hyperlink"/>
      <w:u w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C02E1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BB7F90"/>
    <w:rPr>
      <w:rFonts w:ascii="Times New Roman" w:eastAsia="Times New Roman" w:hAnsi="Times New Roman" w:cs="Times New Roman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26520"/>
    <w:rPr>
      <w:rFonts w:ascii="Calibri" w:hAnsi="Calibri" w:cstheme="minorHAnsi"/>
      <w:b/>
      <w:bCs/>
      <w:sz w:val="28"/>
      <w:szCs w:val="32"/>
      <w:lang w:val="en-GB"/>
    </w:rPr>
  </w:style>
  <w:style w:type="paragraph" w:customStyle="1" w:styleId="a">
    <w:name w:val="表格"/>
    <w:basedOn w:val="Normal"/>
    <w:link w:val="a0"/>
    <w:qFormat/>
    <w:rsid w:val="00D2103A"/>
    <w:pPr>
      <w:adjustRightInd w:val="0"/>
      <w:snapToGrid w:val="0"/>
      <w:ind w:firstLineChars="0" w:firstLine="0"/>
      <w:jc w:val="center"/>
    </w:pPr>
    <w:rPr>
      <w:rFonts w:cs="Arial"/>
      <w:szCs w:val="21"/>
    </w:rPr>
  </w:style>
  <w:style w:type="paragraph" w:styleId="ListParagraph">
    <w:name w:val="List Paragraph"/>
    <w:basedOn w:val="Normal"/>
    <w:uiPriority w:val="34"/>
    <w:qFormat/>
    <w:rsid w:val="00545D5C"/>
  </w:style>
  <w:style w:type="character" w:customStyle="1" w:styleId="a0">
    <w:name w:val="表格 字符"/>
    <w:basedOn w:val="DefaultParagraphFont"/>
    <w:link w:val="a"/>
    <w:rsid w:val="00D2103A"/>
    <w:rPr>
      <w:rFonts w:ascii="Arial" w:hAnsi="Arial" w:cs="Arial"/>
      <w:szCs w:val="21"/>
    </w:rPr>
  </w:style>
  <w:style w:type="character" w:customStyle="1" w:styleId="Heading3Char">
    <w:name w:val="Heading 3 Char"/>
    <w:basedOn w:val="DefaultParagraphFont"/>
    <w:link w:val="Heading3"/>
    <w:uiPriority w:val="9"/>
    <w:rsid w:val="003C1223"/>
    <w:rPr>
      <w:b/>
      <w:bCs/>
      <w:sz w:val="32"/>
      <w:szCs w:val="32"/>
    </w:rPr>
  </w:style>
  <w:style w:type="paragraph" w:styleId="NoSpacing">
    <w:name w:val="No Spacing"/>
    <w:uiPriority w:val="1"/>
    <w:qFormat/>
    <w:rsid w:val="00510E16"/>
    <w:pPr>
      <w:widowControl w:val="0"/>
      <w:jc w:val="both"/>
    </w:pPr>
  </w:style>
  <w:style w:type="paragraph" w:customStyle="1" w:styleId="a1">
    <w:name w:val="图片"/>
    <w:basedOn w:val="Normal"/>
    <w:link w:val="a2"/>
    <w:qFormat/>
    <w:rsid w:val="000B17CC"/>
    <w:pPr>
      <w:spacing w:beforeLines="100" w:before="100" w:line="240" w:lineRule="atLeast"/>
      <w:ind w:firstLineChars="0" w:firstLine="0"/>
      <w:jc w:val="center"/>
    </w:pPr>
    <w:rPr>
      <w:rFonts w:eastAsia="宋体"/>
      <w:noProof/>
    </w:rPr>
  </w:style>
  <w:style w:type="character" w:customStyle="1" w:styleId="a2">
    <w:name w:val="图片 字符"/>
    <w:basedOn w:val="DefaultParagraphFont"/>
    <w:link w:val="a1"/>
    <w:rsid w:val="000B17CC"/>
    <w:rPr>
      <w:rFonts w:ascii="Times New Roman" w:eastAsia="宋体" w:hAnsi="Times New Roman"/>
      <w:noProof/>
    </w:rPr>
  </w:style>
  <w:style w:type="character" w:styleId="PlaceholderText">
    <w:name w:val="Placeholder Text"/>
    <w:basedOn w:val="DefaultParagraphFont"/>
    <w:uiPriority w:val="99"/>
    <w:semiHidden/>
    <w:rsid w:val="00A829C8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A84D8C"/>
    <w:pPr>
      <w:ind w:firstLineChars="0" w:firstLine="0"/>
      <w:jc w:val="center"/>
    </w:pPr>
    <w:rPr>
      <w:rFonts w:eastAsia="Calibri" w:cs="Calibri"/>
      <w:b/>
      <w:szCs w:val="24"/>
    </w:rPr>
  </w:style>
  <w:style w:type="paragraph" w:customStyle="1" w:styleId="a3">
    <w:name w:val="图名"/>
    <w:basedOn w:val="Caption"/>
    <w:link w:val="a4"/>
    <w:autoRedefine/>
    <w:qFormat/>
    <w:rsid w:val="00CE383F"/>
    <w:pPr>
      <w:spacing w:before="120" w:afterLines="50" w:after="163"/>
    </w:pPr>
    <w:rPr>
      <w:rFonts w:eastAsiaTheme="minorEastAsia"/>
      <w:b w:val="0"/>
    </w:rPr>
  </w:style>
  <w:style w:type="paragraph" w:customStyle="1" w:styleId="a5">
    <w:name w:val="表名"/>
    <w:basedOn w:val="a3"/>
    <w:link w:val="a6"/>
    <w:qFormat/>
    <w:rsid w:val="005C78B5"/>
    <w:pPr>
      <w:spacing w:beforeLines="50" w:before="50" w:afterLines="0" w:after="0"/>
      <w:jc w:val="left"/>
    </w:pPr>
  </w:style>
  <w:style w:type="character" w:customStyle="1" w:styleId="a4">
    <w:name w:val="图名 字符"/>
    <w:basedOn w:val="a0"/>
    <w:link w:val="a3"/>
    <w:rsid w:val="00CE383F"/>
    <w:rPr>
      <w:rFonts w:ascii="Calibri" w:hAnsi="Calibri" w:cs="Calibri"/>
      <w:sz w:val="24"/>
      <w:szCs w:val="24"/>
      <w:lang w:val="en-GB"/>
    </w:rPr>
  </w:style>
  <w:style w:type="character" w:customStyle="1" w:styleId="a6">
    <w:name w:val="表名 字符"/>
    <w:basedOn w:val="a4"/>
    <w:link w:val="a5"/>
    <w:rsid w:val="005C78B5"/>
    <w:rPr>
      <w:rFonts w:ascii="Calibri" w:hAnsi="Calibri" w:cs="Calibri"/>
      <w:sz w:val="24"/>
      <w:szCs w:val="24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0C59C7"/>
  </w:style>
  <w:style w:type="paragraph" w:styleId="Revision">
    <w:name w:val="Revision"/>
    <w:hidden/>
    <w:uiPriority w:val="99"/>
    <w:semiHidden/>
    <w:rsid w:val="008C5C57"/>
    <w:rPr>
      <w:rFonts w:ascii="Calibri" w:hAnsi="Calibri" w:cstheme="minorHAnsi"/>
      <w:sz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2738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13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70981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116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344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2228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40186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2348044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515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image" Target="media/image1.png"/><Relationship Id="rId26" Type="http://schemas.openxmlformats.org/officeDocument/2006/relationships/image" Target="media/image9.png"/><Relationship Id="rId3" Type="http://schemas.openxmlformats.org/officeDocument/2006/relationships/customXml" Target="../customXml/item3.xml"/><Relationship Id="rId21" Type="http://schemas.openxmlformats.org/officeDocument/2006/relationships/image" Target="media/image4.png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5" Type="http://schemas.openxmlformats.org/officeDocument/2006/relationships/image" Target="media/image8.png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image" Target="media/image3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hanzq@mail.xhu.edu.cn" TargetMode="External"/><Relationship Id="rId24" Type="http://schemas.openxmlformats.org/officeDocument/2006/relationships/image" Target="media/image7.png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23" Type="http://schemas.openxmlformats.org/officeDocument/2006/relationships/image" Target="media/image6.png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image" Target="media/image2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Relationship Id="rId22" Type="http://schemas.openxmlformats.org/officeDocument/2006/relationships/image" Target="media/image5.png"/><Relationship Id="rId27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ad0f2c72-b686-4549-b13a-7d57c1f774c6">
      <Terms xmlns="http://schemas.microsoft.com/office/infopath/2007/PartnerControls"/>
    </lcf76f155ced4ddcb4097134ff3c332f>
    <TaxCatchAll xmlns="98c9e126-e9ca-4106-88c1-f38516293f95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937F7D0B29A44C89C6E61E35A773D8" ma:contentTypeVersion="10" ma:contentTypeDescription="Crée un document." ma:contentTypeScope="" ma:versionID="bb5b6c0d54827c60db62d0559bb3dd36">
  <xsd:schema xmlns:xsd="http://www.w3.org/2001/XMLSchema" xmlns:xs="http://www.w3.org/2001/XMLSchema" xmlns:p="http://schemas.microsoft.com/office/2006/metadata/properties" xmlns:ns2="ad0f2c72-b686-4549-b13a-7d57c1f774c6" xmlns:ns3="98c9e126-e9ca-4106-88c1-f38516293f95" targetNamespace="http://schemas.microsoft.com/office/2006/metadata/properties" ma:root="true" ma:fieldsID="1ace62c0649eb09a846aa69657deb396" ns2:_="" ns3:_="">
    <xsd:import namespace="ad0f2c72-b686-4549-b13a-7d57c1f774c6"/>
    <xsd:import namespace="98c9e126-e9ca-4106-88c1-f38516293f9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3:TaxCatchAll" minOccurs="0"/>
                <xsd:element ref="ns2:MediaServiceSearchPropertie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d0f2c72-b686-4549-b13a-7d57c1f774c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12" nillable="true" ma:taxonomy="true" ma:internalName="lcf76f155ced4ddcb4097134ff3c332f" ma:taxonomyFieldName="MediaServiceImageTags" ma:displayName="Balises d’images" ma:readOnly="false" ma:fieldId="{5cf76f15-5ced-4ddc-b409-7134ff3c332f}" ma:taxonomyMulti="true" ma:sspId="9011953a-c381-489f-99f2-2153285bf29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SearchProperties" ma:index="14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8c9e126-e9ca-4106-88c1-f38516293f95" elementFormDefault="qualified">
    <xsd:import namespace="http://schemas.microsoft.com/office/2006/documentManagement/types"/>
    <xsd:import namespace="http://schemas.microsoft.com/office/infopath/2007/PartnerControls"/>
    <xsd:element name="TaxCatchAll" ma:index="13" nillable="true" ma:displayName="Taxonomy Catch All Column" ma:hidden="true" ma:list="{af461480-70a7-4614-84b5-2ba8efe9871d}" ma:internalName="TaxCatchAll" ma:showField="CatchAllData" ma:web="98c9e126-e9ca-4106-88c1-f38516293f95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3E9187D-C2BD-4A45-87F7-D46725775BFC}">
  <ds:schemaRefs>
    <ds:schemaRef ds:uri="http://schemas.microsoft.com/office/2006/metadata/properties"/>
    <ds:schemaRef ds:uri="http://schemas.microsoft.com/office/infopath/2007/PartnerControls"/>
    <ds:schemaRef ds:uri="ad0f2c72-b686-4549-b13a-7d57c1f774c6"/>
    <ds:schemaRef ds:uri="98c9e126-e9ca-4106-88c1-f38516293f95"/>
  </ds:schemaRefs>
</ds:datastoreItem>
</file>

<file path=customXml/itemProps2.xml><?xml version="1.0" encoding="utf-8"?>
<ds:datastoreItem xmlns:ds="http://schemas.openxmlformats.org/officeDocument/2006/customXml" ds:itemID="{A24C8397-BBD1-4CB3-B177-B75893AC3D1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d0f2c72-b686-4549-b13a-7d57c1f774c6"/>
    <ds:schemaRef ds:uri="98c9e126-e9ca-4106-88c1-f38516293f9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610400F-C581-4197-B5FA-2DA869665B3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5F5FD8E-47F0-4B85-9937-287EDEB290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13</Pages>
  <Words>12490</Words>
  <Characters>71199</Characters>
  <Application>Microsoft Office Word</Application>
  <DocSecurity>0</DocSecurity>
  <Lines>593</Lines>
  <Paragraphs>1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5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o</dc:creator>
  <cp:keywords/>
  <dc:description/>
  <cp:lastModifiedBy>Yipeng YAO</cp:lastModifiedBy>
  <cp:revision>44</cp:revision>
  <cp:lastPrinted>2024-08-08T12:24:00Z</cp:lastPrinted>
  <dcterms:created xsi:type="dcterms:W3CDTF">2024-08-10T08:43:00Z</dcterms:created>
  <dcterms:modified xsi:type="dcterms:W3CDTF">2024-10-26T1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937F7D0B29A44C89C6E61E35A773D8</vt:lpwstr>
  </property>
  <property fmtid="{D5CDD505-2E9C-101B-9397-08002B2CF9AE}" pid="3" name="MediaServiceImageTags">
    <vt:lpwstr/>
  </property>
</Properties>
</file>